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9B7F43" w14:textId="206DD9D9" w:rsidR="00B6423C" w:rsidRPr="00B6423C" w:rsidRDefault="00B6423C" w:rsidP="00284116">
      <w:pPr>
        <w:spacing w:line="480" w:lineRule="auto"/>
        <w:rPr>
          <w:rFonts w:cstheme="minorHAnsi"/>
          <w:b/>
          <w:sz w:val="28"/>
          <w:szCs w:val="28"/>
        </w:rPr>
      </w:pPr>
      <w:bookmarkStart w:id="0" w:name="_GoBack"/>
      <w:bookmarkEnd w:id="0"/>
      <w:r w:rsidRPr="00B6423C">
        <w:rPr>
          <w:rFonts w:cstheme="minorHAnsi"/>
          <w:b/>
          <w:sz w:val="28"/>
          <w:szCs w:val="28"/>
        </w:rPr>
        <w:t>MAIN TEXT</w:t>
      </w:r>
    </w:p>
    <w:p w14:paraId="1B493F00" w14:textId="498B30AE" w:rsidR="002C54D0" w:rsidRDefault="00427D3F" w:rsidP="00284116">
      <w:pPr>
        <w:spacing w:line="480" w:lineRule="auto"/>
        <w:rPr>
          <w:rFonts w:cstheme="minorHAnsi"/>
        </w:rPr>
      </w:pPr>
      <w:r>
        <w:rPr>
          <w:rFonts w:cstheme="minorHAnsi"/>
        </w:rPr>
        <w:t>C</w:t>
      </w:r>
      <w:r w:rsidR="00BC75BC">
        <w:rPr>
          <w:rFonts w:cstheme="minorHAnsi"/>
        </w:rPr>
        <w:t xml:space="preserve">old housing and fuel poverty </w:t>
      </w:r>
      <w:r w:rsidR="00097F60">
        <w:rPr>
          <w:rFonts w:cstheme="minorHAnsi"/>
        </w:rPr>
        <w:t xml:space="preserve">appear to be </w:t>
      </w:r>
      <w:r w:rsidR="0038453F">
        <w:rPr>
          <w:rFonts w:cstheme="minorHAnsi"/>
        </w:rPr>
        <w:t>determinant</w:t>
      </w:r>
      <w:r w:rsidR="00BC75BC">
        <w:rPr>
          <w:rFonts w:cstheme="minorHAnsi"/>
        </w:rPr>
        <w:t>s</w:t>
      </w:r>
      <w:r w:rsidR="0038453F">
        <w:rPr>
          <w:rFonts w:cstheme="minorHAnsi"/>
        </w:rPr>
        <w:t xml:space="preserve"> of winter- and cold-related ill health</w:t>
      </w:r>
      <w:r w:rsidR="00400A0A">
        <w:rPr>
          <w:rFonts w:cstheme="minorHAnsi"/>
        </w:rPr>
        <w:t xml:space="preserve"> in the UK and other settings</w:t>
      </w:r>
      <w:r w:rsidR="0038453F">
        <w:rPr>
          <w:rFonts w:cstheme="minorHAnsi"/>
        </w:rPr>
        <w:t>.</w:t>
      </w:r>
      <w:hyperlink w:anchor="_ENREF_1" w:tooltip="Webb, 2013 #66" w:history="1">
        <w:r w:rsidR="00303197">
          <w:rPr>
            <w:rFonts w:cstheme="minorHAnsi"/>
          </w:rPr>
          <w:fldChar w:fldCharType="begin"/>
        </w:r>
        <w:r w:rsidR="00303197">
          <w:rPr>
            <w:rFonts w:cstheme="minorHAnsi"/>
          </w:rPr>
          <w:instrText xml:space="preserve"> ADDIN EN.CITE &lt;EndNote&gt;&lt;Cite&gt;&lt;Author&gt;Webb&lt;/Author&gt;&lt;Year&gt;2013&lt;/Year&gt;&lt;RecNum&gt;66&lt;/RecNum&gt;&lt;DisplayText&gt;&lt;style face="superscript"&gt;1&lt;/style&gt;&lt;/DisplayText&gt;&lt;record&gt;&lt;rec-number&gt;66&lt;/rec-number&gt;&lt;foreign-keys&gt;&lt;key app="EN" db-id="efrwvzvttf2ttxefraqvere3p5sx0pfppz0z"&gt;66&lt;/key&gt;&lt;/foreign-keys&gt;&lt;ref-type name="Journal Article"&gt;17&lt;/ref-type&gt;&lt;contributors&gt;&lt;authors&gt;&lt;author&gt;Webb, E.&lt;/author&gt;&lt;author&gt;Blane, D.&lt;/author&gt;&lt;author&gt;de Vries, R.&lt;/author&gt;&lt;/authors&gt;&lt;/contributors&gt;&lt;titles&gt;&lt;title&gt;Housing and respiratory health at older ages&lt;/title&gt;&lt;secondary-title&gt;J Epidemiol Community Health,&lt;/secondary-title&gt;&lt;/titles&gt;&lt;periodical&gt;&lt;full-title&gt;J Epidemiol Community Health,&lt;/full-title&gt;&lt;/periodical&gt;&lt;pages&gt;280-5&lt;/pages&gt;&lt;volume&gt;67&lt;/volume&gt;&lt;number&gt;3&lt;/number&gt;&lt;dates&gt;&lt;year&gt;2013&lt;/year&gt;&lt;/dates&gt;&lt;urls&gt;&lt;/urls&gt;&lt;/record&gt;&lt;/Cite&gt;&lt;/EndNote&gt;</w:instrText>
        </w:r>
        <w:r w:rsidR="00303197">
          <w:rPr>
            <w:rFonts w:cstheme="minorHAnsi"/>
          </w:rPr>
          <w:fldChar w:fldCharType="separate"/>
        </w:r>
        <w:r w:rsidR="00303197" w:rsidRPr="00B6423C">
          <w:rPr>
            <w:rFonts w:cstheme="minorHAnsi"/>
            <w:noProof/>
            <w:vertAlign w:val="superscript"/>
          </w:rPr>
          <w:t>1</w:t>
        </w:r>
        <w:r w:rsidR="00303197">
          <w:rPr>
            <w:rFonts w:cstheme="minorHAnsi"/>
          </w:rPr>
          <w:fldChar w:fldCharType="end"/>
        </w:r>
      </w:hyperlink>
      <w:r w:rsidR="0038453F">
        <w:rPr>
          <w:rFonts w:cstheme="minorHAnsi"/>
        </w:rPr>
        <w:t xml:space="preserve"> Actions to improve ho</w:t>
      </w:r>
      <w:r w:rsidR="00097F60">
        <w:rPr>
          <w:rFonts w:cstheme="minorHAnsi"/>
        </w:rPr>
        <w:t>me</w:t>
      </w:r>
      <w:r w:rsidR="0038453F">
        <w:rPr>
          <w:rFonts w:cstheme="minorHAnsi"/>
        </w:rPr>
        <w:t xml:space="preserve"> energy efficiency </w:t>
      </w:r>
      <w:r w:rsidR="00400A0A">
        <w:rPr>
          <w:rFonts w:cstheme="minorHAnsi"/>
        </w:rPr>
        <w:t xml:space="preserve">are </w:t>
      </w:r>
      <w:r w:rsidR="009921D4">
        <w:rPr>
          <w:rFonts w:cstheme="minorHAnsi"/>
        </w:rPr>
        <w:t>therefore</w:t>
      </w:r>
      <w:r w:rsidR="00400A0A">
        <w:rPr>
          <w:rFonts w:cstheme="minorHAnsi"/>
        </w:rPr>
        <w:t xml:space="preserve"> </w:t>
      </w:r>
      <w:r w:rsidR="002401BD">
        <w:rPr>
          <w:rFonts w:cstheme="minorHAnsi"/>
        </w:rPr>
        <w:t xml:space="preserve">assumed </w:t>
      </w:r>
      <w:r w:rsidR="00400A0A">
        <w:rPr>
          <w:rFonts w:cstheme="minorHAnsi"/>
        </w:rPr>
        <w:t>to have the potential to</w:t>
      </w:r>
      <w:r w:rsidR="009921D4">
        <w:rPr>
          <w:rFonts w:cstheme="minorHAnsi"/>
        </w:rPr>
        <w:t xml:space="preserve"> improve public health, </w:t>
      </w:r>
      <w:r w:rsidR="00097F60">
        <w:rPr>
          <w:rFonts w:cstheme="minorHAnsi"/>
        </w:rPr>
        <w:t xml:space="preserve">while also being important for </w:t>
      </w:r>
      <w:r w:rsidR="0038453F">
        <w:rPr>
          <w:rFonts w:cstheme="minorHAnsi"/>
        </w:rPr>
        <w:t>meet</w:t>
      </w:r>
      <w:r w:rsidR="00400A0A">
        <w:rPr>
          <w:rFonts w:cstheme="minorHAnsi"/>
        </w:rPr>
        <w:t>ing</w:t>
      </w:r>
      <w:r w:rsidR="0038453F">
        <w:rPr>
          <w:rFonts w:cstheme="minorHAnsi"/>
        </w:rPr>
        <w:t xml:space="preserve"> climate change abatement targets.</w:t>
      </w:r>
      <w:hyperlink w:anchor="_ENREF_2" w:tooltip="Wilkinson, 2009 #24" w:history="1">
        <w:r w:rsidR="00303197">
          <w:rPr>
            <w:rFonts w:cstheme="minorHAnsi"/>
          </w:rPr>
          <w:fldChar w:fldCharType="begin"/>
        </w:r>
        <w:r w:rsidR="00303197">
          <w:rPr>
            <w:rFonts w:cstheme="minorHAnsi"/>
          </w:rPr>
          <w:instrText xml:space="preserve"> ADDIN EN.CITE &lt;EndNote&gt;&lt;Cite&gt;&lt;Author&gt;Wilkinson&lt;/Author&gt;&lt;Year&gt;2009&lt;/Year&gt;&lt;RecNum&gt;24&lt;/RecNum&gt;&lt;DisplayText&gt;&lt;style face="superscript"&gt;2&lt;/style&gt;&lt;/DisplayText&gt;&lt;record&gt;&lt;rec-number&gt;24&lt;/rec-number&gt;&lt;foreign-keys&gt;&lt;key app="EN" db-id="efrwvzvttf2ttxefraqvere3p5sx0pfppz0z"&gt;24&lt;/key&gt;&lt;/foreign-keys&gt;&lt;ref-type name="Journal Article"&gt;17&lt;/ref-type&gt;&lt;contributors&gt;&lt;authors&gt;&lt;author&gt;Wilkinson, P.&lt;/author&gt;&lt;author&gt;Smith, K.R.&lt;/author&gt;&lt;author&gt;Davies, M.&lt;/author&gt;&lt;author&gt;et al.,&lt;/author&gt;&lt;/authors&gt;&lt;/contributors&gt;&lt;auth-address&gt;London School of Hygiene and Tropical Medicine, London, UK. paul.wilkinson@lshtm.ac.uk&lt;/auth-address&gt;&lt;titles&gt;&lt;title&gt;Public health benefits of strategies to reduce greenhouse-gas emissions: household energy&lt;/title&gt;&lt;secondary-title&gt;Lancet&lt;/secondary-title&gt;&lt;/titles&gt;&lt;periodical&gt;&lt;full-title&gt;Lancet&lt;/full-title&gt;&lt;abbr-1&gt;Lancet&lt;/abbr-1&gt;&lt;/periodical&gt;&lt;pages&gt;1917-29&lt;/pages&gt;&lt;volume&gt;374&lt;/volume&gt;&lt;number&gt;9705&lt;/number&gt;&lt;keywords&gt;&lt;keyword&gt;Air Pollutants/ae [Adverse Effects]&lt;/keyword&gt;&lt;keyword&gt;*Air Pollution/pc [Prevention &amp;amp; Control]&lt;/keyword&gt;&lt;keyword&gt;Behavior&lt;/keyword&gt;&lt;keyword&gt;Building Codes&lt;/keyword&gt;&lt;keyword&gt;Conservation of Energy Resources&lt;/keyword&gt;&lt;keyword&gt;Cooking&lt;/keyword&gt;&lt;keyword&gt;Electric Power Supplies&lt;/keyword&gt;&lt;keyword&gt;*Family Characteristics&lt;/keyword&gt;&lt;keyword&gt;Fossil Fuels&lt;/keyword&gt;&lt;keyword&gt;Great Britain&lt;/keyword&gt;&lt;keyword&gt;*Greenhouse Effect/pc [Prevention &amp;amp; Control]&lt;/keyword&gt;&lt;keyword&gt;Heating&lt;/keyword&gt;&lt;keyword&gt;Humans&lt;/keyword&gt;&lt;keyword&gt;India&lt;/keyword&gt;&lt;keyword&gt;Public Health&lt;/keyword&gt;&lt;keyword&gt;0 (Air Pollutants)&lt;/keyword&gt;&lt;keyword&gt;0 (Fossil Fuels)&lt;/keyword&gt;&lt;/keywords&gt;&lt;dates&gt;&lt;year&gt;2009&lt;/year&gt;&lt;/dates&gt;&lt;accession-num&gt;19942273&lt;/accession-num&gt;&lt;urls&gt;&lt;/urls&gt;&lt;custom4&gt;Medline/OvidSP. (23-09-13)&lt;/custom4&gt;&lt;language&gt;English&lt;/language&gt;&lt;/record&gt;&lt;/Cite&gt;&lt;/EndNote&gt;</w:instrText>
        </w:r>
        <w:r w:rsidR="00303197">
          <w:rPr>
            <w:rFonts w:cstheme="minorHAnsi"/>
          </w:rPr>
          <w:fldChar w:fldCharType="separate"/>
        </w:r>
        <w:r w:rsidR="00303197" w:rsidRPr="00B6423C">
          <w:rPr>
            <w:rFonts w:cstheme="minorHAnsi"/>
            <w:noProof/>
            <w:vertAlign w:val="superscript"/>
          </w:rPr>
          <w:t>2</w:t>
        </w:r>
        <w:r w:rsidR="00303197">
          <w:rPr>
            <w:rFonts w:cstheme="minorHAnsi"/>
          </w:rPr>
          <w:fldChar w:fldCharType="end"/>
        </w:r>
      </w:hyperlink>
      <w:r w:rsidR="00D64C83">
        <w:rPr>
          <w:rFonts w:cstheme="minorHAnsi"/>
        </w:rPr>
        <w:t xml:space="preserve"> Indeed, </w:t>
      </w:r>
      <w:r w:rsidR="002401BD">
        <w:rPr>
          <w:rFonts w:cstheme="minorHAnsi"/>
        </w:rPr>
        <w:t>in m</w:t>
      </w:r>
      <w:r w:rsidR="005332E5">
        <w:rPr>
          <w:rFonts w:cstheme="minorHAnsi"/>
        </w:rPr>
        <w:t xml:space="preserve">ost </w:t>
      </w:r>
      <w:r w:rsidR="002401BD">
        <w:rPr>
          <w:rFonts w:cstheme="minorHAnsi"/>
        </w:rPr>
        <w:t xml:space="preserve">settings, </w:t>
      </w:r>
      <w:r w:rsidR="00400A0A">
        <w:rPr>
          <w:rFonts w:cstheme="minorHAnsi"/>
        </w:rPr>
        <w:t>greenhouse gas emission</w:t>
      </w:r>
      <w:r w:rsidR="002936B8">
        <w:rPr>
          <w:rFonts w:cstheme="minorHAnsi"/>
        </w:rPr>
        <w:t>s reduction</w:t>
      </w:r>
      <w:r w:rsidR="00400A0A">
        <w:rPr>
          <w:rFonts w:cstheme="minorHAnsi"/>
        </w:rPr>
        <w:t xml:space="preserve"> and other </w:t>
      </w:r>
      <w:r w:rsidR="00D64C83">
        <w:rPr>
          <w:rFonts w:cstheme="minorHAnsi"/>
        </w:rPr>
        <w:t xml:space="preserve">environmental considerations are </w:t>
      </w:r>
      <w:r w:rsidR="002401BD">
        <w:rPr>
          <w:rFonts w:cstheme="minorHAnsi"/>
        </w:rPr>
        <w:t xml:space="preserve">the primary </w:t>
      </w:r>
      <w:r w:rsidR="00400A0A">
        <w:rPr>
          <w:rFonts w:cstheme="minorHAnsi"/>
        </w:rPr>
        <w:t>motive</w:t>
      </w:r>
      <w:r w:rsidR="001055A0">
        <w:rPr>
          <w:rFonts w:cstheme="minorHAnsi"/>
        </w:rPr>
        <w:t>s</w:t>
      </w:r>
      <w:r w:rsidR="00400A0A">
        <w:rPr>
          <w:rFonts w:cstheme="minorHAnsi"/>
        </w:rPr>
        <w:t xml:space="preserve"> for </w:t>
      </w:r>
      <w:r w:rsidR="00D64C83">
        <w:rPr>
          <w:rFonts w:cstheme="minorHAnsi"/>
        </w:rPr>
        <w:t>home energy efficiency</w:t>
      </w:r>
      <w:r w:rsidR="00400A0A">
        <w:rPr>
          <w:rFonts w:cstheme="minorHAnsi"/>
        </w:rPr>
        <w:t xml:space="preserve"> programmes</w:t>
      </w:r>
      <w:r w:rsidR="00D64C83">
        <w:rPr>
          <w:rFonts w:cstheme="minorHAnsi"/>
        </w:rPr>
        <w:t>.</w:t>
      </w:r>
      <w:r w:rsidR="00A15C03">
        <w:rPr>
          <w:rFonts w:cstheme="minorHAnsi"/>
        </w:rPr>
        <w:t xml:space="preserve"> </w:t>
      </w:r>
      <w:r w:rsidR="00641CB5">
        <w:rPr>
          <w:rFonts w:cstheme="minorHAnsi"/>
        </w:rPr>
        <w:t>Recent</w:t>
      </w:r>
      <w:r w:rsidR="005B68D5">
        <w:rPr>
          <w:rFonts w:cstheme="minorHAnsi"/>
        </w:rPr>
        <w:t xml:space="preserve"> reviews of </w:t>
      </w:r>
      <w:r w:rsidR="00400A0A">
        <w:rPr>
          <w:rFonts w:cstheme="minorHAnsi"/>
        </w:rPr>
        <w:t xml:space="preserve">health </w:t>
      </w:r>
      <w:r w:rsidR="0012340E">
        <w:rPr>
          <w:rFonts w:cstheme="minorHAnsi"/>
        </w:rPr>
        <w:t xml:space="preserve">impacts </w:t>
      </w:r>
      <w:r w:rsidR="007A0538">
        <w:rPr>
          <w:rFonts w:cstheme="minorHAnsi"/>
        </w:rPr>
        <w:t xml:space="preserve">related to </w:t>
      </w:r>
      <w:r>
        <w:rPr>
          <w:rFonts w:cstheme="minorHAnsi"/>
        </w:rPr>
        <w:t xml:space="preserve">housing quality </w:t>
      </w:r>
      <w:r w:rsidR="00DB7D99">
        <w:rPr>
          <w:rFonts w:cstheme="minorHAnsi"/>
        </w:rPr>
        <w:t xml:space="preserve">and energy efficiency </w:t>
      </w:r>
      <w:r w:rsidR="005B68D5">
        <w:rPr>
          <w:rFonts w:cstheme="minorHAnsi"/>
        </w:rPr>
        <w:t xml:space="preserve">have suggested </w:t>
      </w:r>
      <w:r w:rsidR="002401BD">
        <w:rPr>
          <w:rFonts w:cstheme="minorHAnsi"/>
        </w:rPr>
        <w:t xml:space="preserve">modest </w:t>
      </w:r>
      <w:r w:rsidR="005B68D5">
        <w:rPr>
          <w:rFonts w:cstheme="minorHAnsi"/>
        </w:rPr>
        <w:t xml:space="preserve">beneficial effects </w:t>
      </w:r>
      <w:r w:rsidR="00725DC9">
        <w:rPr>
          <w:rFonts w:cstheme="minorHAnsi"/>
        </w:rPr>
        <w:t>for general health, respiratory health and mental health</w:t>
      </w:r>
      <w:r w:rsidR="005B68D5" w:rsidRPr="00732DAB">
        <w:rPr>
          <w:rFonts w:cstheme="minorHAnsi"/>
        </w:rPr>
        <w:t>.</w:t>
      </w:r>
      <w:r w:rsidR="00570BA7">
        <w:rPr>
          <w:rFonts w:cstheme="minorHAnsi"/>
        </w:rPr>
        <w:fldChar w:fldCharType="begin"/>
      </w:r>
      <w:r w:rsidR="00B6423C">
        <w:rPr>
          <w:rFonts w:cstheme="minorHAnsi"/>
        </w:rPr>
        <w:instrText xml:space="preserve"> ADDIN EN.CITE &lt;EndNote&gt;&lt;Cite&gt;&lt;Author&gt;Maidment&lt;/Author&gt;&lt;Year&gt;2014&lt;/Year&gt;&lt;RecNum&gt;57&lt;/RecNum&gt;&lt;DisplayText&gt;&lt;style face="superscript"&gt;3, 4&lt;/style&gt;&lt;/DisplayText&gt;&lt;record&gt;&lt;rec-number&gt;57&lt;/rec-number&gt;&lt;foreign-keys&gt;&lt;key app="EN" db-id="efrwvzvttf2ttxefraqvere3p5sx0pfppz0z"&gt;57&lt;/key&gt;&lt;/foreign-keys&gt;&lt;ref-type name="Journal Article"&gt;17&lt;/ref-type&gt;&lt;contributors&gt;&lt;authors&gt;&lt;author&gt;Maidment, C.D.&lt;/author&gt;&lt;author&gt;Jones, C.R.&lt;/author&gt;&lt;author&gt;Webb, T.L.&lt;/author&gt;&lt;author&gt;Hathway, E.A.&lt;/author&gt;&lt;author&gt;Gilbertson, J.M.&lt;/author&gt;&lt;/authors&gt;&lt;/contributors&gt;&lt;titles&gt;&lt;title&gt;The impact of household energy efficiency measures on health: a meta-analysis&lt;/title&gt;&lt;secondary-title&gt;Energy Policy&lt;/secondary-title&gt;&lt;/titles&gt;&lt;periodical&gt;&lt;full-title&gt;Energy Policy&lt;/full-title&gt;&lt;/periodical&gt;&lt;pages&gt;583-93&lt;/pages&gt;&lt;volume&gt;65&lt;/volume&gt;&lt;dates&gt;&lt;year&gt;2014&lt;/year&gt;&lt;/dates&gt;&lt;urls&gt;&lt;/urls&gt;&lt;/record&gt;&lt;/Cite&gt;&lt;Cite&gt;&lt;Author&gt;Thomson&lt;/Author&gt;&lt;Year&gt;2013&lt;/Year&gt;&lt;RecNum&gt;58&lt;/RecNum&gt;&lt;record&gt;&lt;rec-number&gt;58&lt;/rec-number&gt;&lt;foreign-keys&gt;&lt;key app="EN" db-id="efrwvzvttf2ttxefraqvere3p5sx0pfppz0z"&gt;58&lt;/key&gt;&lt;/foreign-keys&gt;&lt;ref-type name="Report"&gt;27&lt;/ref-type&gt;&lt;contributors&gt;&lt;authors&gt;&lt;author&gt;Thomson, H.&lt;/author&gt;&lt;author&gt;Thomas, S.&lt;/author&gt;&lt;author&gt;Sellstrom, E.&lt;/author&gt;&lt;author&gt;Petticrew, M.&lt;/author&gt;&lt;/authors&gt;&lt;/contributors&gt;&lt;titles&gt;&lt;title&gt;Housing Improvements for Health and Associated Socio-Economic Outcomes&lt;/title&gt;&lt;/titles&gt;&lt;dates&gt;&lt;year&gt;2013&lt;/year&gt;&lt;/dates&gt;&lt;publisher&gt;Cochrane Database of Systematic Reviews&lt;/publisher&gt;&lt;urls&gt;&lt;/urls&gt;&lt;/record&gt;&lt;/Cite&gt;&lt;/EndNote&gt;</w:instrText>
      </w:r>
      <w:r w:rsidR="00570BA7">
        <w:rPr>
          <w:rFonts w:cstheme="minorHAnsi"/>
        </w:rPr>
        <w:fldChar w:fldCharType="separate"/>
      </w:r>
      <w:hyperlink w:anchor="_ENREF_3" w:tooltip="Maidment, 2014 #57" w:history="1">
        <w:r w:rsidR="00303197" w:rsidRPr="00B6423C">
          <w:rPr>
            <w:rFonts w:cstheme="minorHAnsi"/>
            <w:noProof/>
            <w:vertAlign w:val="superscript"/>
          </w:rPr>
          <w:t>3</w:t>
        </w:r>
      </w:hyperlink>
      <w:r w:rsidR="00B6423C" w:rsidRPr="00B6423C">
        <w:rPr>
          <w:rFonts w:cstheme="minorHAnsi"/>
          <w:noProof/>
          <w:vertAlign w:val="superscript"/>
        </w:rPr>
        <w:t xml:space="preserve">, </w:t>
      </w:r>
      <w:hyperlink w:anchor="_ENREF_4" w:tooltip="Thomson, 2013 #58" w:history="1">
        <w:r w:rsidR="00303197" w:rsidRPr="00B6423C">
          <w:rPr>
            <w:rFonts w:cstheme="minorHAnsi"/>
            <w:noProof/>
            <w:vertAlign w:val="superscript"/>
          </w:rPr>
          <w:t>4</w:t>
        </w:r>
      </w:hyperlink>
      <w:r w:rsidR="00570BA7">
        <w:rPr>
          <w:rFonts w:cstheme="minorHAnsi"/>
        </w:rPr>
        <w:fldChar w:fldCharType="end"/>
      </w:r>
      <w:r w:rsidR="00732DAB" w:rsidRPr="00732DAB">
        <w:rPr>
          <w:rFonts w:cstheme="minorHAnsi"/>
        </w:rPr>
        <w:t xml:space="preserve"> </w:t>
      </w:r>
      <w:r w:rsidR="005B68D5" w:rsidRPr="00732DAB">
        <w:rPr>
          <w:rFonts w:cstheme="minorHAnsi"/>
        </w:rPr>
        <w:t>However</w:t>
      </w:r>
      <w:r w:rsidR="005B68D5">
        <w:rPr>
          <w:rFonts w:cstheme="minorHAnsi"/>
        </w:rPr>
        <w:t xml:space="preserve">, </w:t>
      </w:r>
      <w:r w:rsidR="005277C6">
        <w:rPr>
          <w:rFonts w:cstheme="minorHAnsi"/>
        </w:rPr>
        <w:t>th</w:t>
      </w:r>
      <w:r w:rsidR="00570BA7">
        <w:rPr>
          <w:rFonts w:cstheme="minorHAnsi"/>
        </w:rPr>
        <w:t>o</w:t>
      </w:r>
      <w:r w:rsidR="005277C6">
        <w:rPr>
          <w:rFonts w:cstheme="minorHAnsi"/>
        </w:rPr>
        <w:t>se reviews were not targeted specifically at interventions to reduce exposure to cold</w:t>
      </w:r>
      <w:r w:rsidR="00B6625A">
        <w:rPr>
          <w:rFonts w:cstheme="minorHAnsi"/>
        </w:rPr>
        <w:t xml:space="preserve"> in the home</w:t>
      </w:r>
      <w:r w:rsidR="005277C6">
        <w:rPr>
          <w:rFonts w:cstheme="minorHAnsi"/>
        </w:rPr>
        <w:t xml:space="preserve">. </w:t>
      </w:r>
      <w:r w:rsidR="002A59B1">
        <w:rPr>
          <w:rFonts w:cstheme="minorHAnsi"/>
        </w:rPr>
        <w:t xml:space="preserve">To support guidance </w:t>
      </w:r>
      <w:r w:rsidR="00682B12">
        <w:rPr>
          <w:rFonts w:cstheme="minorHAnsi"/>
        </w:rPr>
        <w:t>o</w:t>
      </w:r>
      <w:r w:rsidR="00EE5F5F">
        <w:rPr>
          <w:rFonts w:cstheme="minorHAnsi"/>
        </w:rPr>
        <w:t>n this topic</w:t>
      </w:r>
      <w:r w:rsidR="002401BD">
        <w:rPr>
          <w:rFonts w:cstheme="minorHAnsi"/>
        </w:rPr>
        <w:t xml:space="preserve"> (published </w:t>
      </w:r>
      <w:r w:rsidR="001055A0">
        <w:rPr>
          <w:rFonts w:cstheme="minorHAnsi"/>
        </w:rPr>
        <w:t xml:space="preserve">in </w:t>
      </w:r>
      <w:r w:rsidR="002401BD">
        <w:rPr>
          <w:rFonts w:cstheme="minorHAnsi"/>
        </w:rPr>
        <w:t>March 2015),</w:t>
      </w:r>
      <w:hyperlink w:anchor="_ENREF_5" w:tooltip="NICE, 2015 #79" w:history="1">
        <w:r w:rsidR="00303197">
          <w:rPr>
            <w:rFonts w:cstheme="minorHAnsi"/>
          </w:rPr>
          <w:fldChar w:fldCharType="begin"/>
        </w:r>
        <w:r w:rsidR="00303197">
          <w:rPr>
            <w:rFonts w:cstheme="minorHAnsi"/>
          </w:rPr>
          <w:instrText xml:space="preserve"> ADDIN EN.CITE &lt;EndNote&gt;&lt;Cite&gt;&lt;Author&gt;NICE&lt;/Author&gt;&lt;Year&gt;2015&lt;/Year&gt;&lt;RecNum&gt;79&lt;/RecNum&gt;&lt;DisplayText&gt;&lt;style face="superscript"&gt;5&lt;/style&gt;&lt;/DisplayText&gt;&lt;record&gt;&lt;rec-number&gt;79&lt;/rec-number&gt;&lt;foreign-keys&gt;&lt;key app="EN" db-id="efrwvzvttf2ttxefraqvere3p5sx0pfppz0z"&gt;79&lt;/key&gt;&lt;/foreign-keys&gt;&lt;ref-type name="Report"&gt;27&lt;/ref-type&gt;&lt;contributors&gt;&lt;authors&gt;&lt;author&gt;NICE&lt;/author&gt;&lt;/authors&gt;&lt;/contributors&gt;&lt;titles&gt;&lt;title&gt;Excess Winter Deaths and Illness and the Health Risks Associated with Cold Homes. NICE Guidance&lt;/title&gt;&lt;/titles&gt;&lt;dates&gt;&lt;year&gt;2015&lt;/year&gt;&lt;/dates&gt;&lt;pub-location&gt;London, UK&lt;/pub-location&gt;&lt;publisher&gt;National Institute for Health and Care Excellence (NICE)&lt;/publisher&gt;&lt;urls&gt;&lt;/urls&gt;&lt;/record&gt;&lt;/Cite&gt;&lt;/EndNote&gt;</w:instrText>
        </w:r>
        <w:r w:rsidR="00303197">
          <w:rPr>
            <w:rFonts w:cstheme="minorHAnsi"/>
          </w:rPr>
          <w:fldChar w:fldCharType="separate"/>
        </w:r>
        <w:r w:rsidR="00303197" w:rsidRPr="0077594D">
          <w:rPr>
            <w:rFonts w:cstheme="minorHAnsi"/>
            <w:noProof/>
            <w:vertAlign w:val="superscript"/>
          </w:rPr>
          <w:t>5</w:t>
        </w:r>
        <w:r w:rsidR="00303197">
          <w:rPr>
            <w:rFonts w:cstheme="minorHAnsi"/>
          </w:rPr>
          <w:fldChar w:fldCharType="end"/>
        </w:r>
      </w:hyperlink>
      <w:r w:rsidR="002401BD">
        <w:rPr>
          <w:rFonts w:cstheme="minorHAnsi"/>
        </w:rPr>
        <w:t xml:space="preserve"> </w:t>
      </w:r>
      <w:r w:rsidR="002A59B1">
        <w:rPr>
          <w:rFonts w:cstheme="minorHAnsi"/>
        </w:rPr>
        <w:t xml:space="preserve">the </w:t>
      </w:r>
      <w:r w:rsidR="005332E5">
        <w:rPr>
          <w:rFonts w:cstheme="minorHAnsi"/>
        </w:rPr>
        <w:t xml:space="preserve">UK’s </w:t>
      </w:r>
      <w:r w:rsidR="002A59B1">
        <w:rPr>
          <w:rFonts w:cstheme="minorHAnsi"/>
        </w:rPr>
        <w:t>National Institute for Health and Care Excellence (NICE)</w:t>
      </w:r>
      <w:r w:rsidR="002401BD">
        <w:rPr>
          <w:rFonts w:cstheme="minorHAnsi"/>
        </w:rPr>
        <w:t xml:space="preserve"> commissioned a </w:t>
      </w:r>
      <w:r w:rsidR="002A59B1">
        <w:rPr>
          <w:rFonts w:cstheme="minorHAnsi"/>
        </w:rPr>
        <w:t xml:space="preserve">review </w:t>
      </w:r>
      <w:r w:rsidR="002401BD">
        <w:rPr>
          <w:rFonts w:cstheme="minorHAnsi"/>
        </w:rPr>
        <w:t xml:space="preserve">of evidence, part of which was </w:t>
      </w:r>
      <w:r w:rsidR="002A59B1">
        <w:t>aimed</w:t>
      </w:r>
      <w:r w:rsidR="006F4DB6">
        <w:rPr>
          <w:rFonts w:cstheme="minorHAnsi"/>
          <w:lang w:eastAsia="en-NZ"/>
        </w:rPr>
        <w:t xml:space="preserve"> </w:t>
      </w:r>
      <w:r w:rsidR="002401BD">
        <w:rPr>
          <w:rFonts w:cstheme="minorHAnsi"/>
          <w:lang w:eastAsia="en-NZ"/>
        </w:rPr>
        <w:t xml:space="preserve">at determining </w:t>
      </w:r>
      <w:r w:rsidR="00EE5F5F">
        <w:rPr>
          <w:rFonts w:cstheme="minorHAnsi"/>
        </w:rPr>
        <w:t xml:space="preserve">the extent to which </w:t>
      </w:r>
      <w:r w:rsidR="004B21C6">
        <w:rPr>
          <w:rFonts w:cstheme="minorHAnsi"/>
        </w:rPr>
        <w:t xml:space="preserve">home energy efficiency </w:t>
      </w:r>
      <w:r w:rsidR="00EE5F5F">
        <w:rPr>
          <w:rFonts w:cstheme="minorHAnsi"/>
        </w:rPr>
        <w:t>and heating interventions</w:t>
      </w:r>
      <w:r w:rsidR="00FA44E9">
        <w:rPr>
          <w:rFonts w:cstheme="minorHAnsi"/>
        </w:rPr>
        <w:t xml:space="preserve"> </w:t>
      </w:r>
      <w:r w:rsidR="004B21C6">
        <w:rPr>
          <w:rFonts w:cstheme="minorHAnsi"/>
        </w:rPr>
        <w:t>reduce the health risks associated with cold</w:t>
      </w:r>
      <w:r w:rsidR="00F40F89" w:rsidRPr="00284116">
        <w:rPr>
          <w:rFonts w:cstheme="minorHAnsi"/>
        </w:rPr>
        <w:t>.</w:t>
      </w:r>
      <w:bookmarkStart w:id="1" w:name="_Toc385339514"/>
      <w:r w:rsidR="00303197">
        <w:rPr>
          <w:rFonts w:cstheme="minorHAnsi"/>
        </w:rPr>
        <w:fldChar w:fldCharType="begin"/>
      </w:r>
      <w:r w:rsidR="00303197">
        <w:rPr>
          <w:rFonts w:cstheme="minorHAnsi"/>
        </w:rPr>
        <w:instrText xml:space="preserve"> HYPERLINK \l "_ENREF_6" \o "Milner, 2014 #76" </w:instrText>
      </w:r>
      <w:r w:rsidR="00303197">
        <w:rPr>
          <w:rFonts w:cstheme="minorHAnsi"/>
        </w:rPr>
        <w:fldChar w:fldCharType="separate"/>
      </w:r>
      <w:r w:rsidR="00303197">
        <w:rPr>
          <w:rFonts w:cstheme="minorHAnsi"/>
        </w:rPr>
        <w:fldChar w:fldCharType="begin"/>
      </w:r>
      <w:r w:rsidR="00303197">
        <w:rPr>
          <w:rFonts w:cstheme="minorHAnsi"/>
        </w:rPr>
        <w:instrText xml:space="preserve"> ADDIN EN.CITE &lt;EndNote&gt;&lt;Cite&gt;&lt;Author&gt;Milner&lt;/Author&gt;&lt;Year&gt;2014&lt;/Year&gt;&lt;RecNum&gt;76&lt;/RecNum&gt;&lt;DisplayText&gt;&lt;style face="superscript"&gt;6&lt;/style&gt;&lt;/DisplayText&gt;&lt;record&gt;&lt;rec-number&gt;76&lt;/rec-number&gt;&lt;foreign-keys&gt;&lt;key app="EN" db-id="efrwvzvttf2ttxefraqvere3p5sx0pfppz0z"&gt;76&lt;/key&gt;&lt;/foreign-keys&gt;&lt;ref-type name="Report"&gt;27&lt;/ref-type&gt;&lt;contributors&gt;&lt;authors&gt;&lt;author&gt;Milner, J.&lt;/author&gt;&lt;author&gt;Chalabi, Z.&lt;/author&gt;&lt;author&gt;Wilkinson, P.&lt;/author&gt;&lt;author&gt;et al.,&lt;/author&gt;&lt;/authors&gt;&lt;/contributors&gt;&lt;titles&gt;&lt;title&gt;Evidence review and economic analysis of excess winter deaths. Review 2: Interventions and economic studies&lt;/title&gt;&lt;/titles&gt;&lt;dates&gt;&lt;year&gt;2014&lt;/year&gt;&lt;/dates&gt;&lt;pub-location&gt;London, UK&lt;/pub-location&gt;&lt;publisher&gt;National Institute for Health and Care Excellence (NICE)&lt;/publisher&gt;&lt;urls&gt;&lt;/urls&gt;&lt;/record&gt;&lt;/Cite&gt;&lt;/EndNote&gt;</w:instrText>
      </w:r>
      <w:r w:rsidR="00303197">
        <w:rPr>
          <w:rFonts w:cstheme="minorHAnsi"/>
        </w:rPr>
        <w:fldChar w:fldCharType="separate"/>
      </w:r>
      <w:r w:rsidR="00303197" w:rsidRPr="0077594D">
        <w:rPr>
          <w:rFonts w:cstheme="minorHAnsi"/>
          <w:noProof/>
          <w:vertAlign w:val="superscript"/>
        </w:rPr>
        <w:t>6</w:t>
      </w:r>
      <w:r w:rsidR="00303197">
        <w:rPr>
          <w:rFonts w:cstheme="minorHAnsi"/>
        </w:rPr>
        <w:fldChar w:fldCharType="end"/>
      </w:r>
      <w:r w:rsidR="00303197">
        <w:rPr>
          <w:rFonts w:cstheme="minorHAnsi"/>
        </w:rPr>
        <w:fldChar w:fldCharType="end"/>
      </w:r>
      <w:r w:rsidR="002A59B1">
        <w:rPr>
          <w:rFonts w:cstheme="minorHAnsi"/>
        </w:rPr>
        <w:t xml:space="preserve"> </w:t>
      </w:r>
      <w:r w:rsidR="001A4B9C">
        <w:rPr>
          <w:rFonts w:cstheme="minorHAnsi"/>
        </w:rPr>
        <w:t>Further elements to the work considered aspects of vulnerability,</w:t>
      </w:r>
      <w:hyperlink w:anchor="_ENREF_7" w:tooltip="Milner, 2014 #75" w:history="1">
        <w:r w:rsidR="00303197">
          <w:rPr>
            <w:rFonts w:cstheme="minorHAnsi"/>
          </w:rPr>
          <w:fldChar w:fldCharType="begin"/>
        </w:r>
        <w:r w:rsidR="00303197">
          <w:rPr>
            <w:rFonts w:cstheme="minorHAnsi"/>
          </w:rPr>
          <w:instrText xml:space="preserve"> ADDIN EN.CITE &lt;EndNote&gt;&lt;Cite&gt;&lt;Author&gt;Milner&lt;/Author&gt;&lt;Year&gt;2014&lt;/Year&gt;&lt;RecNum&gt;75&lt;/RecNum&gt;&lt;DisplayText&gt;&lt;style face="superscript"&gt;7&lt;/style&gt;&lt;/DisplayText&gt;&lt;record&gt;&lt;rec-number&gt;75&lt;/rec-number&gt;&lt;foreign-keys&gt;&lt;key app="EN" db-id="efrwvzvttf2ttxefraqvere3p5sx0pfppz0z"&gt;75&lt;/key&gt;&lt;/foreign-keys&gt;&lt;ref-type name="Report"&gt;27&lt;/ref-type&gt;&lt;contributors&gt;&lt;authors&gt;&lt;author&gt;Milner, J.&lt;/author&gt;&lt;author&gt;Chalabi, Z.&lt;/author&gt;&lt;author&gt;Wilkinson, P.&lt;/author&gt;&lt;author&gt;et al.,&lt;/author&gt;&lt;/authors&gt;&lt;/contributors&gt;&lt;titles&gt;&lt;title&gt;Evidence review and economic analysis of excess winter deaths. Review 1: Factors determining vulnerability to winter- and cold-related mortality/morbidity&lt;/title&gt;&lt;/titles&gt;&lt;dates&gt;&lt;year&gt;2014&lt;/year&gt;&lt;/dates&gt;&lt;pub-location&gt;London, UK&lt;/pub-location&gt;&lt;publisher&gt;National Institute for Health and Care Excellence (NICE)&lt;/publisher&gt;&lt;urls&gt;&lt;/urls&gt;&lt;/record&gt;&lt;/Cite&gt;&lt;/EndNote&gt;</w:instrText>
        </w:r>
        <w:r w:rsidR="00303197">
          <w:rPr>
            <w:rFonts w:cstheme="minorHAnsi"/>
          </w:rPr>
          <w:fldChar w:fldCharType="separate"/>
        </w:r>
        <w:r w:rsidR="00303197" w:rsidRPr="0077594D">
          <w:rPr>
            <w:rFonts w:cstheme="minorHAnsi"/>
            <w:noProof/>
            <w:vertAlign w:val="superscript"/>
          </w:rPr>
          <w:t>7</w:t>
        </w:r>
        <w:r w:rsidR="00303197">
          <w:rPr>
            <w:rFonts w:cstheme="minorHAnsi"/>
          </w:rPr>
          <w:fldChar w:fldCharType="end"/>
        </w:r>
      </w:hyperlink>
      <w:r w:rsidR="001A4B9C">
        <w:rPr>
          <w:rFonts w:cstheme="minorHAnsi"/>
        </w:rPr>
        <w:t xml:space="preserve"> implementation and delivery,</w:t>
      </w:r>
      <w:hyperlink w:anchor="_ENREF_8" w:tooltip="Milner, 2014 #77" w:history="1">
        <w:r w:rsidR="00303197">
          <w:rPr>
            <w:rFonts w:cstheme="minorHAnsi"/>
          </w:rPr>
          <w:fldChar w:fldCharType="begin"/>
        </w:r>
        <w:r w:rsidR="00303197">
          <w:rPr>
            <w:rFonts w:cstheme="minorHAnsi"/>
          </w:rPr>
          <w:instrText xml:space="preserve"> ADDIN EN.CITE &lt;EndNote&gt;&lt;Cite&gt;&lt;Author&gt;Milner&lt;/Author&gt;&lt;Year&gt;2014&lt;/Year&gt;&lt;RecNum&gt;77&lt;/RecNum&gt;&lt;DisplayText&gt;&lt;style face="superscript"&gt;8&lt;/style&gt;&lt;/DisplayText&gt;&lt;record&gt;&lt;rec-number&gt;77&lt;/rec-number&gt;&lt;foreign-keys&gt;&lt;key app="EN" db-id="efrwvzvttf2ttxefraqvere3p5sx0pfppz0z"&gt;77&lt;/key&gt;&lt;/foreign-keys&gt;&lt;ref-type name="Report"&gt;27&lt;/ref-type&gt;&lt;contributors&gt;&lt;authors&gt;&lt;author&gt;Milner, J.&lt;/author&gt;&lt;author&gt;Chalabi, Z.&lt;/author&gt;&lt;author&gt;Wilkinson, P.&lt;/author&gt;&lt;author&gt;Duffy, S.&lt;/author&gt;&lt;author&gt;Jones, L.&lt;/author&gt;&lt;author&gt;Petticrew, M.&lt;/author&gt;&lt;/authors&gt;&lt;/contributors&gt;&lt;titles&gt;&lt;title&gt;Evidence review and economic analysis of excess winter deaths. Review 3: Delivery and implementation of approaches for the prevention of excess winter deaths and morbidity&lt;/title&gt;&lt;/titles&gt;&lt;dates&gt;&lt;year&gt;2014&lt;/year&gt;&lt;/dates&gt;&lt;pub-location&gt;London, UK&lt;/pub-location&gt;&lt;publisher&gt;National Institute for Health and Care Excellence (NICE)&lt;/publisher&gt;&lt;urls&gt;&lt;/urls&gt;&lt;/record&gt;&lt;/Cite&gt;&lt;/EndNote&gt;</w:instrText>
        </w:r>
        <w:r w:rsidR="00303197">
          <w:rPr>
            <w:rFonts w:cstheme="minorHAnsi"/>
          </w:rPr>
          <w:fldChar w:fldCharType="separate"/>
        </w:r>
        <w:r w:rsidR="00303197" w:rsidRPr="0077594D">
          <w:rPr>
            <w:rFonts w:cstheme="minorHAnsi"/>
            <w:noProof/>
            <w:vertAlign w:val="superscript"/>
          </w:rPr>
          <w:t>8</w:t>
        </w:r>
        <w:r w:rsidR="00303197">
          <w:rPr>
            <w:rFonts w:cstheme="minorHAnsi"/>
          </w:rPr>
          <w:fldChar w:fldCharType="end"/>
        </w:r>
      </w:hyperlink>
      <w:r w:rsidR="001A4B9C">
        <w:rPr>
          <w:rFonts w:cstheme="minorHAnsi"/>
        </w:rPr>
        <w:t xml:space="preserve"> and an economic </w:t>
      </w:r>
      <w:r w:rsidR="00412C75">
        <w:rPr>
          <w:rFonts w:cstheme="minorHAnsi"/>
        </w:rPr>
        <w:t xml:space="preserve">modelling </w:t>
      </w:r>
      <w:r w:rsidR="001A4B9C">
        <w:rPr>
          <w:rFonts w:cstheme="minorHAnsi"/>
        </w:rPr>
        <w:t>assessment.</w:t>
      </w:r>
      <w:hyperlink w:anchor="_ENREF_9" w:tooltip="Milner, 2014 #78" w:history="1">
        <w:r w:rsidR="00303197">
          <w:rPr>
            <w:rFonts w:cstheme="minorHAnsi"/>
          </w:rPr>
          <w:fldChar w:fldCharType="begin"/>
        </w:r>
        <w:r w:rsidR="00303197">
          <w:rPr>
            <w:rFonts w:cstheme="minorHAnsi"/>
          </w:rPr>
          <w:instrText xml:space="preserve"> ADDIN EN.CITE &lt;EndNote&gt;&lt;Cite&gt;&lt;Author&gt;Milner&lt;/Author&gt;&lt;Year&gt;2014&lt;/Year&gt;&lt;RecNum&gt;78&lt;/RecNum&gt;&lt;DisplayText&gt;&lt;style face="superscript"&gt;9&lt;/style&gt;&lt;/DisplayText&gt;&lt;record&gt;&lt;rec-number&gt;78&lt;/rec-number&gt;&lt;foreign-keys&gt;&lt;key app="EN" db-id="efrwvzvttf2ttxefraqvere3p5sx0pfppz0z"&gt;78&lt;/key&gt;&lt;/foreign-keys&gt;&lt;ref-type name="Report"&gt;27&lt;/ref-type&gt;&lt;contributors&gt;&lt;authors&gt;&lt;author&gt;Milner, J.&lt;/author&gt;&lt;author&gt;Hamilton, I.&lt;/author&gt;&lt;author&gt;Chalabi, Z.&lt;/author&gt;&lt;author&gt;et al.,&lt;/author&gt;&lt;/authors&gt;&lt;/contributors&gt;&lt;titles&gt;&lt;title&gt;Evidence review and economic analysis of excess winter deaths. Economic modelling report&lt;/title&gt;&lt;secondary-title&gt;London, UK&lt;/secondary-title&gt;&lt;/titles&gt;&lt;dates&gt;&lt;year&gt;2014&lt;/year&gt;&lt;/dates&gt;&lt;pub-location&gt;National Institute for Health and Care Excellence (NICE)&lt;/pub-location&gt;&lt;urls&gt;&lt;/urls&gt;&lt;/record&gt;&lt;/Cite&gt;&lt;/EndNote&gt;</w:instrText>
        </w:r>
        <w:r w:rsidR="00303197">
          <w:rPr>
            <w:rFonts w:cstheme="minorHAnsi"/>
          </w:rPr>
          <w:fldChar w:fldCharType="separate"/>
        </w:r>
        <w:r w:rsidR="00303197" w:rsidRPr="0077594D">
          <w:rPr>
            <w:rFonts w:cstheme="minorHAnsi"/>
            <w:noProof/>
            <w:vertAlign w:val="superscript"/>
          </w:rPr>
          <w:t>9</w:t>
        </w:r>
        <w:r w:rsidR="00303197">
          <w:rPr>
            <w:rFonts w:cstheme="minorHAnsi"/>
          </w:rPr>
          <w:fldChar w:fldCharType="end"/>
        </w:r>
      </w:hyperlink>
    </w:p>
    <w:p w14:paraId="7C85B9C4" w14:textId="32485100" w:rsidR="002A59B1" w:rsidRDefault="001A4B9C" w:rsidP="00284116">
      <w:pPr>
        <w:spacing w:line="480" w:lineRule="auto"/>
        <w:rPr>
          <w:rFonts w:cstheme="minorHAnsi"/>
          <w:lang w:eastAsia="en-GB"/>
        </w:rPr>
      </w:pPr>
      <w:r>
        <w:rPr>
          <w:rFonts w:cstheme="minorHAnsi"/>
        </w:rPr>
        <w:t>The</w:t>
      </w:r>
      <w:r w:rsidR="00E114CD">
        <w:rPr>
          <w:rFonts w:cstheme="minorHAnsi"/>
        </w:rPr>
        <w:t xml:space="preserve"> systematic literature review </w:t>
      </w:r>
      <w:r w:rsidR="00321081">
        <w:rPr>
          <w:rFonts w:cstheme="minorHAnsi"/>
        </w:rPr>
        <w:t xml:space="preserve">was </w:t>
      </w:r>
      <w:r w:rsidR="005332E5">
        <w:rPr>
          <w:rFonts w:cstheme="minorHAnsi"/>
        </w:rPr>
        <w:t xml:space="preserve">based on </w:t>
      </w:r>
      <w:r w:rsidR="002A59B1">
        <w:rPr>
          <w:rFonts w:cstheme="minorHAnsi"/>
        </w:rPr>
        <w:t xml:space="preserve">a </w:t>
      </w:r>
      <w:r w:rsidR="002A59B1" w:rsidRPr="00284116">
        <w:rPr>
          <w:rFonts w:cstheme="minorHAnsi"/>
        </w:rPr>
        <w:t>wide range of databases and grey literature sourc</w:t>
      </w:r>
      <w:r w:rsidR="002A59B1">
        <w:rPr>
          <w:rFonts w:cstheme="minorHAnsi"/>
        </w:rPr>
        <w:t xml:space="preserve">es </w:t>
      </w:r>
      <w:r w:rsidR="00321081">
        <w:rPr>
          <w:rFonts w:cstheme="minorHAnsi"/>
        </w:rPr>
        <w:t xml:space="preserve">and </w:t>
      </w:r>
      <w:r w:rsidR="00E114CD">
        <w:rPr>
          <w:rFonts w:cstheme="minorHAnsi"/>
        </w:rPr>
        <w:t>wa</w:t>
      </w:r>
      <w:r w:rsidR="00B827A6">
        <w:rPr>
          <w:rFonts w:cstheme="minorHAnsi"/>
        </w:rPr>
        <w:t xml:space="preserve">s performed </w:t>
      </w:r>
      <w:r w:rsidR="00B827A6" w:rsidRPr="002A6ED5">
        <w:rPr>
          <w:rFonts w:cstheme="minorHAnsi"/>
        </w:rPr>
        <w:t xml:space="preserve">during </w:t>
      </w:r>
      <w:r w:rsidR="007F31C7">
        <w:rPr>
          <w:rFonts w:cstheme="minorHAnsi"/>
        </w:rPr>
        <w:t xml:space="preserve">September and </w:t>
      </w:r>
      <w:r w:rsidR="00B827A6" w:rsidRPr="002A6ED5">
        <w:rPr>
          <w:rFonts w:cstheme="minorHAnsi"/>
        </w:rPr>
        <w:t>October 2013.</w:t>
      </w:r>
      <w:bookmarkEnd w:id="1"/>
      <w:r w:rsidR="002A59B1">
        <w:rPr>
          <w:rFonts w:cstheme="minorHAnsi"/>
        </w:rPr>
        <w:t xml:space="preserve"> </w:t>
      </w:r>
      <w:r w:rsidR="00E114CD">
        <w:rPr>
          <w:rFonts w:cstheme="minorHAnsi"/>
          <w:lang w:eastAsia="en-GB"/>
        </w:rPr>
        <w:t>Studies were considered eligible for</w:t>
      </w:r>
      <w:r w:rsidR="004701BB">
        <w:rPr>
          <w:rFonts w:cstheme="minorHAnsi"/>
          <w:lang w:eastAsia="en-GB"/>
        </w:rPr>
        <w:t xml:space="preserve"> inclusion if they (i) reported q</w:t>
      </w:r>
      <w:r w:rsidR="00621FAD" w:rsidRPr="00284116">
        <w:rPr>
          <w:rFonts w:cstheme="minorHAnsi"/>
          <w:lang w:eastAsia="en-GB"/>
        </w:rPr>
        <w:t xml:space="preserve">uantitative primary research </w:t>
      </w:r>
      <w:r w:rsidR="00E57E42" w:rsidRPr="00284116">
        <w:rPr>
          <w:rFonts w:cstheme="minorHAnsi"/>
          <w:lang w:eastAsia="en-GB"/>
        </w:rPr>
        <w:t xml:space="preserve">evidence on </w:t>
      </w:r>
      <w:r w:rsidR="004701BB">
        <w:rPr>
          <w:rFonts w:cstheme="minorHAnsi"/>
          <w:lang w:eastAsia="en-GB"/>
        </w:rPr>
        <w:t>home energy efficiency</w:t>
      </w:r>
      <w:r w:rsidR="005C1114">
        <w:rPr>
          <w:rFonts w:cstheme="minorHAnsi"/>
          <w:lang w:eastAsia="en-GB"/>
        </w:rPr>
        <w:t xml:space="preserve"> </w:t>
      </w:r>
      <w:r w:rsidR="00B964F8">
        <w:rPr>
          <w:rFonts w:cstheme="minorHAnsi"/>
          <w:lang w:eastAsia="en-GB"/>
        </w:rPr>
        <w:t xml:space="preserve">or heating </w:t>
      </w:r>
      <w:r w:rsidR="001D76EE" w:rsidRPr="00284116">
        <w:rPr>
          <w:rFonts w:cstheme="minorHAnsi"/>
          <w:lang w:eastAsia="en-GB"/>
        </w:rPr>
        <w:t xml:space="preserve">interventions aimed at reducing the risks of winter- and </w:t>
      </w:r>
      <w:r w:rsidR="00E57E42" w:rsidRPr="00284116">
        <w:rPr>
          <w:rFonts w:cstheme="minorHAnsi"/>
          <w:lang w:eastAsia="en-GB"/>
        </w:rPr>
        <w:t>cold-related mortality/morbidity</w:t>
      </w:r>
      <w:r w:rsidR="004701BB">
        <w:rPr>
          <w:rFonts w:cstheme="minorHAnsi"/>
          <w:lang w:eastAsia="en-GB"/>
        </w:rPr>
        <w:t xml:space="preserve">, (ii) were performed </w:t>
      </w:r>
      <w:r w:rsidR="00E57E42" w:rsidRPr="00284116">
        <w:rPr>
          <w:rFonts w:cstheme="minorHAnsi"/>
          <w:lang w:eastAsia="en-GB"/>
        </w:rPr>
        <w:t xml:space="preserve">in countries </w:t>
      </w:r>
      <w:r w:rsidR="00610B70" w:rsidRPr="00284116">
        <w:rPr>
          <w:rFonts w:cstheme="minorHAnsi"/>
          <w:lang w:eastAsia="en-GB"/>
        </w:rPr>
        <w:t>which are members of th</w:t>
      </w:r>
      <w:r w:rsidR="00E57E42" w:rsidRPr="00284116">
        <w:rPr>
          <w:rFonts w:cstheme="minorHAnsi"/>
          <w:lang w:eastAsia="en-GB"/>
        </w:rPr>
        <w:t>e Organization of Economic Cooperation and Development (OECD)</w:t>
      </w:r>
      <w:r w:rsidR="004701BB">
        <w:rPr>
          <w:rFonts w:cstheme="minorHAnsi"/>
          <w:lang w:eastAsia="en-GB"/>
        </w:rPr>
        <w:t xml:space="preserve">, and (iii) were published in the English language </w:t>
      </w:r>
      <w:r w:rsidR="002A59B1">
        <w:rPr>
          <w:rFonts w:cstheme="minorHAnsi"/>
          <w:lang w:eastAsia="en-GB"/>
        </w:rPr>
        <w:t>since 1993</w:t>
      </w:r>
      <w:r w:rsidR="005D6462">
        <w:rPr>
          <w:rFonts w:cstheme="minorHAnsi"/>
          <w:lang w:eastAsia="en-GB"/>
        </w:rPr>
        <w:t xml:space="preserve">. </w:t>
      </w:r>
      <w:r w:rsidR="00DD76BD" w:rsidRPr="00284116">
        <w:rPr>
          <w:rFonts w:cstheme="minorHAnsi"/>
          <w:lang w:eastAsia="en-GB"/>
        </w:rPr>
        <w:t>Quality appraisal was made using the criteria and process</w:t>
      </w:r>
      <w:r w:rsidR="00DD76BD">
        <w:rPr>
          <w:rFonts w:cstheme="minorHAnsi"/>
          <w:lang w:eastAsia="en-GB"/>
        </w:rPr>
        <w:t>es</w:t>
      </w:r>
      <w:r w:rsidR="00DD76BD" w:rsidRPr="00284116">
        <w:rPr>
          <w:rFonts w:cstheme="minorHAnsi"/>
          <w:lang w:eastAsia="en-GB"/>
        </w:rPr>
        <w:t xml:space="preserve"> for assessing </w:t>
      </w:r>
      <w:r w:rsidR="00DD76BD">
        <w:rPr>
          <w:rFonts w:cstheme="minorHAnsi"/>
          <w:lang w:eastAsia="en-GB"/>
        </w:rPr>
        <w:t xml:space="preserve">intervention studies </w:t>
      </w:r>
      <w:r w:rsidR="00705235" w:rsidRPr="00705235">
        <w:rPr>
          <w:rFonts w:cstheme="minorHAnsi"/>
          <w:lang w:eastAsia="en-GB"/>
        </w:rPr>
        <w:t>outlined by</w:t>
      </w:r>
      <w:r w:rsidR="00DD76BD" w:rsidRPr="00705235">
        <w:rPr>
          <w:rFonts w:cstheme="minorHAnsi"/>
          <w:lang w:eastAsia="en-GB"/>
        </w:rPr>
        <w:t xml:space="preserve"> </w:t>
      </w:r>
      <w:r w:rsidR="00705235" w:rsidRPr="00705235">
        <w:rPr>
          <w:rFonts w:cstheme="minorHAnsi"/>
          <w:lang w:eastAsia="en-GB"/>
        </w:rPr>
        <w:t>NICE</w:t>
      </w:r>
      <w:r w:rsidR="00DD76BD" w:rsidRPr="00705235">
        <w:rPr>
          <w:rFonts w:cstheme="minorHAnsi"/>
          <w:lang w:eastAsia="en-GB"/>
        </w:rPr>
        <w:t>.</w:t>
      </w:r>
      <w:hyperlink w:anchor="_ENREF_10" w:tooltip="NICE, 2012 #69" w:history="1">
        <w:r w:rsidR="00303197">
          <w:rPr>
            <w:rFonts w:cstheme="minorHAnsi"/>
            <w:lang w:eastAsia="en-GB"/>
          </w:rPr>
          <w:fldChar w:fldCharType="begin"/>
        </w:r>
        <w:r w:rsidR="00303197">
          <w:rPr>
            <w:rFonts w:cstheme="minorHAnsi"/>
            <w:lang w:eastAsia="en-GB"/>
          </w:rPr>
          <w:instrText xml:space="preserve"> ADDIN EN.CITE &lt;EndNote&gt;&lt;Cite&gt;&lt;Author&gt;NICE&lt;/Author&gt;&lt;Year&gt;2012&lt;/Year&gt;&lt;RecNum&gt;69&lt;/RecNum&gt;&lt;DisplayText&gt;&lt;style face="superscript"&gt;10&lt;/style&gt;&lt;/DisplayText&gt;&lt;record&gt;&lt;rec-number&gt;69&lt;/rec-number&gt;&lt;foreign-keys&gt;&lt;key app="EN" db-id="efrwvzvttf2ttxefraqvere3p5sx0pfppz0z"&gt;69&lt;/key&gt;&lt;/foreign-keys&gt;&lt;ref-type name="Report"&gt;27&lt;/ref-type&gt;&lt;contributors&gt;&lt;authors&gt;&lt;author&gt;NICE&lt;/author&gt;&lt;/authors&gt;&lt;/contributors&gt;&lt;titles&gt;&lt;title&gt;Methods for the Development of NICE Public Health Guidance (Third Edition)&lt;/title&gt;&lt;/titles&gt;&lt;dates&gt;&lt;year&gt;2012&lt;/year&gt;&lt;/dates&gt;&lt;pub-location&gt;London, UK&lt;/pub-location&gt;&lt;publisher&gt;National Institute for Health and Care Excellence&lt;/publisher&gt;&lt;urls&gt;&lt;/urls&gt;&lt;/record&gt;&lt;/Cite&gt;&lt;/EndNote&gt;</w:instrText>
        </w:r>
        <w:r w:rsidR="00303197">
          <w:rPr>
            <w:rFonts w:cstheme="minorHAnsi"/>
            <w:lang w:eastAsia="en-GB"/>
          </w:rPr>
          <w:fldChar w:fldCharType="separate"/>
        </w:r>
        <w:r w:rsidR="00303197" w:rsidRPr="0077594D">
          <w:rPr>
            <w:rFonts w:cstheme="minorHAnsi"/>
            <w:noProof/>
            <w:vertAlign w:val="superscript"/>
            <w:lang w:eastAsia="en-GB"/>
          </w:rPr>
          <w:t>10</w:t>
        </w:r>
        <w:r w:rsidR="00303197">
          <w:rPr>
            <w:rFonts w:cstheme="minorHAnsi"/>
            <w:lang w:eastAsia="en-GB"/>
          </w:rPr>
          <w:fldChar w:fldCharType="end"/>
        </w:r>
      </w:hyperlink>
      <w:bookmarkStart w:id="2" w:name="_Toc375116546"/>
      <w:r w:rsidR="00EA02B5">
        <w:rPr>
          <w:rFonts w:cstheme="minorHAnsi"/>
          <w:lang w:eastAsia="en-GB"/>
        </w:rPr>
        <w:t xml:space="preserve"> </w:t>
      </w:r>
      <w:r w:rsidR="00C04B88">
        <w:rPr>
          <w:rFonts w:cstheme="minorHAnsi"/>
          <w:lang w:eastAsia="en-GB"/>
        </w:rPr>
        <w:t xml:space="preserve">Further </w:t>
      </w:r>
      <w:r w:rsidR="00EA02B5">
        <w:rPr>
          <w:rFonts w:cstheme="minorHAnsi"/>
          <w:lang w:eastAsia="en-GB"/>
        </w:rPr>
        <w:t xml:space="preserve">details of the review process can be found in </w:t>
      </w:r>
      <w:r w:rsidR="00C04B88">
        <w:rPr>
          <w:rFonts w:cstheme="minorHAnsi"/>
          <w:lang w:eastAsia="en-GB"/>
        </w:rPr>
        <w:t>an electronic a</w:t>
      </w:r>
      <w:r w:rsidR="00EA02B5">
        <w:rPr>
          <w:rFonts w:cstheme="minorHAnsi"/>
          <w:lang w:eastAsia="en-GB"/>
        </w:rPr>
        <w:t>ppendix to this paper</w:t>
      </w:r>
      <w:r w:rsidR="00C04B88">
        <w:rPr>
          <w:rFonts w:cstheme="minorHAnsi"/>
          <w:lang w:eastAsia="en-GB"/>
        </w:rPr>
        <w:t xml:space="preserve"> (see eAppendix 1, Supplementary Digital Content)</w:t>
      </w:r>
      <w:r w:rsidR="00EA02B5">
        <w:rPr>
          <w:rFonts w:cstheme="minorHAnsi"/>
          <w:lang w:eastAsia="en-GB"/>
        </w:rPr>
        <w:t>.</w:t>
      </w:r>
    </w:p>
    <w:p w14:paraId="51675A90" w14:textId="77777777" w:rsidR="002A59B1" w:rsidRDefault="002A59B1">
      <w:pPr>
        <w:rPr>
          <w:rFonts w:cstheme="minorHAnsi"/>
          <w:lang w:eastAsia="en-GB"/>
        </w:rPr>
      </w:pPr>
      <w:r>
        <w:rPr>
          <w:rFonts w:cstheme="minorHAnsi"/>
          <w:lang w:eastAsia="en-GB"/>
        </w:rPr>
        <w:br w:type="page"/>
      </w:r>
    </w:p>
    <w:bookmarkEnd w:id="2"/>
    <w:p w14:paraId="31348A11" w14:textId="7BD75C39" w:rsidR="00B5770F" w:rsidRPr="00CA10B7" w:rsidRDefault="00872A5D" w:rsidP="00284116">
      <w:pPr>
        <w:spacing w:line="480" w:lineRule="auto"/>
        <w:rPr>
          <w:rFonts w:cstheme="minorHAnsi"/>
          <w:sz w:val="28"/>
          <w:szCs w:val="28"/>
        </w:rPr>
      </w:pPr>
      <w:r>
        <w:rPr>
          <w:rStyle w:val="Heading3Char"/>
          <w:rFonts w:asciiTheme="minorHAnsi" w:hAnsiTheme="minorHAnsi" w:cstheme="minorHAnsi"/>
          <w:color w:val="auto"/>
          <w:sz w:val="28"/>
          <w:szCs w:val="28"/>
        </w:rPr>
        <w:lastRenderedPageBreak/>
        <w:t xml:space="preserve">Evidence </w:t>
      </w:r>
      <w:r w:rsidR="007C5290">
        <w:rPr>
          <w:rStyle w:val="Heading3Char"/>
          <w:rFonts w:asciiTheme="minorHAnsi" w:hAnsiTheme="minorHAnsi" w:cstheme="minorHAnsi"/>
          <w:color w:val="auto"/>
          <w:sz w:val="28"/>
          <w:szCs w:val="28"/>
        </w:rPr>
        <w:t>on</w:t>
      </w:r>
      <w:r>
        <w:rPr>
          <w:rStyle w:val="Heading3Char"/>
          <w:rFonts w:asciiTheme="minorHAnsi" w:hAnsiTheme="minorHAnsi" w:cstheme="minorHAnsi"/>
          <w:color w:val="auto"/>
          <w:sz w:val="28"/>
          <w:szCs w:val="28"/>
        </w:rPr>
        <w:t xml:space="preserve"> the h</w:t>
      </w:r>
      <w:r w:rsidR="00B6423C">
        <w:rPr>
          <w:rStyle w:val="Heading3Char"/>
          <w:rFonts w:asciiTheme="minorHAnsi" w:hAnsiTheme="minorHAnsi" w:cstheme="minorHAnsi"/>
          <w:color w:val="auto"/>
          <w:sz w:val="28"/>
          <w:szCs w:val="28"/>
        </w:rPr>
        <w:t>ealth impacts of increasing home energy efficiency</w:t>
      </w:r>
      <w:r w:rsidR="00611806">
        <w:rPr>
          <w:rStyle w:val="Heading3Char"/>
          <w:rFonts w:asciiTheme="minorHAnsi" w:hAnsiTheme="minorHAnsi" w:cstheme="minorHAnsi"/>
          <w:color w:val="auto"/>
          <w:sz w:val="28"/>
          <w:szCs w:val="28"/>
        </w:rPr>
        <w:t xml:space="preserve"> and/or winter heating</w:t>
      </w:r>
    </w:p>
    <w:p w14:paraId="658F86E2" w14:textId="28FCFB60" w:rsidR="00866401" w:rsidRPr="00284116" w:rsidRDefault="002923FF" w:rsidP="00284116">
      <w:pPr>
        <w:spacing w:line="480" w:lineRule="auto"/>
        <w:rPr>
          <w:rFonts w:cstheme="minorHAnsi"/>
        </w:rPr>
      </w:pPr>
      <w:r>
        <w:rPr>
          <w:rFonts w:cstheme="minorHAnsi"/>
        </w:rPr>
        <w:t>Twenty one</w:t>
      </w:r>
      <w:r w:rsidR="007370FA">
        <w:rPr>
          <w:rFonts w:cstheme="minorHAnsi"/>
        </w:rPr>
        <w:t xml:space="preserve"> </w:t>
      </w:r>
      <w:r w:rsidR="003A1E82">
        <w:rPr>
          <w:rFonts w:cstheme="minorHAnsi"/>
        </w:rPr>
        <w:t xml:space="preserve">intervention </w:t>
      </w:r>
      <w:r w:rsidR="007370FA">
        <w:rPr>
          <w:rFonts w:cstheme="minorHAnsi"/>
        </w:rPr>
        <w:t xml:space="preserve">studies </w:t>
      </w:r>
      <w:r>
        <w:rPr>
          <w:rFonts w:cstheme="minorHAnsi"/>
        </w:rPr>
        <w:t xml:space="preserve">were identified </w:t>
      </w:r>
      <w:r w:rsidR="007370FA">
        <w:rPr>
          <w:rFonts w:cstheme="minorHAnsi"/>
        </w:rPr>
        <w:t>that reported quantitative associations</w:t>
      </w:r>
      <w:r w:rsidR="005823F8">
        <w:rPr>
          <w:rFonts w:cstheme="minorHAnsi"/>
        </w:rPr>
        <w:t xml:space="preserve"> (see eFigure A1</w:t>
      </w:r>
      <w:r w:rsidR="008975F6">
        <w:rPr>
          <w:rFonts w:cstheme="minorHAnsi"/>
        </w:rPr>
        <w:t xml:space="preserve"> in </w:t>
      </w:r>
      <w:r w:rsidR="00F55A2F">
        <w:rPr>
          <w:rFonts w:cstheme="minorHAnsi"/>
        </w:rPr>
        <w:t>eAppendix 1</w:t>
      </w:r>
      <w:r w:rsidR="005823F8">
        <w:rPr>
          <w:rFonts w:cstheme="minorHAnsi"/>
        </w:rPr>
        <w:t xml:space="preserve">, </w:t>
      </w:r>
      <w:r w:rsidR="008975F6">
        <w:rPr>
          <w:rFonts w:cstheme="minorHAnsi"/>
        </w:rPr>
        <w:t xml:space="preserve">Supplementary Digital Content, </w:t>
      </w:r>
      <w:r w:rsidR="005823F8">
        <w:rPr>
          <w:rFonts w:cstheme="minorHAnsi"/>
        </w:rPr>
        <w:t>which shows a flow diagram</w:t>
      </w:r>
      <w:r w:rsidR="00AB5C18">
        <w:rPr>
          <w:rFonts w:cstheme="minorHAnsi"/>
        </w:rPr>
        <w:t xml:space="preserve"> of the </w:t>
      </w:r>
      <w:r w:rsidR="00FF7D64">
        <w:rPr>
          <w:rFonts w:cstheme="minorHAnsi"/>
        </w:rPr>
        <w:t>review process</w:t>
      </w:r>
      <w:r w:rsidR="005823F8">
        <w:rPr>
          <w:rFonts w:cstheme="minorHAnsi"/>
        </w:rPr>
        <w:t>)</w:t>
      </w:r>
      <w:r w:rsidR="00A07BA3">
        <w:rPr>
          <w:rFonts w:cstheme="minorHAnsi"/>
        </w:rPr>
        <w:t>.</w:t>
      </w:r>
      <w:r w:rsidR="006F70D0">
        <w:rPr>
          <w:rFonts w:cstheme="minorHAnsi"/>
        </w:rPr>
        <w:t xml:space="preserve"> </w:t>
      </w:r>
      <w:r w:rsidR="009F54BD">
        <w:rPr>
          <w:rFonts w:cstheme="minorHAnsi"/>
        </w:rPr>
        <w:t>Most studies report</w:t>
      </w:r>
      <w:r w:rsidR="009921D4">
        <w:rPr>
          <w:rFonts w:cstheme="minorHAnsi"/>
        </w:rPr>
        <w:t>ed</w:t>
      </w:r>
      <w:r w:rsidR="009F54BD">
        <w:rPr>
          <w:rFonts w:cstheme="minorHAnsi"/>
        </w:rPr>
        <w:t xml:space="preserve"> interventions to increase energy efficiency, with a minority providing evidence on improving heating systems (sometimes in combination with improved energy efficiency). </w:t>
      </w:r>
      <w:r w:rsidR="00A96D2A" w:rsidRPr="00284116">
        <w:rPr>
          <w:rFonts w:cstheme="minorHAnsi"/>
        </w:rPr>
        <w:t xml:space="preserve">Studies </w:t>
      </w:r>
      <w:r w:rsidR="00E114CD">
        <w:rPr>
          <w:rFonts w:cstheme="minorHAnsi"/>
        </w:rPr>
        <w:t>include</w:t>
      </w:r>
      <w:r w:rsidR="00AC0203">
        <w:rPr>
          <w:rFonts w:cstheme="minorHAnsi"/>
        </w:rPr>
        <w:t>d</w:t>
      </w:r>
      <w:r w:rsidR="00E114CD">
        <w:rPr>
          <w:rFonts w:cstheme="minorHAnsi"/>
        </w:rPr>
        <w:t xml:space="preserve"> randomized </w:t>
      </w:r>
      <w:r w:rsidR="00BB431B">
        <w:rPr>
          <w:rFonts w:cstheme="minorHAnsi"/>
        </w:rPr>
        <w:t xml:space="preserve">controlled </w:t>
      </w:r>
      <w:r w:rsidR="00E114CD">
        <w:rPr>
          <w:rFonts w:cstheme="minorHAnsi"/>
        </w:rPr>
        <w:t>trials</w:t>
      </w:r>
      <w:r w:rsidR="00BB431B">
        <w:rPr>
          <w:rFonts w:cstheme="minorHAnsi"/>
        </w:rPr>
        <w:t xml:space="preserve"> (RCTs)</w:t>
      </w:r>
      <w:r w:rsidR="00E114CD">
        <w:rPr>
          <w:rFonts w:cstheme="minorHAnsi"/>
        </w:rPr>
        <w:t xml:space="preserve">, </w:t>
      </w:r>
      <w:r w:rsidR="00A96D2A" w:rsidRPr="00284116">
        <w:rPr>
          <w:rFonts w:cstheme="minorHAnsi"/>
        </w:rPr>
        <w:t>before-after comparisons</w:t>
      </w:r>
      <w:r w:rsidR="001A6D0A">
        <w:rPr>
          <w:rFonts w:cstheme="minorHAnsi"/>
        </w:rPr>
        <w:t xml:space="preserve">, </w:t>
      </w:r>
      <w:r w:rsidR="00A96D2A" w:rsidRPr="00284116">
        <w:rPr>
          <w:rFonts w:eastAsia="Calibri" w:cstheme="minorHAnsi"/>
        </w:rPr>
        <w:t>o</w:t>
      </w:r>
      <w:r w:rsidR="00A96D2A" w:rsidRPr="00284116">
        <w:rPr>
          <w:rFonts w:cstheme="minorHAnsi"/>
        </w:rPr>
        <w:t>bservationa</w:t>
      </w:r>
      <w:r w:rsidR="001A6D0A">
        <w:rPr>
          <w:rFonts w:cstheme="minorHAnsi"/>
        </w:rPr>
        <w:t>l studies of natural experiment</w:t>
      </w:r>
      <w:r w:rsidR="001A6D0A">
        <w:rPr>
          <w:rFonts w:eastAsia="Calibri" w:cstheme="minorHAnsi"/>
        </w:rPr>
        <w:t>s</w:t>
      </w:r>
      <w:r w:rsidR="00B87774">
        <w:rPr>
          <w:rFonts w:eastAsia="Calibri" w:cstheme="minorHAnsi"/>
        </w:rPr>
        <w:t>,</w:t>
      </w:r>
      <w:r w:rsidR="00A96D2A" w:rsidRPr="00284116">
        <w:rPr>
          <w:rFonts w:eastAsia="Calibri" w:cstheme="minorHAnsi"/>
        </w:rPr>
        <w:t xml:space="preserve"> </w:t>
      </w:r>
      <w:r w:rsidR="005D6462">
        <w:rPr>
          <w:rFonts w:eastAsia="Calibri" w:cstheme="minorHAnsi"/>
        </w:rPr>
        <w:t>and experimental studies</w:t>
      </w:r>
      <w:r w:rsidR="009921D4">
        <w:rPr>
          <w:rFonts w:eastAsia="Calibri" w:cstheme="minorHAnsi"/>
        </w:rPr>
        <w:t xml:space="preserve">. </w:t>
      </w:r>
      <w:r w:rsidR="00071775">
        <w:rPr>
          <w:rFonts w:eastAsia="Calibri" w:cstheme="minorHAnsi"/>
        </w:rPr>
        <w:t xml:space="preserve">The included studies are described in </w:t>
      </w:r>
      <w:r w:rsidR="004E3EE9">
        <w:rPr>
          <w:rFonts w:eastAsia="Calibri" w:cstheme="minorHAnsi"/>
        </w:rPr>
        <w:t xml:space="preserve">more detail in </w:t>
      </w:r>
      <w:r w:rsidR="00071775">
        <w:rPr>
          <w:rFonts w:eastAsia="Calibri" w:cstheme="minorHAnsi"/>
        </w:rPr>
        <w:t>the electronic appendix (see eTable 1</w:t>
      </w:r>
      <w:r w:rsidR="008975F6">
        <w:rPr>
          <w:rFonts w:eastAsia="Calibri" w:cstheme="minorHAnsi"/>
        </w:rPr>
        <w:t xml:space="preserve"> in </w:t>
      </w:r>
      <w:r w:rsidR="00071775">
        <w:rPr>
          <w:rFonts w:eastAsia="Calibri" w:cstheme="minorHAnsi"/>
        </w:rPr>
        <w:t xml:space="preserve">eAppendix 2, </w:t>
      </w:r>
      <w:r w:rsidR="008975F6">
        <w:rPr>
          <w:rFonts w:eastAsia="Calibri" w:cstheme="minorHAnsi"/>
        </w:rPr>
        <w:t xml:space="preserve">Supplementary Digital Content, </w:t>
      </w:r>
      <w:r w:rsidR="00071775">
        <w:rPr>
          <w:rFonts w:eastAsia="Calibri" w:cstheme="minorHAnsi"/>
        </w:rPr>
        <w:t xml:space="preserve">which presents the characteristics of each study). </w:t>
      </w:r>
      <w:r w:rsidR="009921D4">
        <w:rPr>
          <w:rFonts w:eastAsia="Calibri" w:cstheme="minorHAnsi"/>
        </w:rPr>
        <w:t>In summary</w:t>
      </w:r>
      <w:r w:rsidR="007246A2">
        <w:rPr>
          <w:rFonts w:eastAsia="Calibri" w:cstheme="minorHAnsi"/>
        </w:rPr>
        <w:t>:</w:t>
      </w:r>
    </w:p>
    <w:p w14:paraId="47F030E4" w14:textId="1348497F" w:rsidR="006F70D0" w:rsidRPr="006F70D0" w:rsidRDefault="00D05D43" w:rsidP="00284116">
      <w:pPr>
        <w:pStyle w:val="ListParagraph"/>
        <w:numPr>
          <w:ilvl w:val="0"/>
          <w:numId w:val="42"/>
        </w:numPr>
        <w:spacing w:line="480" w:lineRule="auto"/>
        <w:rPr>
          <w:rFonts w:cstheme="minorHAnsi"/>
          <w:noProof/>
        </w:rPr>
      </w:pPr>
      <w:r w:rsidRPr="006F70D0">
        <w:rPr>
          <w:rFonts w:eastAsia="Calibri" w:cstheme="minorHAnsi"/>
          <w:noProof/>
        </w:rPr>
        <w:t xml:space="preserve">Six </w:t>
      </w:r>
      <w:r w:rsidR="005F22FE" w:rsidRPr="006F70D0">
        <w:rPr>
          <w:rFonts w:eastAsia="Calibri" w:cstheme="minorHAnsi"/>
          <w:noProof/>
        </w:rPr>
        <w:t xml:space="preserve">studies </w:t>
      </w:r>
      <w:r w:rsidR="007531CC" w:rsidRPr="006F70D0">
        <w:rPr>
          <w:rFonts w:eastAsia="Calibri" w:cstheme="minorHAnsi"/>
          <w:noProof/>
        </w:rPr>
        <w:t>from the UK</w:t>
      </w:r>
      <w:hyperlink w:anchor="_ENREF_11" w:tooltip="Woodfine, 2011 #2" w:history="1">
        <w:r w:rsidR="00303197" w:rsidRPr="006F70D0">
          <w:rPr>
            <w:rFonts w:eastAsia="Calibri" w:cstheme="minorHAnsi"/>
            <w:noProof/>
          </w:rPr>
          <w:fldChar w:fldCharType="begin">
            <w:fldData xml:space="preserve">PEVuZE5vdGU+PENpdGU+PEF1dGhvcj5Xb29kZmluZTwvQXV0aG9yPjxZZWFyPjIwMTE8L1llYXI+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</w:fldData>
          </w:fldChar>
        </w:r>
        <w:r w:rsidR="00303197">
          <w:rPr>
            <w:rFonts w:eastAsia="Calibri" w:cstheme="minorHAnsi"/>
            <w:noProof/>
          </w:rPr>
          <w:instrText xml:space="preserve"> ADDIN EN.CITE </w:instrText>
        </w:r>
        <w:r w:rsidR="00303197">
          <w:rPr>
            <w:rFonts w:eastAsia="Calibri" w:cstheme="minorHAnsi"/>
            <w:noProof/>
          </w:rPr>
          <w:fldChar w:fldCharType="begin">
            <w:fldData xml:space="preserve">PEVuZE5vdGU+PENpdGU+PEF1dGhvcj5Xb29kZmluZTwvQXV0aG9yPjxZZWFyPjIwMTE8L1llYXI+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</w:fldData>
          </w:fldChar>
        </w:r>
        <w:r w:rsidR="00303197" w:rsidRPr="00266455">
          <w:rPr>
            <w:rFonts w:eastAsia="Calibri" w:cstheme="minorHAnsi"/>
            <w:noProof/>
          </w:rPr>
          <w:instrText xml:space="preserve"> ADDIN EN.CITE.DATA </w:instrText>
        </w:r>
        <w:r w:rsidR="00303197">
          <w:rPr>
            <w:rFonts w:eastAsia="Calibri" w:cstheme="minorHAnsi"/>
            <w:noProof/>
          </w:rPr>
        </w:r>
        <w:r w:rsidR="00303197">
          <w:rPr>
            <w:rFonts w:eastAsia="Calibri" w:cstheme="minorHAnsi"/>
            <w:noProof/>
          </w:rPr>
          <w:fldChar w:fldCharType="end"/>
        </w:r>
        <w:r w:rsidR="00303197" w:rsidRPr="006F70D0">
          <w:rPr>
            <w:rFonts w:eastAsia="Calibri" w:cstheme="minorHAnsi"/>
            <w:noProof/>
          </w:rPr>
        </w:r>
        <w:r w:rsidR="00303197" w:rsidRPr="006F70D0">
          <w:rPr>
            <w:rFonts w:eastAsia="Calibri" w:cstheme="minorHAnsi"/>
            <w:noProof/>
          </w:rPr>
          <w:fldChar w:fldCharType="separate"/>
        </w:r>
        <w:r w:rsidR="00303197" w:rsidRPr="0077594D">
          <w:rPr>
            <w:rFonts w:eastAsia="Calibri" w:cstheme="minorHAnsi"/>
            <w:noProof/>
            <w:vertAlign w:val="superscript"/>
          </w:rPr>
          <w:t>11-14</w:t>
        </w:r>
        <w:r w:rsidR="00303197" w:rsidRPr="006F70D0">
          <w:rPr>
            <w:rFonts w:eastAsia="Calibri" w:cstheme="minorHAnsi"/>
            <w:noProof/>
          </w:rPr>
          <w:fldChar w:fldCharType="end"/>
        </w:r>
      </w:hyperlink>
      <w:r w:rsidR="009921D4">
        <w:rPr>
          <w:rFonts w:eastAsia="Calibri" w:cstheme="minorHAnsi"/>
          <w:noProof/>
        </w:rPr>
        <w:t xml:space="preserve"> and New Zealand</w:t>
      </w:r>
      <w:r w:rsidR="00ED3190" w:rsidRPr="006F70D0">
        <w:rPr>
          <w:rFonts w:eastAsia="Calibri" w:cstheme="minorHAnsi"/>
          <w:noProof/>
        </w:rPr>
        <w:fldChar w:fldCharType="begin">
          <w:fldData xml:space="preserve">PEVuZE5vdGU+PENpdGU+PEF1dGhvcj5Ib3dkZW4tQ2hhcG1hbjwvQXV0aG9yPjxZZWFyPjIwMDc8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</w:fldData>
        </w:fldChar>
      </w:r>
      <w:r w:rsidR="0077594D">
        <w:rPr>
          <w:rFonts w:eastAsia="Calibri" w:cstheme="minorHAnsi"/>
          <w:noProof/>
        </w:rPr>
        <w:instrText xml:space="preserve"> ADDIN EN.CITE </w:instrText>
      </w:r>
      <w:r w:rsidR="0077594D">
        <w:rPr>
          <w:rFonts w:eastAsia="Calibri" w:cstheme="minorHAnsi"/>
          <w:noProof/>
        </w:rPr>
        <w:fldChar w:fldCharType="begin">
          <w:fldData xml:space="preserve">PEVuZE5vdGU+PENpdGU+PEF1dGhvcj5Ib3dkZW4tQ2hhcG1hbjwvQXV0aG9yPjxZZWFyPjIwMDc8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</w:fldData>
        </w:fldChar>
      </w:r>
      <w:r w:rsidR="0077594D">
        <w:rPr>
          <w:rFonts w:eastAsia="Calibri" w:cstheme="minorHAnsi"/>
          <w:noProof/>
        </w:rPr>
        <w:instrText xml:space="preserve"> ADDIN EN.CITE.DATA </w:instrText>
      </w:r>
      <w:r w:rsidR="0077594D">
        <w:rPr>
          <w:rFonts w:eastAsia="Calibri" w:cstheme="minorHAnsi"/>
          <w:noProof/>
        </w:rPr>
      </w:r>
      <w:r w:rsidR="0077594D">
        <w:rPr>
          <w:rFonts w:eastAsia="Calibri" w:cstheme="minorHAnsi"/>
          <w:noProof/>
        </w:rPr>
        <w:fldChar w:fldCharType="end"/>
      </w:r>
      <w:r w:rsidR="00ED3190" w:rsidRPr="006F70D0">
        <w:rPr>
          <w:rFonts w:eastAsia="Calibri" w:cstheme="minorHAnsi"/>
          <w:noProof/>
        </w:rPr>
      </w:r>
      <w:r w:rsidR="00ED3190" w:rsidRPr="006F70D0">
        <w:rPr>
          <w:rFonts w:eastAsia="Calibri" w:cstheme="minorHAnsi"/>
          <w:noProof/>
        </w:rPr>
        <w:fldChar w:fldCharType="separate"/>
      </w:r>
      <w:hyperlink w:anchor="_ENREF_15" w:tooltip="Howden-Chapman, 2007 #6" w:history="1">
        <w:r w:rsidR="00303197" w:rsidRPr="0077594D">
          <w:rPr>
            <w:rFonts w:eastAsia="Calibri" w:cstheme="minorHAnsi"/>
            <w:noProof/>
            <w:vertAlign w:val="superscript"/>
          </w:rPr>
          <w:t>15</w:t>
        </w:r>
      </w:hyperlink>
      <w:r w:rsidR="0077594D" w:rsidRPr="0077594D">
        <w:rPr>
          <w:rFonts w:eastAsia="Calibri" w:cstheme="minorHAnsi"/>
          <w:noProof/>
          <w:vertAlign w:val="superscript"/>
        </w:rPr>
        <w:t xml:space="preserve">, </w:t>
      </w:r>
      <w:hyperlink w:anchor="_ENREF_16" w:tooltip="Howden-Chapman, 2008 #9" w:history="1">
        <w:r w:rsidR="00303197" w:rsidRPr="0077594D">
          <w:rPr>
            <w:rFonts w:eastAsia="Calibri" w:cstheme="minorHAnsi"/>
            <w:noProof/>
            <w:vertAlign w:val="superscript"/>
          </w:rPr>
          <w:t>16</w:t>
        </w:r>
      </w:hyperlink>
      <w:r w:rsidR="00ED3190" w:rsidRPr="006F70D0">
        <w:rPr>
          <w:rFonts w:eastAsia="Calibri" w:cstheme="minorHAnsi"/>
          <w:noProof/>
        </w:rPr>
        <w:fldChar w:fldCharType="end"/>
      </w:r>
      <w:r w:rsidR="002923FF" w:rsidRPr="002923FF">
        <w:rPr>
          <w:rFonts w:eastAsia="Calibri" w:cstheme="minorHAnsi"/>
          <w:noProof/>
        </w:rPr>
        <w:t xml:space="preserve"> </w:t>
      </w:r>
      <w:r w:rsidR="002923FF" w:rsidRPr="006F70D0">
        <w:rPr>
          <w:rFonts w:eastAsia="Calibri" w:cstheme="minorHAnsi"/>
          <w:noProof/>
        </w:rPr>
        <w:t>provided evidence about symptoms in children or adults relating to asthma</w:t>
      </w:r>
      <w:r w:rsidR="002923FF">
        <w:rPr>
          <w:rFonts w:eastAsia="Calibri" w:cstheme="minorHAnsi"/>
          <w:noProof/>
        </w:rPr>
        <w:t>;</w:t>
      </w:r>
      <w:hyperlink w:anchor="_ENREF_14" w:tooltip="Howden-Chapman, 2008 #9" w:history="1"/>
    </w:p>
    <w:p w14:paraId="27EA6E68" w14:textId="186C486F" w:rsidR="006F70D0" w:rsidRPr="006F70D0" w:rsidRDefault="00705C41" w:rsidP="00284116">
      <w:pPr>
        <w:pStyle w:val="ListParagraph"/>
        <w:numPr>
          <w:ilvl w:val="0"/>
          <w:numId w:val="42"/>
        </w:numPr>
        <w:spacing w:line="480" w:lineRule="auto"/>
        <w:rPr>
          <w:rFonts w:cstheme="minorHAnsi"/>
          <w:noProof/>
        </w:rPr>
      </w:pPr>
      <w:r w:rsidRPr="006F70D0">
        <w:rPr>
          <w:rFonts w:eastAsia="Calibri" w:cstheme="minorHAnsi"/>
          <w:noProof/>
        </w:rPr>
        <w:t>Six papers, including</w:t>
      </w:r>
      <w:r w:rsidR="00BF6302" w:rsidRPr="006F70D0">
        <w:rPr>
          <w:rFonts w:eastAsia="Calibri" w:cstheme="minorHAnsi"/>
          <w:noProof/>
        </w:rPr>
        <w:t xml:space="preserve"> five from the UK</w:t>
      </w:r>
      <w:hyperlink w:anchor="_ENREF_17" w:tooltip="Green, 2008 #12" w:history="1">
        <w:r w:rsidR="00303197" w:rsidRPr="006F70D0">
          <w:rPr>
            <w:rFonts w:eastAsia="Calibri" w:cstheme="minorHAnsi"/>
            <w:noProof/>
          </w:rPr>
          <w:fldChar w:fldCharType="begin">
            <w:fldData xml:space="preserve">PEVuZE5vdGU+PENpdGU+PEF1dGhvcj5HcmVlbjwvQXV0aG9yPjxZZWFyPjIwMDg8L1llYXI+PFJl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</w:fldData>
          </w:fldChar>
        </w:r>
        <w:r w:rsidR="00303197">
          <w:rPr>
            <w:rFonts w:eastAsia="Calibri" w:cstheme="minorHAnsi"/>
            <w:noProof/>
          </w:rPr>
          <w:instrText xml:space="preserve"> ADDIN EN.CITE </w:instrText>
        </w:r>
        <w:r w:rsidR="00303197">
          <w:rPr>
            <w:rFonts w:eastAsia="Calibri" w:cstheme="minorHAnsi"/>
            <w:noProof/>
          </w:rPr>
          <w:fldChar w:fldCharType="begin">
            <w:fldData xml:space="preserve">PEVuZE5vdGU+PENpdGU+PEF1dGhvcj5HcmVlbjwvQXV0aG9yPjxZZWFyPjIwMDg8L1llYXI+PFJl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</w:fldData>
          </w:fldChar>
        </w:r>
        <w:r w:rsidR="00303197">
          <w:rPr>
            <w:rFonts w:eastAsia="Calibri" w:cstheme="minorHAnsi"/>
            <w:noProof/>
          </w:rPr>
          <w:instrText xml:space="preserve"> ADDIN EN.CITE.DATA </w:instrText>
        </w:r>
        <w:r w:rsidR="00303197">
          <w:rPr>
            <w:rFonts w:eastAsia="Calibri" w:cstheme="minorHAnsi"/>
            <w:noProof/>
          </w:rPr>
        </w:r>
        <w:r w:rsidR="00303197">
          <w:rPr>
            <w:rFonts w:eastAsia="Calibri" w:cstheme="minorHAnsi"/>
            <w:noProof/>
          </w:rPr>
          <w:fldChar w:fldCharType="end"/>
        </w:r>
        <w:r w:rsidR="00303197" w:rsidRPr="006F70D0">
          <w:rPr>
            <w:rFonts w:eastAsia="Calibri" w:cstheme="minorHAnsi"/>
            <w:noProof/>
          </w:rPr>
        </w:r>
        <w:r w:rsidR="00303197" w:rsidRPr="006F70D0">
          <w:rPr>
            <w:rFonts w:eastAsia="Calibri" w:cstheme="minorHAnsi"/>
            <w:noProof/>
          </w:rPr>
          <w:fldChar w:fldCharType="separate"/>
        </w:r>
        <w:r w:rsidR="00303197" w:rsidRPr="0077594D">
          <w:rPr>
            <w:rFonts w:eastAsia="Calibri" w:cstheme="minorHAnsi"/>
            <w:noProof/>
            <w:vertAlign w:val="superscript"/>
          </w:rPr>
          <w:t>17-21</w:t>
        </w:r>
        <w:r w:rsidR="00303197" w:rsidRPr="006F70D0">
          <w:rPr>
            <w:rFonts w:eastAsia="Calibri" w:cstheme="minorHAnsi"/>
            <w:noProof/>
          </w:rPr>
          <w:fldChar w:fldCharType="end"/>
        </w:r>
      </w:hyperlink>
      <w:hyperlink w:anchor="_ENREF_24" w:tooltip="Critchley, 2007 #14" w:history="1"/>
      <w:hyperlink w:anchor="_ENREF_25" w:tooltip="Richardson, 2006 #20" w:history="1"/>
      <w:hyperlink w:anchor="_ENREF_26" w:tooltip="Somerville, 2000 #22" w:history="1"/>
      <w:hyperlink w:anchor="_ENREF_27" w:tooltip="Hopton, 1996 #23" w:history="1"/>
      <w:r w:rsidR="00BF6302" w:rsidRPr="006F70D0">
        <w:rPr>
          <w:rFonts w:eastAsia="Calibri" w:cstheme="minorHAnsi"/>
          <w:noProof/>
        </w:rPr>
        <w:t xml:space="preserve"> and one from Canada,</w:t>
      </w:r>
      <w:hyperlink w:anchor="_ENREF_22" w:tooltip="Leech, 2004 #21" w:history="1">
        <w:r w:rsidR="00303197" w:rsidRPr="006F70D0">
          <w:rPr>
            <w:rFonts w:eastAsia="Calibri" w:cstheme="minorHAnsi"/>
            <w:noProof/>
          </w:rPr>
          <w:fldChar w:fldCharType="begin"/>
        </w:r>
        <w:r w:rsidR="00303197">
          <w:rPr>
            <w:rFonts w:eastAsia="Calibri" w:cstheme="minorHAnsi"/>
            <w:noProof/>
          </w:rPr>
          <w:instrText xml:space="preserve"> ADDIN EN.CITE &lt;EndNote&gt;&lt;Cite&gt;&lt;Author&gt;Leech&lt;/Author&gt;&lt;Year&gt;2004&lt;/Year&gt;&lt;RecNum&gt;21&lt;/RecNum&gt;&lt;DisplayText&gt;&lt;style face="superscript"&gt;22&lt;/style&gt;&lt;/DisplayText&gt;&lt;record&gt;&lt;rec-number&gt;21&lt;/rec-number&gt;&lt;foreign-keys&gt;&lt;key app="EN" db-id="efrwvzvttf2ttxefraqvere3p5sx0pfppz0z"&gt;21&lt;/key&gt;&lt;/foreign-keys&gt;&lt;ref-type name="Journal Article"&gt;17&lt;/ref-type&gt;&lt;contributors&gt;&lt;authors&gt;&lt;author&gt;Leech, J.A.&lt;/author&gt;&lt;author&gt;Raizenne, M.&lt;/author&gt;&lt;author&gt;Gusdorf, J.&lt;/author&gt;&lt;/authors&gt;&lt;/contributors&gt;&lt;auth-address&gt;Air Quality Health Effects Section, Health Protection Branch, Health Canada, Ottawa, Ontario, Canada. jleech@ottawahospital.on.ca&lt;/auth-address&gt;&lt;titles&gt;&lt;title&gt;Health in occupants of energy efficient new homes&lt;/title&gt;&lt;secondary-title&gt;Indoor Air&lt;/secondary-title&gt;&lt;/titles&gt;&lt;periodical&gt;&lt;full-title&gt;Indoor Air&lt;/full-title&gt;&lt;abbr-1&gt;Indoor Air&lt;/abbr-1&gt;&lt;/periodical&gt;&lt;pages&gt;169-73&lt;/pages&gt;&lt;volume&gt;14&lt;/volume&gt;&lt;number&gt;3&lt;/number&gt;&lt;keywords&gt;&lt;keyword&gt;Adolescent&lt;/keyword&gt;&lt;keyword&gt;Adult&lt;/keyword&gt;&lt;keyword&gt;Affect&lt;/keyword&gt;&lt;keyword&gt;Aged&lt;/keyword&gt;&lt;keyword&gt;Case-Control Studies&lt;/keyword&gt;&lt;keyword&gt;Child&lt;/keyword&gt;&lt;keyword&gt;Child, Preschool&lt;/keyword&gt;&lt;keyword&gt;Cough&lt;/keyword&gt;&lt;keyword&gt;Fatigue&lt;/keyword&gt;&lt;keyword&gt;Female&lt;/keyword&gt;&lt;keyword&gt;*Health Status&lt;/keyword&gt;&lt;keyword&gt;Health Surveys&lt;/keyword&gt;&lt;keyword&gt;*Housing&lt;/keyword&gt;&lt;keyword&gt;Humans&lt;/keyword&gt;&lt;keyword&gt;Infant&lt;/keyword&gt;&lt;keyword&gt;Infant, Newborn&lt;/keyword&gt;&lt;keyword&gt;Male&lt;/keyword&gt;&lt;keyword&gt;Middle Aged&lt;/keyword&gt;&lt;keyword&gt;Pharynx/pa [Pathology]&lt;/keyword&gt;&lt;keyword&gt;Time Factors&lt;/keyword&gt;&lt;keyword&gt;*Ventilation&lt;/keyword&gt;&lt;/keywords&gt;&lt;dates&gt;&lt;year&gt;2004&lt;/year&gt;&lt;/dates&gt;&lt;accession-num&gt;15104783&lt;/accession-num&gt;&lt;urls&gt;&lt;related-urls&gt;&lt;url&gt;http://onlinelibrary.wiley.com/doi/10.1111/j.1600-0668.2004.00212.x/abstract&lt;/url&gt;&lt;/related-urls&gt;&lt;/urls&gt;&lt;custom4&gt;Medline/OvidSP. (23-09-13)&lt;/custom4&gt;&lt;language&gt;English&lt;/language&gt;&lt;/record&gt;&lt;/Cite&gt;&lt;/EndNote&gt;</w:instrText>
        </w:r>
        <w:r w:rsidR="00303197" w:rsidRPr="006F70D0">
          <w:rPr>
            <w:rFonts w:eastAsia="Calibri" w:cstheme="minorHAnsi"/>
            <w:noProof/>
          </w:rPr>
          <w:fldChar w:fldCharType="separate"/>
        </w:r>
        <w:r w:rsidR="00303197" w:rsidRPr="0077594D">
          <w:rPr>
            <w:rFonts w:eastAsia="Calibri" w:cstheme="minorHAnsi"/>
            <w:noProof/>
            <w:vertAlign w:val="superscript"/>
          </w:rPr>
          <w:t>22</w:t>
        </w:r>
        <w:r w:rsidR="00303197" w:rsidRPr="006F70D0">
          <w:rPr>
            <w:rFonts w:eastAsia="Calibri" w:cstheme="minorHAnsi"/>
            <w:noProof/>
          </w:rPr>
          <w:fldChar w:fldCharType="end"/>
        </w:r>
      </w:hyperlink>
      <w:r w:rsidR="005F22FE" w:rsidRPr="006F70D0">
        <w:rPr>
          <w:rFonts w:eastAsia="Calibri" w:cstheme="minorHAnsi"/>
          <w:noProof/>
        </w:rPr>
        <w:t xml:space="preserve"> examined the impact of housing interventions o</w:t>
      </w:r>
      <w:r w:rsidR="0018075C" w:rsidRPr="006F70D0">
        <w:rPr>
          <w:rFonts w:eastAsia="Calibri" w:cstheme="minorHAnsi"/>
          <w:noProof/>
        </w:rPr>
        <w:t>n general respiratory health</w:t>
      </w:r>
      <w:r w:rsidR="009921D4">
        <w:rPr>
          <w:rFonts w:eastAsia="Calibri" w:cstheme="minorHAnsi"/>
          <w:noProof/>
        </w:rPr>
        <w:t>;</w:t>
      </w:r>
    </w:p>
    <w:p w14:paraId="46665022" w14:textId="33D6BB9B" w:rsidR="006F70D0" w:rsidRDefault="00217D47" w:rsidP="00453DEB">
      <w:pPr>
        <w:pStyle w:val="ListParagraph"/>
        <w:numPr>
          <w:ilvl w:val="0"/>
          <w:numId w:val="42"/>
        </w:numPr>
        <w:spacing w:line="480" w:lineRule="auto"/>
        <w:rPr>
          <w:rFonts w:cstheme="minorHAnsi"/>
          <w:noProof/>
        </w:rPr>
      </w:pPr>
      <w:r w:rsidRPr="006F70D0">
        <w:rPr>
          <w:rFonts w:cstheme="minorHAnsi"/>
          <w:noProof/>
        </w:rPr>
        <w:t>Nine</w:t>
      </w:r>
      <w:r w:rsidR="00F46A8A" w:rsidRPr="006F70D0">
        <w:rPr>
          <w:rFonts w:cstheme="minorHAnsi"/>
          <w:noProof/>
        </w:rPr>
        <w:t xml:space="preserve"> </w:t>
      </w:r>
      <w:r w:rsidR="008A1115" w:rsidRPr="006F70D0">
        <w:rPr>
          <w:rFonts w:cstheme="minorHAnsi"/>
          <w:noProof/>
        </w:rPr>
        <w:t>studies address</w:t>
      </w:r>
      <w:r w:rsidR="00C32D7E" w:rsidRPr="006F70D0">
        <w:rPr>
          <w:rFonts w:cstheme="minorHAnsi"/>
          <w:noProof/>
        </w:rPr>
        <w:t>ed</w:t>
      </w:r>
      <w:r w:rsidR="000326DB" w:rsidRPr="006F70D0">
        <w:rPr>
          <w:rFonts w:cstheme="minorHAnsi"/>
          <w:noProof/>
        </w:rPr>
        <w:t xml:space="preserve"> </w:t>
      </w:r>
      <w:r w:rsidR="007B2D06" w:rsidRPr="006F70D0">
        <w:rPr>
          <w:rFonts w:cstheme="minorHAnsi"/>
          <w:noProof/>
        </w:rPr>
        <w:t xml:space="preserve">effects on </w:t>
      </w:r>
      <w:r w:rsidR="000326DB" w:rsidRPr="006F70D0">
        <w:rPr>
          <w:rFonts w:cstheme="minorHAnsi"/>
          <w:noProof/>
        </w:rPr>
        <w:t>mental well-being, including an</w:t>
      </w:r>
      <w:r w:rsidR="008A1115" w:rsidRPr="006F70D0">
        <w:rPr>
          <w:rFonts w:cstheme="minorHAnsi"/>
          <w:noProof/>
        </w:rPr>
        <w:t xml:space="preserve"> RCT from New Zealand,</w:t>
      </w:r>
      <w:hyperlink w:anchor="_ENREF_15" w:tooltip="Howden-Chapman, 2007 #6" w:history="1">
        <w:r w:rsidR="00303197" w:rsidRPr="006F70D0">
          <w:rPr>
            <w:rFonts w:cstheme="minorHAnsi"/>
            <w:noProof/>
          </w:rPr>
          <w:fldChar w:fldCharType="begin"/>
        </w:r>
        <w:r w:rsidR="00303197">
          <w:rPr>
            <w:rFonts w:cstheme="minorHAnsi"/>
            <w:noProof/>
          </w:rPr>
          <w:instrText xml:space="preserve"> ADDIN EN.CITE &lt;EndNote&gt;&lt;Cite&gt;&lt;Author&gt;Howden-Chapman&lt;/Author&gt;&lt;Year&gt;2007&lt;/Year&gt;&lt;RecNum&gt;6&lt;/RecNum&gt;&lt;DisplayText&gt;&lt;style face="superscript"&gt;15&lt;/style&gt;&lt;/DisplayText&gt;&lt;record&gt;&lt;rec-number&gt;6&lt;/rec-number&gt;&lt;foreign-keys&gt;&lt;key app="EN" db-id="efrwvzvttf2ttxefraqvere3p5sx0pfppz0z"&gt;6&lt;/key&gt;&lt;/foreign-keys&gt;&lt;ref-type name="Journal Article"&gt;17&lt;/ref-type&gt;&lt;contributors&gt;&lt;authors&gt;&lt;author&gt;Howden-Chapman, P.&lt;/author&gt;&lt;author&gt;Matheson, A.&lt;/author&gt;&lt;author&gt;Crane, J.&lt;/author&gt;&lt;author&gt;et al.,&lt;/author&gt;&lt;/authors&gt;&lt;/contributors&gt;&lt;auth-address&gt;He Kainga Oranga, Housing and Health Research Programme, University of Otago, Wellington, PO Box 7343, Wellington South, New Zealand.&lt;/auth-address&gt;&lt;titles&gt;&lt;title&gt;Effect of insulating existing houses on health inequality: cluster randomised study in the community.&lt;/title&gt;&lt;secondary-title&gt;BMJ&lt;/secondary-title&gt;&lt;/titles&gt;&lt;periodical&gt;&lt;full-title&gt;BMJ&lt;/full-title&gt;&lt;abbr-1&gt;Bmj&lt;/abbr-1&gt;&lt;/periodical&gt;&lt;pages&gt;460&lt;/pages&gt;&lt;volume&gt;334&lt;/volume&gt;&lt;number&gt;7591&lt;/number&gt;&lt;keywords&gt;&lt;keyword&gt;Absenteeism&lt;/keyword&gt;&lt;keyword&gt;Adult&lt;/keyword&gt;&lt;keyword&gt;Analysis of Variance&lt;/keyword&gt;&lt;keyword&gt;Cluster Analysis&lt;/keyword&gt;&lt;keyword&gt;*Environment Design&lt;/keyword&gt;&lt;keyword&gt;Family Practice/sn [Statistics &amp;amp; Numerical Data]&lt;/keyword&gt;&lt;keyword&gt;*Health Status&lt;/keyword&gt;&lt;keyword&gt;Heating/sn [Statistics &amp;amp; Numerical Data]&lt;/keyword&gt;&lt;keyword&gt;Hospitalization/sn [Statistics &amp;amp; Numerical Data]&lt;/keyword&gt;&lt;keyword&gt;*Housing/st [Standards]&lt;/keyword&gt;&lt;keyword&gt;Humans&lt;/keyword&gt;&lt;keyword&gt;New Zealand&lt;/keyword&gt;&lt;keyword&gt;Patient Acceptance of Health Care/sn [Statistics &amp;amp; Numerical Data]&lt;/keyword&gt;&lt;keyword&gt;Poverty Areas&lt;/keyword&gt;&lt;keyword&gt;Sick Leave/sn [Statistics &amp;amp; Numerical Data]&lt;/keyword&gt;&lt;keyword&gt;Single-Blind Method&lt;/keyword&gt;&lt;keyword&gt;Socioeconomic Factors&lt;/keyword&gt;&lt;keyword&gt;Temperature&lt;/keyword&gt;&lt;/keywords&gt;&lt;dates&gt;&lt;year&gt;2007&lt;/year&gt;&lt;/dates&gt;&lt;accession-num&gt;17324975&lt;/accession-num&gt;&lt;urls&gt;&lt;/urls&gt;&lt;custom2&gt;PMC1808149&lt;/custom2&gt;&lt;custom4&gt;Medline/OvidSP. (23-09-13)&lt;/custom4&gt;&lt;language&gt;English&lt;/language&gt;&lt;/record&gt;&lt;/Cite&gt;&lt;/EndNote&gt;</w:instrText>
        </w:r>
        <w:r w:rsidR="00303197" w:rsidRPr="006F70D0">
          <w:rPr>
            <w:rFonts w:cstheme="minorHAnsi"/>
            <w:noProof/>
          </w:rPr>
          <w:fldChar w:fldCharType="separate"/>
        </w:r>
        <w:r w:rsidR="00303197" w:rsidRPr="0077594D">
          <w:rPr>
            <w:rFonts w:cstheme="minorHAnsi"/>
            <w:noProof/>
            <w:vertAlign w:val="superscript"/>
          </w:rPr>
          <w:t>15</w:t>
        </w:r>
        <w:r w:rsidR="00303197" w:rsidRPr="006F70D0">
          <w:rPr>
            <w:rFonts w:cstheme="minorHAnsi"/>
            <w:noProof/>
          </w:rPr>
          <w:fldChar w:fldCharType="end"/>
        </w:r>
      </w:hyperlink>
      <w:r w:rsidR="008A1115" w:rsidRPr="006F70D0">
        <w:rPr>
          <w:rFonts w:cstheme="minorHAnsi"/>
          <w:noProof/>
        </w:rPr>
        <w:t xml:space="preserve"> </w:t>
      </w:r>
      <w:r w:rsidRPr="006F70D0">
        <w:rPr>
          <w:rFonts w:cstheme="minorHAnsi"/>
          <w:noProof/>
        </w:rPr>
        <w:t>seven</w:t>
      </w:r>
      <w:r w:rsidR="008A1115" w:rsidRPr="006F70D0">
        <w:rPr>
          <w:rFonts w:cstheme="minorHAnsi"/>
          <w:noProof/>
        </w:rPr>
        <w:t xml:space="preserve"> studies from the UK,</w:t>
      </w:r>
      <w:r w:rsidR="00ED3190" w:rsidRPr="006F70D0">
        <w:rPr>
          <w:rFonts w:cstheme="minorHAnsi"/>
          <w:noProof/>
        </w:rPr>
        <w:fldChar w:fldCharType="begin">
          <w:fldData xml:space="preserve">PEVuZE5vdGU+PENpdGU+PEF1dGhvcj5HcmVlbjwvQXV0aG9yPjxZZWFyPjIwMDg8L1llYXI+PFJl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</w:fldData>
        </w:fldChar>
      </w:r>
      <w:r w:rsidR="0077594D">
        <w:rPr>
          <w:rFonts w:cstheme="minorHAnsi"/>
          <w:noProof/>
        </w:rPr>
        <w:instrText xml:space="preserve"> ADDIN EN.CITE </w:instrText>
      </w:r>
      <w:r w:rsidR="0077594D">
        <w:rPr>
          <w:rFonts w:cstheme="minorHAnsi"/>
          <w:noProof/>
        </w:rPr>
        <w:fldChar w:fldCharType="begin">
          <w:fldData xml:space="preserve">PEVuZE5vdGU+PENpdGU+PEF1dGhvcj5HcmVlbjwvQXV0aG9yPjxZZWFyPjIwMDg8L1llYXI+PFJl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</w:fldData>
        </w:fldChar>
      </w:r>
      <w:r w:rsidR="0077594D">
        <w:rPr>
          <w:rFonts w:cstheme="minorHAnsi"/>
          <w:noProof/>
        </w:rPr>
        <w:instrText xml:space="preserve"> ADDIN EN.CITE.DATA </w:instrText>
      </w:r>
      <w:r w:rsidR="0077594D">
        <w:rPr>
          <w:rFonts w:cstheme="minorHAnsi"/>
          <w:noProof/>
        </w:rPr>
      </w:r>
      <w:r w:rsidR="0077594D">
        <w:rPr>
          <w:rFonts w:cstheme="minorHAnsi"/>
          <w:noProof/>
        </w:rPr>
        <w:fldChar w:fldCharType="end"/>
      </w:r>
      <w:r w:rsidR="00ED3190" w:rsidRPr="006F70D0">
        <w:rPr>
          <w:rFonts w:cstheme="minorHAnsi"/>
          <w:noProof/>
        </w:rPr>
      </w:r>
      <w:r w:rsidR="00ED3190" w:rsidRPr="006F70D0">
        <w:rPr>
          <w:rFonts w:cstheme="minorHAnsi"/>
          <w:noProof/>
        </w:rPr>
        <w:fldChar w:fldCharType="separate"/>
      </w:r>
      <w:hyperlink w:anchor="_ENREF_12" w:tooltip="Walker, 2009 #17" w:history="1">
        <w:r w:rsidR="00303197" w:rsidRPr="0077594D">
          <w:rPr>
            <w:rFonts w:cstheme="minorHAnsi"/>
            <w:noProof/>
            <w:vertAlign w:val="superscript"/>
          </w:rPr>
          <w:t>12-14</w:t>
        </w:r>
      </w:hyperlink>
      <w:r w:rsidR="0077594D" w:rsidRPr="0077594D">
        <w:rPr>
          <w:rFonts w:cstheme="minorHAnsi"/>
          <w:noProof/>
          <w:vertAlign w:val="superscript"/>
        </w:rPr>
        <w:t xml:space="preserve">, </w:t>
      </w:r>
      <w:hyperlink w:anchor="_ENREF_17" w:tooltip="Green, 2008 #12" w:history="1">
        <w:r w:rsidR="00303197" w:rsidRPr="0077594D">
          <w:rPr>
            <w:rFonts w:cstheme="minorHAnsi"/>
            <w:noProof/>
            <w:vertAlign w:val="superscript"/>
          </w:rPr>
          <w:t>17</w:t>
        </w:r>
      </w:hyperlink>
      <w:r w:rsidR="0077594D" w:rsidRPr="0077594D">
        <w:rPr>
          <w:rFonts w:cstheme="minorHAnsi"/>
          <w:noProof/>
          <w:vertAlign w:val="superscript"/>
        </w:rPr>
        <w:t xml:space="preserve">, </w:t>
      </w:r>
      <w:hyperlink w:anchor="_ENREF_18" w:tooltip="Critchley, 2007 #14" w:history="1">
        <w:r w:rsidR="00303197" w:rsidRPr="0077594D">
          <w:rPr>
            <w:rFonts w:cstheme="minorHAnsi"/>
            <w:noProof/>
            <w:vertAlign w:val="superscript"/>
          </w:rPr>
          <w:t>18</w:t>
        </w:r>
      </w:hyperlink>
      <w:r w:rsidR="0077594D" w:rsidRPr="0077594D">
        <w:rPr>
          <w:rFonts w:cstheme="minorHAnsi"/>
          <w:noProof/>
          <w:vertAlign w:val="superscript"/>
        </w:rPr>
        <w:t xml:space="preserve">, </w:t>
      </w:r>
      <w:hyperlink w:anchor="_ENREF_21" w:tooltip="Hopton, 1996 #23" w:history="1">
        <w:r w:rsidR="00303197" w:rsidRPr="0077594D">
          <w:rPr>
            <w:rFonts w:cstheme="minorHAnsi"/>
            <w:noProof/>
            <w:vertAlign w:val="superscript"/>
          </w:rPr>
          <w:t>21</w:t>
        </w:r>
      </w:hyperlink>
      <w:r w:rsidR="0077594D" w:rsidRPr="0077594D">
        <w:rPr>
          <w:rFonts w:cstheme="minorHAnsi"/>
          <w:noProof/>
          <w:vertAlign w:val="superscript"/>
        </w:rPr>
        <w:t xml:space="preserve">, </w:t>
      </w:r>
      <w:hyperlink w:anchor="_ENREF_23" w:tooltip="Gilbertson, 2012 #15" w:history="1">
        <w:r w:rsidR="00303197" w:rsidRPr="0077594D">
          <w:rPr>
            <w:rFonts w:cstheme="minorHAnsi"/>
            <w:noProof/>
            <w:vertAlign w:val="superscript"/>
          </w:rPr>
          <w:t>23</w:t>
        </w:r>
      </w:hyperlink>
      <w:r w:rsidR="00ED3190" w:rsidRPr="006F70D0">
        <w:rPr>
          <w:rFonts w:cstheme="minorHAnsi"/>
          <w:noProof/>
        </w:rPr>
        <w:fldChar w:fldCharType="end"/>
      </w:r>
      <w:hyperlink w:anchor="_ENREF_24" w:tooltip="Critchley, 2007 #14" w:history="1"/>
      <w:hyperlink w:anchor="_ENREF_19" w:tooltip="Walker, 2009 #17" w:history="1"/>
      <w:hyperlink w:anchor="_ENREF_27" w:tooltip="Hopton, 1996 #23" w:history="1"/>
      <w:r w:rsidRPr="006F70D0">
        <w:rPr>
          <w:rFonts w:cstheme="minorHAnsi"/>
          <w:noProof/>
        </w:rPr>
        <w:t xml:space="preserve">, </w:t>
      </w:r>
      <w:r w:rsidR="000326DB" w:rsidRPr="006F70D0">
        <w:rPr>
          <w:rFonts w:cstheme="minorHAnsi"/>
          <w:noProof/>
        </w:rPr>
        <w:t xml:space="preserve">and </w:t>
      </w:r>
      <w:r w:rsidR="008A1115" w:rsidRPr="006F70D0">
        <w:rPr>
          <w:rFonts w:cstheme="minorHAnsi"/>
          <w:noProof/>
        </w:rPr>
        <w:t>a German before-after study</w:t>
      </w:r>
      <w:r w:rsidR="009921D4">
        <w:rPr>
          <w:rFonts w:cstheme="minorHAnsi"/>
          <w:noProof/>
        </w:rPr>
        <w:t>;</w:t>
      </w:r>
      <w:hyperlink w:anchor="_ENREF_24" w:tooltip="Braubach, 2008 #5" w:history="1">
        <w:r w:rsidR="00303197" w:rsidRPr="006F70D0">
          <w:rPr>
            <w:rFonts w:cstheme="minorHAnsi"/>
            <w:noProof/>
          </w:rPr>
          <w:fldChar w:fldCharType="begin"/>
        </w:r>
        <w:r w:rsidR="00303197">
          <w:rPr>
            <w:rFonts w:cstheme="minorHAnsi"/>
            <w:noProof/>
          </w:rPr>
          <w:instrText xml:space="preserve"> ADDIN EN.CITE &lt;EndNote&gt;&lt;Cite&gt;&lt;Author&gt;Braubach&lt;/Author&gt;&lt;Year&gt;2008&lt;/Year&gt;&lt;RecNum&gt;5&lt;/RecNum&gt;&lt;DisplayText&gt;&lt;style face="superscript"&gt;24&lt;/style&gt;&lt;/DisplayText&gt;&lt;record&gt;&lt;rec-number&gt;5&lt;/rec-number&gt;&lt;foreign-keys&gt;&lt;key app="EN" db-id="efrwvzvttf2ttxefraqvere3p5sx0pfppz0z"&gt;5&lt;/key&gt;&lt;/foreign-keys&gt;&lt;ref-type name="Report"&gt;27&lt;/ref-type&gt;&lt;contributors&gt;&lt;authors&gt;&lt;author&gt;Braubach, M.&lt;/author&gt;&lt;author&gt;Heinen, D.&lt;/author&gt;&lt;author&gt;Dame, J.&lt;/author&gt;&lt;/authors&gt;&lt;/contributors&gt;&lt;titles&gt;&lt;title&gt;Preliminary Results of the WHO Frankfurt Housing Intervention Project &lt;/title&gt;&lt;/titles&gt;&lt;dates&gt;&lt;year&gt;2008&lt;/year&gt;&lt;/dates&gt;&lt;pub-location&gt;Copenhagen&lt;/pub-location&gt;&lt;publisher&gt;World Health Organization&lt;/publisher&gt;&lt;urls&gt;&lt;/urls&gt;&lt;/record&gt;&lt;/Cite&gt;&lt;/EndNote&gt;</w:instrText>
        </w:r>
        <w:r w:rsidR="00303197" w:rsidRPr="006F70D0">
          <w:rPr>
            <w:rFonts w:cstheme="minorHAnsi"/>
            <w:noProof/>
          </w:rPr>
          <w:fldChar w:fldCharType="separate"/>
        </w:r>
        <w:r w:rsidR="00303197" w:rsidRPr="0077594D">
          <w:rPr>
            <w:rFonts w:cstheme="minorHAnsi"/>
            <w:noProof/>
            <w:vertAlign w:val="superscript"/>
          </w:rPr>
          <w:t>24</w:t>
        </w:r>
        <w:r w:rsidR="00303197" w:rsidRPr="006F70D0">
          <w:rPr>
            <w:rFonts w:cstheme="minorHAnsi"/>
            <w:noProof/>
          </w:rPr>
          <w:fldChar w:fldCharType="end"/>
        </w:r>
      </w:hyperlink>
      <w:r w:rsidR="008A1115" w:rsidRPr="006F70D0">
        <w:rPr>
          <w:rFonts w:cstheme="minorHAnsi"/>
          <w:noProof/>
        </w:rPr>
        <w:t xml:space="preserve"> </w:t>
      </w:r>
    </w:p>
    <w:p w14:paraId="79C1D619" w14:textId="535F8D4F" w:rsidR="006F70D0" w:rsidRDefault="002D736D" w:rsidP="00284116">
      <w:pPr>
        <w:pStyle w:val="ListParagraph"/>
        <w:numPr>
          <w:ilvl w:val="0"/>
          <w:numId w:val="42"/>
        </w:numPr>
        <w:spacing w:line="480" w:lineRule="auto"/>
        <w:rPr>
          <w:rFonts w:cstheme="minorHAnsi"/>
          <w:noProof/>
        </w:rPr>
      </w:pPr>
      <w:r w:rsidRPr="006F70D0">
        <w:rPr>
          <w:rFonts w:cstheme="minorHAnsi"/>
          <w:noProof/>
        </w:rPr>
        <w:t xml:space="preserve">Eight </w:t>
      </w:r>
      <w:r w:rsidR="00047DD4" w:rsidRPr="006F70D0">
        <w:rPr>
          <w:rFonts w:cstheme="minorHAnsi"/>
          <w:noProof/>
        </w:rPr>
        <w:t>studies consider</w:t>
      </w:r>
      <w:r w:rsidR="00B4097A" w:rsidRPr="006F70D0">
        <w:rPr>
          <w:rFonts w:cstheme="minorHAnsi"/>
          <w:noProof/>
        </w:rPr>
        <w:t>ed</w:t>
      </w:r>
      <w:r w:rsidR="00047DD4" w:rsidRPr="006F70D0">
        <w:rPr>
          <w:rFonts w:cstheme="minorHAnsi"/>
          <w:noProof/>
        </w:rPr>
        <w:t xml:space="preserve"> various measures of general health and wellbeing, including two RCTs from New Zealand,</w:t>
      </w:r>
      <w:r w:rsidR="00CE180B" w:rsidRPr="006F70D0">
        <w:rPr>
          <w:rFonts w:cstheme="minorHAnsi"/>
          <w:noProof/>
        </w:rPr>
        <w:fldChar w:fldCharType="begin">
          <w:fldData xml:space="preserve">PEVuZE5vdGU+PENpdGU+PEF1dGhvcj5Ib3dkZW4tQ2hhcG1hbjwvQXV0aG9yPjxZZWFyPjIwMDc8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</w:fldData>
        </w:fldChar>
      </w:r>
      <w:r w:rsidR="0077594D">
        <w:rPr>
          <w:rFonts w:cstheme="minorHAnsi"/>
          <w:noProof/>
        </w:rPr>
        <w:instrText xml:space="preserve"> ADDIN EN.CITE </w:instrText>
      </w:r>
      <w:r w:rsidR="0077594D">
        <w:rPr>
          <w:rFonts w:cstheme="minorHAnsi"/>
          <w:noProof/>
        </w:rPr>
        <w:fldChar w:fldCharType="begin">
          <w:fldData xml:space="preserve">PEVuZE5vdGU+PENpdGU+PEF1dGhvcj5Ib3dkZW4tQ2hhcG1hbjwvQXV0aG9yPjxZZWFyPjIwMDc8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</w:fldData>
        </w:fldChar>
      </w:r>
      <w:r w:rsidR="0077594D">
        <w:rPr>
          <w:rFonts w:cstheme="minorHAnsi"/>
          <w:noProof/>
        </w:rPr>
        <w:instrText xml:space="preserve"> ADDIN EN.CITE.DATA </w:instrText>
      </w:r>
      <w:r w:rsidR="0077594D">
        <w:rPr>
          <w:rFonts w:cstheme="minorHAnsi"/>
          <w:noProof/>
        </w:rPr>
      </w:r>
      <w:r w:rsidR="0077594D">
        <w:rPr>
          <w:rFonts w:cstheme="minorHAnsi"/>
          <w:noProof/>
        </w:rPr>
        <w:fldChar w:fldCharType="end"/>
      </w:r>
      <w:r w:rsidR="00CE180B" w:rsidRPr="006F70D0">
        <w:rPr>
          <w:rFonts w:cstheme="minorHAnsi"/>
          <w:noProof/>
        </w:rPr>
      </w:r>
      <w:r w:rsidR="00CE180B" w:rsidRPr="006F70D0">
        <w:rPr>
          <w:rFonts w:cstheme="minorHAnsi"/>
          <w:noProof/>
        </w:rPr>
        <w:fldChar w:fldCharType="separate"/>
      </w:r>
      <w:hyperlink w:anchor="_ENREF_15" w:tooltip="Howden-Chapman, 2007 #6" w:history="1">
        <w:r w:rsidR="00303197" w:rsidRPr="0077594D">
          <w:rPr>
            <w:rFonts w:cstheme="minorHAnsi"/>
            <w:noProof/>
            <w:vertAlign w:val="superscript"/>
          </w:rPr>
          <w:t>15</w:t>
        </w:r>
      </w:hyperlink>
      <w:r w:rsidR="0077594D" w:rsidRPr="0077594D">
        <w:rPr>
          <w:rFonts w:cstheme="minorHAnsi"/>
          <w:noProof/>
          <w:vertAlign w:val="superscript"/>
        </w:rPr>
        <w:t xml:space="preserve">, </w:t>
      </w:r>
      <w:hyperlink w:anchor="_ENREF_16" w:tooltip="Howden-Chapman, 2008 #9" w:history="1">
        <w:r w:rsidR="00303197" w:rsidRPr="0077594D">
          <w:rPr>
            <w:rFonts w:cstheme="minorHAnsi"/>
            <w:noProof/>
            <w:vertAlign w:val="superscript"/>
          </w:rPr>
          <w:t>16</w:t>
        </w:r>
      </w:hyperlink>
      <w:r w:rsidR="00CE180B" w:rsidRPr="006F70D0">
        <w:rPr>
          <w:rFonts w:cstheme="minorHAnsi"/>
          <w:noProof/>
        </w:rPr>
        <w:fldChar w:fldCharType="end"/>
      </w:r>
      <w:r w:rsidR="004F266A" w:rsidRPr="006F70D0">
        <w:rPr>
          <w:rFonts w:cstheme="minorHAnsi"/>
          <w:noProof/>
        </w:rPr>
        <w:t xml:space="preserve"> </w:t>
      </w:r>
      <w:r w:rsidR="00CE180B" w:rsidRPr="006F70D0">
        <w:rPr>
          <w:rFonts w:cstheme="minorHAnsi"/>
          <w:noProof/>
        </w:rPr>
        <w:t>an</w:t>
      </w:r>
      <w:r w:rsidR="00047DD4" w:rsidRPr="006F70D0">
        <w:rPr>
          <w:rFonts w:cstheme="minorHAnsi"/>
          <w:noProof/>
        </w:rPr>
        <w:t xml:space="preserve"> RCT from Japan,</w:t>
      </w:r>
      <w:hyperlink w:anchor="_ENREF_25" w:tooltip="Saeki, 2013 #1" w:history="1">
        <w:r w:rsidR="00303197" w:rsidRPr="006F70D0">
          <w:rPr>
            <w:rFonts w:cstheme="minorHAnsi"/>
            <w:noProof/>
          </w:rPr>
          <w:fldChar w:fldCharType="begin"/>
        </w:r>
        <w:r w:rsidR="00303197">
          <w:rPr>
            <w:rFonts w:cstheme="minorHAnsi"/>
            <w:noProof/>
          </w:rPr>
          <w:instrText xml:space="preserve"> ADDIN EN.CITE &lt;EndNote&gt;&lt;Cite&gt;&lt;Author&gt;Saeki&lt;/Author&gt;&lt;Year&gt;2013&lt;/Year&gt;&lt;RecNum&gt;1&lt;/RecNum&gt;&lt;DisplayText&gt;&lt;style face="superscript"&gt;25&lt;/style&gt;&lt;/DisplayText&gt;&lt;record&gt;&lt;rec-number&gt;1&lt;/rec-number&gt;&lt;foreign-keys&gt;&lt;key app="EN" db-id="efrwvzvttf2ttxefraqvere3p5sx0pfppz0z"&gt;1&lt;/key&gt;&lt;/foreign-keys&gt;&lt;ref-type name="Journal Article"&gt;17&lt;/ref-type&gt;&lt;contributors&gt;&lt;authors&gt;&lt;author&gt;Saeki, K.&lt;/author&gt;&lt;author&gt;Obayashi, K.&lt;/author&gt;&lt;author&gt;Iwamoto, J.&lt;/author&gt;&lt;author&gt;Tanaka, Y.&lt;/author&gt;&lt;author&gt;Tanaka, N.&lt;/author&gt;&lt;author&gt;Takata, S.&lt;/author&gt;&lt;author&gt;Kubo, H.&lt;/author&gt;&lt;author&gt;Okamoto, N.&lt;/author&gt;&lt;author&gt;Tomioka, K.&lt;/author&gt;&lt;author&gt;Nezu, S.&lt;/author&gt;&lt;author&gt;Kurumatani, N.&lt;/author&gt;&lt;/authors&gt;&lt;/contributors&gt;&lt;auth-address&gt;Department of Community Health and Epidemiology, Nara Medical University School of Medicine, 840 Shijocho, Kashiharashi, Nara 634-8521, Japan. saekik@naramed-u.ac.jp&lt;/auth-address&gt;&lt;titles&gt;&lt;title&gt;Influence of room heating on ambulatory blood pressure in winter: a randomised controlled study&lt;/title&gt;&lt;secondary-title&gt;J Epidemiol Community Health,&lt;/secondary-title&gt;&lt;/titles&gt;&lt;periodical&gt;&lt;full-title&gt;J Epidemiol Community Health,&lt;/full-title&gt;&lt;/periodical&gt;&lt;pages&gt;484-90&lt;/pages&gt;&lt;volume&gt;67&lt;/volume&gt;&lt;number&gt;6&lt;/number&gt;&lt;keywords&gt;&lt;keyword&gt;Adult&lt;/keyword&gt;&lt;keyword&gt;*Blood Pressure/ph [Physiology]&lt;/keyword&gt;&lt;keyword&gt;*Blood Pressure Monitoring, Ambulatory&lt;/keyword&gt;&lt;keyword&gt;Female&lt;/keyword&gt;&lt;keyword&gt;*Heating&lt;/keyword&gt;&lt;keyword&gt;Humans&lt;/keyword&gt;&lt;keyword&gt;Hypertension/pp [Physiopathology]&lt;/keyword&gt;&lt;keyword&gt;Hypertension/pc [Prevention &amp;amp; Control]&lt;/keyword&gt;&lt;keyword&gt;Male&lt;/keyword&gt;&lt;keyword&gt;*Seasons&lt;/keyword&gt;&lt;keyword&gt;Single-Blind Method&lt;/keyword&gt;&lt;keyword&gt;Young Adult&lt;/keyword&gt;&lt;/keywords&gt;&lt;dates&gt;&lt;year&gt;2013&lt;/year&gt;&lt;/dates&gt;&lt;accession-num&gt;23447647&lt;/accession-num&gt;&lt;urls&gt;&lt;related-urls&gt;&lt;url&gt;http://jech.bmj.com/content/67/6/484.full.pdf&lt;/url&gt;&lt;/related-urls&gt;&lt;/urls&gt;&lt;custom4&gt;Medline/OvidSP. (23-09-13)&lt;/custom4&gt;&lt;language&gt;English&lt;/language&gt;&lt;/record&gt;&lt;/Cite&gt;&lt;/EndNote&gt;</w:instrText>
        </w:r>
        <w:r w:rsidR="00303197" w:rsidRPr="006F70D0">
          <w:rPr>
            <w:rFonts w:cstheme="minorHAnsi"/>
            <w:noProof/>
          </w:rPr>
          <w:fldChar w:fldCharType="separate"/>
        </w:r>
        <w:r w:rsidR="00303197" w:rsidRPr="0077594D">
          <w:rPr>
            <w:rFonts w:cstheme="minorHAnsi"/>
            <w:noProof/>
            <w:vertAlign w:val="superscript"/>
          </w:rPr>
          <w:t>25</w:t>
        </w:r>
        <w:r w:rsidR="00303197" w:rsidRPr="006F70D0">
          <w:rPr>
            <w:rFonts w:cstheme="minorHAnsi"/>
            <w:noProof/>
          </w:rPr>
          <w:fldChar w:fldCharType="end"/>
        </w:r>
      </w:hyperlink>
      <w:r w:rsidR="00047DD4" w:rsidRPr="006F70D0">
        <w:rPr>
          <w:rFonts w:cstheme="minorHAnsi"/>
          <w:noProof/>
        </w:rPr>
        <w:t xml:space="preserve"> and </w:t>
      </w:r>
      <w:r w:rsidR="00CE180B" w:rsidRPr="006F70D0">
        <w:rPr>
          <w:rFonts w:cstheme="minorHAnsi"/>
          <w:noProof/>
        </w:rPr>
        <w:t>five</w:t>
      </w:r>
      <w:r w:rsidR="00047DD4" w:rsidRPr="006F70D0">
        <w:rPr>
          <w:rFonts w:cstheme="minorHAnsi"/>
          <w:noProof/>
        </w:rPr>
        <w:t xml:space="preserve"> studies</w:t>
      </w:r>
      <w:r w:rsidR="00453DEB" w:rsidRPr="006F70D0">
        <w:rPr>
          <w:rFonts w:cstheme="minorHAnsi"/>
          <w:noProof/>
        </w:rPr>
        <w:t xml:space="preserve"> including RCTs</w:t>
      </w:r>
      <w:r w:rsidR="00047DD4" w:rsidRPr="006F70D0">
        <w:rPr>
          <w:rFonts w:cstheme="minorHAnsi"/>
          <w:noProof/>
        </w:rPr>
        <w:t xml:space="preserve"> from the UK</w:t>
      </w:r>
      <w:r w:rsidR="009921D4">
        <w:rPr>
          <w:rFonts w:cstheme="minorHAnsi"/>
          <w:noProof/>
        </w:rPr>
        <w:t>;</w:t>
      </w:r>
      <w:r w:rsidR="00217D47" w:rsidRPr="006F70D0">
        <w:rPr>
          <w:rFonts w:cstheme="minorHAnsi"/>
          <w:noProof/>
        </w:rPr>
        <w:fldChar w:fldCharType="begin">
          <w:fldData xml:space="preserve">PEVuZE5vdGU+PENpdGU+PEF1dGhvcj5Pc21hbjwvQXV0aG9yPjxZZWFyPjIwMTA8L1llYXI+PFJl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</w:fldData>
        </w:fldChar>
      </w:r>
      <w:r w:rsidR="0077594D">
        <w:rPr>
          <w:rFonts w:cstheme="minorHAnsi"/>
          <w:noProof/>
        </w:rPr>
        <w:instrText xml:space="preserve"> ADDIN EN.CITE </w:instrText>
      </w:r>
      <w:r w:rsidR="0077594D">
        <w:rPr>
          <w:rFonts w:cstheme="minorHAnsi"/>
          <w:noProof/>
        </w:rPr>
        <w:fldChar w:fldCharType="begin">
          <w:fldData xml:space="preserve">PEVuZE5vdGU+PENpdGU+PEF1dGhvcj5Pc21hbjwvQXV0aG9yPjxZZWFyPjIwMTA8L1llYXI+PFJl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</w:fldData>
        </w:fldChar>
      </w:r>
      <w:r w:rsidR="0077594D">
        <w:rPr>
          <w:rFonts w:cstheme="minorHAnsi"/>
          <w:noProof/>
        </w:rPr>
        <w:instrText xml:space="preserve"> ADDIN EN.CITE.DATA </w:instrText>
      </w:r>
      <w:r w:rsidR="0077594D">
        <w:rPr>
          <w:rFonts w:cstheme="minorHAnsi"/>
          <w:noProof/>
        </w:rPr>
      </w:r>
      <w:r w:rsidR="0077594D">
        <w:rPr>
          <w:rFonts w:cstheme="minorHAnsi"/>
          <w:noProof/>
        </w:rPr>
        <w:fldChar w:fldCharType="end"/>
      </w:r>
      <w:r w:rsidR="00217D47" w:rsidRPr="006F70D0">
        <w:rPr>
          <w:rFonts w:cstheme="minorHAnsi"/>
          <w:noProof/>
        </w:rPr>
      </w:r>
      <w:r w:rsidR="00217D47" w:rsidRPr="006F70D0">
        <w:rPr>
          <w:rFonts w:cstheme="minorHAnsi"/>
          <w:noProof/>
        </w:rPr>
        <w:fldChar w:fldCharType="separate"/>
      </w:r>
      <w:hyperlink w:anchor="_ENREF_17" w:tooltip="Green, 2008 #12" w:history="1">
        <w:r w:rsidR="00303197" w:rsidRPr="0077594D">
          <w:rPr>
            <w:rFonts w:cstheme="minorHAnsi"/>
            <w:noProof/>
            <w:vertAlign w:val="superscript"/>
          </w:rPr>
          <w:t>17</w:t>
        </w:r>
      </w:hyperlink>
      <w:r w:rsidR="0077594D" w:rsidRPr="0077594D">
        <w:rPr>
          <w:rFonts w:cstheme="minorHAnsi"/>
          <w:noProof/>
          <w:vertAlign w:val="superscript"/>
        </w:rPr>
        <w:t xml:space="preserve">, </w:t>
      </w:r>
      <w:hyperlink w:anchor="_ENREF_18" w:tooltip="Critchley, 2007 #14" w:history="1">
        <w:r w:rsidR="00303197" w:rsidRPr="0077594D">
          <w:rPr>
            <w:rFonts w:cstheme="minorHAnsi"/>
            <w:noProof/>
            <w:vertAlign w:val="superscript"/>
          </w:rPr>
          <w:t>18</w:t>
        </w:r>
      </w:hyperlink>
      <w:r w:rsidR="0077594D" w:rsidRPr="0077594D">
        <w:rPr>
          <w:rFonts w:cstheme="minorHAnsi"/>
          <w:noProof/>
          <w:vertAlign w:val="superscript"/>
        </w:rPr>
        <w:t xml:space="preserve">, </w:t>
      </w:r>
      <w:hyperlink w:anchor="_ENREF_23" w:tooltip="Gilbertson, 2012 #15" w:history="1">
        <w:r w:rsidR="00303197" w:rsidRPr="0077594D">
          <w:rPr>
            <w:rFonts w:cstheme="minorHAnsi"/>
            <w:noProof/>
            <w:vertAlign w:val="superscript"/>
          </w:rPr>
          <w:t>23</w:t>
        </w:r>
      </w:hyperlink>
      <w:r w:rsidR="0077594D" w:rsidRPr="0077594D">
        <w:rPr>
          <w:rFonts w:cstheme="minorHAnsi"/>
          <w:noProof/>
          <w:vertAlign w:val="superscript"/>
        </w:rPr>
        <w:t xml:space="preserve">, </w:t>
      </w:r>
      <w:hyperlink w:anchor="_ENREF_26" w:tooltip="Osman, 2010 #11" w:history="1">
        <w:r w:rsidR="00303197" w:rsidRPr="0077594D">
          <w:rPr>
            <w:rFonts w:cstheme="minorHAnsi"/>
            <w:noProof/>
            <w:vertAlign w:val="superscript"/>
          </w:rPr>
          <w:t>26</w:t>
        </w:r>
      </w:hyperlink>
      <w:r w:rsidR="0077594D" w:rsidRPr="0077594D">
        <w:rPr>
          <w:rFonts w:cstheme="minorHAnsi"/>
          <w:noProof/>
          <w:vertAlign w:val="superscript"/>
        </w:rPr>
        <w:t xml:space="preserve">, </w:t>
      </w:r>
      <w:hyperlink w:anchor="_ENREF_27" w:tooltip="Heyman, 2011 #3" w:history="1">
        <w:r w:rsidR="00303197" w:rsidRPr="0077594D">
          <w:rPr>
            <w:rFonts w:cstheme="minorHAnsi"/>
            <w:noProof/>
            <w:vertAlign w:val="superscript"/>
          </w:rPr>
          <w:t>27</w:t>
        </w:r>
      </w:hyperlink>
      <w:r w:rsidR="00217D47" w:rsidRPr="006F70D0">
        <w:rPr>
          <w:rFonts w:cstheme="minorHAnsi"/>
          <w:noProof/>
        </w:rPr>
        <w:fldChar w:fldCharType="end"/>
      </w:r>
      <w:hyperlink w:anchor="_ENREF_23" w:tooltip="Green, 2008 #12" w:history="1"/>
      <w:hyperlink w:anchor="_ENREF_24" w:tooltip="Critchley, 2007 #14" w:history="1"/>
    </w:p>
    <w:p w14:paraId="2B3967DA" w14:textId="03F37A69" w:rsidR="006F70D0" w:rsidRDefault="00340CF6" w:rsidP="00E811DC">
      <w:pPr>
        <w:pStyle w:val="ListParagraph"/>
        <w:numPr>
          <w:ilvl w:val="0"/>
          <w:numId w:val="42"/>
        </w:numPr>
        <w:spacing w:line="480" w:lineRule="auto"/>
        <w:rPr>
          <w:rFonts w:cstheme="minorHAnsi"/>
          <w:noProof/>
        </w:rPr>
      </w:pPr>
      <w:r w:rsidRPr="006F70D0">
        <w:rPr>
          <w:rFonts w:cstheme="minorHAnsi"/>
          <w:noProof/>
        </w:rPr>
        <w:t>Seven</w:t>
      </w:r>
      <w:r w:rsidR="009921D4">
        <w:rPr>
          <w:rFonts w:cstheme="minorHAnsi"/>
          <w:noProof/>
        </w:rPr>
        <w:t xml:space="preserve"> studies </w:t>
      </w:r>
      <w:r w:rsidR="00F46688" w:rsidRPr="006F70D0">
        <w:rPr>
          <w:rFonts w:cstheme="minorHAnsi"/>
          <w:noProof/>
        </w:rPr>
        <w:t>provided quantitative evidence about changes in contact</w:t>
      </w:r>
      <w:r w:rsidR="009921D4">
        <w:rPr>
          <w:rFonts w:cstheme="minorHAnsi"/>
          <w:noProof/>
        </w:rPr>
        <w:t>s</w:t>
      </w:r>
      <w:r w:rsidR="00F46688" w:rsidRPr="006F70D0">
        <w:rPr>
          <w:rFonts w:cstheme="minorHAnsi"/>
          <w:noProof/>
        </w:rPr>
        <w:t xml:space="preserve"> with the health service (either hospital</w:t>
      </w:r>
      <w:r w:rsidR="0018075C" w:rsidRPr="006F70D0">
        <w:rPr>
          <w:rFonts w:cstheme="minorHAnsi"/>
          <w:noProof/>
        </w:rPr>
        <w:t xml:space="preserve"> admission</w:t>
      </w:r>
      <w:r w:rsidR="009921D4">
        <w:rPr>
          <w:rFonts w:cstheme="minorHAnsi"/>
          <w:noProof/>
        </w:rPr>
        <w:t>s</w:t>
      </w:r>
      <w:r w:rsidR="0018075C" w:rsidRPr="006F70D0">
        <w:rPr>
          <w:rFonts w:cstheme="minorHAnsi"/>
          <w:noProof/>
        </w:rPr>
        <w:t xml:space="preserve"> or GP consultation</w:t>
      </w:r>
      <w:r w:rsidR="009921D4">
        <w:rPr>
          <w:rFonts w:cstheme="minorHAnsi"/>
          <w:noProof/>
        </w:rPr>
        <w:t>s</w:t>
      </w:r>
      <w:r w:rsidR="0018075C" w:rsidRPr="006F70D0">
        <w:rPr>
          <w:rFonts w:cstheme="minorHAnsi"/>
          <w:noProof/>
        </w:rPr>
        <w:t>)</w:t>
      </w:r>
      <w:r w:rsidR="009921D4">
        <w:rPr>
          <w:rFonts w:cstheme="minorHAnsi"/>
          <w:noProof/>
        </w:rPr>
        <w:t>;</w:t>
      </w:r>
      <w:r w:rsidR="008B6693">
        <w:rPr>
          <w:rFonts w:cstheme="minorHAnsi"/>
          <w:noProof/>
        </w:rPr>
        <w:fldChar w:fldCharType="begin">
          <w:fldData xml:space="preserve">PEVuZE5vdGU+PENpdGU+PEF1dGhvcj5Ib3dkZW4tQ2hhcG1hbjwvQXV0aG9yPjxZZWFyPjIwMDc8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</w:fldData>
        </w:fldChar>
      </w:r>
      <w:r w:rsidR="0077594D">
        <w:rPr>
          <w:rFonts w:cstheme="minorHAnsi"/>
          <w:noProof/>
        </w:rPr>
        <w:instrText xml:space="preserve"> ADDIN EN.CITE </w:instrText>
      </w:r>
      <w:r w:rsidR="0077594D">
        <w:rPr>
          <w:rFonts w:cstheme="minorHAnsi"/>
          <w:noProof/>
        </w:rPr>
        <w:fldChar w:fldCharType="begin">
          <w:fldData xml:space="preserve">PEVuZE5vdGU+PENpdGU+PEF1dGhvcj5Ib3dkZW4tQ2hhcG1hbjwvQXV0aG9yPjxZZWFyPjIwMDc8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</w:fldData>
        </w:fldChar>
      </w:r>
      <w:r w:rsidR="0077594D">
        <w:rPr>
          <w:rFonts w:cstheme="minorHAnsi"/>
          <w:noProof/>
        </w:rPr>
        <w:instrText xml:space="preserve"> ADDIN EN.CITE.DATA </w:instrText>
      </w:r>
      <w:r w:rsidR="0077594D">
        <w:rPr>
          <w:rFonts w:cstheme="minorHAnsi"/>
          <w:noProof/>
        </w:rPr>
      </w:r>
      <w:r w:rsidR="0077594D">
        <w:rPr>
          <w:rFonts w:cstheme="minorHAnsi"/>
          <w:noProof/>
        </w:rPr>
        <w:fldChar w:fldCharType="end"/>
      </w:r>
      <w:r w:rsidR="008B6693">
        <w:rPr>
          <w:rFonts w:cstheme="minorHAnsi"/>
          <w:noProof/>
        </w:rPr>
      </w:r>
      <w:r w:rsidR="008B6693">
        <w:rPr>
          <w:rFonts w:cstheme="minorHAnsi"/>
          <w:noProof/>
        </w:rPr>
        <w:fldChar w:fldCharType="separate"/>
      </w:r>
      <w:hyperlink w:anchor="_ENREF_12" w:tooltip="Walker, 2009 #17" w:history="1">
        <w:r w:rsidR="00303197" w:rsidRPr="0077594D">
          <w:rPr>
            <w:rFonts w:cstheme="minorHAnsi"/>
            <w:noProof/>
            <w:vertAlign w:val="superscript"/>
          </w:rPr>
          <w:t>12</w:t>
        </w:r>
      </w:hyperlink>
      <w:r w:rsidR="0077594D" w:rsidRPr="0077594D">
        <w:rPr>
          <w:rFonts w:cstheme="minorHAnsi"/>
          <w:noProof/>
          <w:vertAlign w:val="superscript"/>
        </w:rPr>
        <w:t xml:space="preserve">, </w:t>
      </w:r>
      <w:hyperlink w:anchor="_ENREF_14" w:tooltip="Shortt, 2007 #39" w:history="1">
        <w:r w:rsidR="00303197" w:rsidRPr="0077594D">
          <w:rPr>
            <w:rFonts w:cstheme="minorHAnsi"/>
            <w:noProof/>
            <w:vertAlign w:val="superscript"/>
          </w:rPr>
          <w:t>14-16</w:t>
        </w:r>
      </w:hyperlink>
      <w:r w:rsidR="0077594D" w:rsidRPr="0077594D">
        <w:rPr>
          <w:rFonts w:cstheme="minorHAnsi"/>
          <w:noProof/>
          <w:vertAlign w:val="superscript"/>
        </w:rPr>
        <w:t xml:space="preserve">, </w:t>
      </w:r>
      <w:hyperlink w:anchor="_ENREF_26" w:tooltip="Osman, 2010 #11" w:history="1">
        <w:r w:rsidR="00303197" w:rsidRPr="0077594D">
          <w:rPr>
            <w:rFonts w:cstheme="minorHAnsi"/>
            <w:noProof/>
            <w:vertAlign w:val="superscript"/>
          </w:rPr>
          <w:t>26</w:t>
        </w:r>
      </w:hyperlink>
      <w:r w:rsidR="0077594D" w:rsidRPr="0077594D">
        <w:rPr>
          <w:rFonts w:cstheme="minorHAnsi"/>
          <w:noProof/>
          <w:vertAlign w:val="superscript"/>
        </w:rPr>
        <w:t xml:space="preserve">, </w:t>
      </w:r>
      <w:hyperlink w:anchor="_ENREF_28" w:tooltip="Jackson, 2011 #4" w:history="1">
        <w:r w:rsidR="00303197" w:rsidRPr="0077594D">
          <w:rPr>
            <w:rFonts w:cstheme="minorHAnsi"/>
            <w:noProof/>
            <w:vertAlign w:val="superscript"/>
          </w:rPr>
          <w:t>28</w:t>
        </w:r>
      </w:hyperlink>
      <w:r w:rsidR="0077594D" w:rsidRPr="0077594D">
        <w:rPr>
          <w:rFonts w:cstheme="minorHAnsi"/>
          <w:noProof/>
          <w:vertAlign w:val="superscript"/>
        </w:rPr>
        <w:t xml:space="preserve">, </w:t>
      </w:r>
      <w:hyperlink w:anchor="_ENREF_29" w:tooltip="El Ansari, 2008 #16" w:history="1">
        <w:r w:rsidR="00303197" w:rsidRPr="0077594D">
          <w:rPr>
            <w:rFonts w:cstheme="minorHAnsi"/>
            <w:noProof/>
            <w:vertAlign w:val="superscript"/>
          </w:rPr>
          <w:t>29</w:t>
        </w:r>
      </w:hyperlink>
      <w:r w:rsidR="008B6693">
        <w:rPr>
          <w:rFonts w:cstheme="minorHAnsi"/>
          <w:noProof/>
        </w:rPr>
        <w:fldChar w:fldCharType="end"/>
      </w:r>
    </w:p>
    <w:p w14:paraId="76E4973F" w14:textId="7F807287" w:rsidR="00E811DC" w:rsidRPr="006F70D0" w:rsidRDefault="00A33813" w:rsidP="00E811DC">
      <w:pPr>
        <w:pStyle w:val="ListParagraph"/>
        <w:numPr>
          <w:ilvl w:val="0"/>
          <w:numId w:val="42"/>
        </w:numPr>
        <w:spacing w:line="480" w:lineRule="auto"/>
        <w:rPr>
          <w:rFonts w:cstheme="minorHAnsi"/>
          <w:noProof/>
        </w:rPr>
      </w:pPr>
      <w:r w:rsidRPr="006F70D0">
        <w:rPr>
          <w:rFonts w:cstheme="minorHAnsi"/>
          <w:noProof/>
        </w:rPr>
        <w:t>RCTs</w:t>
      </w:r>
      <w:r w:rsidR="00705C41" w:rsidRPr="006F70D0">
        <w:rPr>
          <w:rFonts w:cstheme="minorHAnsi"/>
          <w:noProof/>
        </w:rPr>
        <w:t xml:space="preserve"> from </w:t>
      </w:r>
      <w:r w:rsidR="00546251" w:rsidRPr="006F70D0">
        <w:rPr>
          <w:rFonts w:cstheme="minorHAnsi"/>
          <w:noProof/>
        </w:rPr>
        <w:t>the</w:t>
      </w:r>
      <w:r w:rsidR="00705C41" w:rsidRPr="006F70D0">
        <w:rPr>
          <w:rFonts w:cstheme="minorHAnsi"/>
          <w:noProof/>
        </w:rPr>
        <w:t xml:space="preserve"> UK</w:t>
      </w:r>
      <w:hyperlink w:anchor="_ENREF_11" w:tooltip="Woodfine, 2011 #2" w:history="1">
        <w:r w:rsidR="00303197" w:rsidRPr="006F70D0">
          <w:rPr>
            <w:rFonts w:cstheme="minorHAnsi"/>
            <w:noProof/>
          </w:rPr>
          <w:fldChar w:fldCharType="begin"/>
        </w:r>
        <w:r w:rsidR="00303197">
          <w:rPr>
            <w:rFonts w:cstheme="minorHAnsi"/>
            <w:noProof/>
          </w:rPr>
          <w:instrText xml:space="preserve"> ADDIN EN.CITE &lt;EndNote&gt;&lt;Cite&gt;&lt;Author&gt;Woodfine&lt;/Author&gt;&lt;Year&gt;2011&lt;/Year&gt;&lt;RecNum&gt;2&lt;/RecNum&gt;&lt;DisplayText&gt;&lt;style face="superscript"&gt;11&lt;/style&gt;&lt;/DisplayText&gt;&lt;record&gt;&lt;rec-number&gt;2&lt;/rec-number&gt;&lt;foreign-keys&gt;&lt;key app="EN" db-id="efrwvzvttf2ttxefraqvere3p5sx0pfppz0z"&gt;2&lt;/key&gt;&lt;/foreign-keys&gt;&lt;ref-type name="Journal Article"&gt;17&lt;/ref-type&gt;&lt;contributors&gt;&lt;authors&gt;&lt;author&gt;Woodfine, L.&lt;/author&gt;&lt;author&gt;Neal, R.D.&lt;/author&gt;&lt;author&gt;Bruce, N.&lt;/author&gt;&lt;author&gt;Edwards, R.T.&lt;/author&gt;&lt;author&gt;Linck, P.&lt;/author&gt;&lt;author&gt;Mullock, L.&lt;/author&gt;&lt;author&gt;Nelhans, N.&lt;/author&gt;&lt;author&gt;Pasterfield, D.&lt;/author&gt;&lt;author&gt;Russell, D.&lt;/author&gt;&lt;author&gt;Russell, I.&lt;/author&gt;&lt;/authors&gt;&lt;/contributors&gt;&lt;auth-address&gt;Public Health Wales, Wrexham, UK. louise.woodfine@wales.nhs.uk&lt;/auth-address&gt;&lt;titles&gt;&lt;title&gt;Enhancing ventilation in homes of children with asthma: pragmatic randomised controlled trial&lt;/title&gt;&lt;secondary-title&gt;Br J Gen Pract&lt;/secondary-title&gt;&lt;/titles&gt;&lt;periodical&gt;&lt;full-title&gt;Br J Gen Pract&lt;/full-title&gt;&lt;abbr-1&gt;The British journal of general practice : the journal of the Royal College of General Practitioners&lt;/abbr-1&gt;&lt;/periodical&gt;&lt;pages&gt;e724-32&lt;/pages&gt;&lt;volume&gt;61&lt;/volume&gt;&lt;number&gt;592&lt;/number&gt;&lt;keywords&gt;&lt;keyword&gt;Absenteeism&lt;/keyword&gt;&lt;keyword&gt;Adolescent&lt;/keyword&gt;&lt;keyword&gt;Asthma/ prevention &amp;amp; control&lt;/keyword&gt;&lt;keyword&gt;Child&lt;/keyword&gt;&lt;keyword&gt;Child, Preschool&lt;/keyword&gt;&lt;keyword&gt;Female&lt;/keyword&gt;&lt;keyword&gt;Health Status&lt;/keyword&gt;&lt;keyword&gt;Heating/ standards&lt;/keyword&gt;&lt;keyword&gt;Housing/ standards&lt;/keyword&gt;&lt;keyword&gt;Humans&lt;/keyword&gt;&lt;keyword&gt;Male&lt;/keyword&gt;&lt;keyword&gt;Prognosis&lt;/keyword&gt;&lt;keyword&gt;Quality of Life&lt;/keyword&gt;&lt;keyword&gt;Questionnaires&lt;/keyword&gt;&lt;keyword&gt;Ventilation/ standards&lt;/keyword&gt;&lt;keyword&gt;Wales&lt;/keyword&gt;&lt;/keywords&gt;&lt;dates&gt;&lt;year&gt;2011&lt;/year&gt;&lt;/dates&gt;&lt;accession-num&gt;22054336&lt;/accession-num&gt;&lt;urls&gt;&lt;related-urls&gt;&lt;url&gt;http://www.ncbi.nlm.nih.gov/pmc/articles/PMC3207090/pdf/bjgp61-e724.pdf&lt;/url&gt;&lt;/related-urls&gt;&lt;/urls&gt;&lt;custom2&gt;PMC3207090&lt;/custom2&gt;&lt;remote-database-provider&gt;NLM&lt;/remote-database-provider&gt;&lt;language&gt;eng&lt;/language&gt;&lt;/record&gt;&lt;/Cite&gt;&lt;/EndNote&gt;</w:instrText>
        </w:r>
        <w:r w:rsidR="00303197" w:rsidRPr="006F70D0">
          <w:rPr>
            <w:rFonts w:cstheme="minorHAnsi"/>
            <w:noProof/>
          </w:rPr>
          <w:fldChar w:fldCharType="separate"/>
        </w:r>
        <w:r w:rsidR="00303197" w:rsidRPr="0077594D">
          <w:rPr>
            <w:rFonts w:cstheme="minorHAnsi"/>
            <w:noProof/>
            <w:vertAlign w:val="superscript"/>
          </w:rPr>
          <w:t>11</w:t>
        </w:r>
        <w:r w:rsidR="00303197" w:rsidRPr="006F70D0">
          <w:rPr>
            <w:rFonts w:cstheme="minorHAnsi"/>
            <w:noProof/>
          </w:rPr>
          <w:fldChar w:fldCharType="end"/>
        </w:r>
      </w:hyperlink>
      <w:r w:rsidR="00705C41" w:rsidRPr="006F70D0">
        <w:rPr>
          <w:rFonts w:cstheme="minorHAnsi"/>
          <w:noProof/>
        </w:rPr>
        <w:t xml:space="preserve"> and New Zealand</w:t>
      </w:r>
      <w:r w:rsidR="00546251" w:rsidRPr="006F70D0">
        <w:rPr>
          <w:rFonts w:cstheme="minorHAnsi"/>
          <w:noProof/>
        </w:rPr>
        <w:t>,</w:t>
      </w:r>
      <w:hyperlink w:anchor="_ENREF_30" w:tooltip="Free, 2010 #10" w:history="1">
        <w:r w:rsidR="00303197" w:rsidRPr="006F70D0">
          <w:rPr>
            <w:rFonts w:cstheme="minorHAnsi"/>
            <w:noProof/>
          </w:rPr>
          <w:fldChar w:fldCharType="begin"/>
        </w:r>
        <w:r w:rsidR="00303197">
          <w:rPr>
            <w:rFonts w:cstheme="minorHAnsi"/>
            <w:noProof/>
          </w:rPr>
          <w:instrText xml:space="preserve"> ADDIN EN.CITE &lt;EndNote&gt;&lt;Cite&gt;&lt;Author&gt;Free&lt;/Author&gt;&lt;Year&gt;2010&lt;/Year&gt;&lt;RecNum&gt;10&lt;/RecNum&gt;&lt;DisplayText&gt;&lt;style face="superscript"&gt;30&lt;/style&gt;&lt;/DisplayText&gt;&lt;record&gt;&lt;rec-number&gt;10&lt;/rec-number&gt;&lt;foreign-keys&gt;&lt;key app="EN" db-id="efrwvzvttf2ttxefraqvere3p5sx0pfppz0z"&gt;10&lt;/key&gt;&lt;/foreign-keys&gt;&lt;ref-type name="Journal Article"&gt;17&lt;/ref-type&gt;&lt;contributors&gt;&lt;authors&gt;&lt;author&gt;Free, S.&lt;/author&gt;&lt;author&gt;Howden-Chapman, P.&lt;/author&gt;&lt;author&gt;Pierse, N.&lt;/author&gt;&lt;author&gt;Viggers, H.&lt;/author&gt;&lt;author&gt;The Housing Heating and Health Study Research Team,&lt;/author&gt;&lt;/authors&gt;&lt;/contributors&gt;&lt;auth-address&gt;He Kainga Oranga/Housing and Health Research Programme, University of Otago, Wellington, PO Box 7343, Wellington South 6242, New Zealand. philippa-howden-chapman@otago.ac.nz&lt;/auth-address&gt;&lt;titles&gt;&lt;title&gt;More effective home heating reduces school absences for children with asthma&lt;/title&gt;&lt;secondary-title&gt;J Epidemiol Community Health,&lt;/secondary-title&gt;&lt;/titles&gt;&lt;periodical&gt;&lt;full-title&gt;J Epidemiol Community Health,&lt;/full-title&gt;&lt;/periodical&gt;&lt;pages&gt;379-86&lt;/pages&gt;&lt;volume&gt;64&lt;/volume&gt;&lt;number&gt;5&lt;/number&gt;&lt;keywords&gt;&lt;keyword&gt;*Absenteeism&lt;/keyword&gt;&lt;keyword&gt;*Asthma/co [Complications]&lt;/keyword&gt;&lt;keyword&gt;Child&lt;/keyword&gt;&lt;keyword&gt;*Cold Temperature/ae [Adverse Effects]&lt;/keyword&gt;&lt;keyword&gt;*Heating&lt;/keyword&gt;&lt;keyword&gt;*Housing&lt;/keyword&gt;&lt;keyword&gt;Humans&lt;/keyword&gt;&lt;keyword&gt;New Zealand&lt;/keyword&gt;&lt;keyword&gt;*Schools&lt;/keyword&gt;&lt;keyword&gt;Single-Blind Method&lt;/keyword&gt;&lt;/keywords&gt;&lt;dates&gt;&lt;year&gt;2010&lt;/year&gt;&lt;/dates&gt;&lt;accession-num&gt;19776423&lt;/accession-num&gt;&lt;urls&gt;&lt;related-urls&gt;&lt;url&gt;http://jech.bmj.com/content/64/5/379.full.pdf&lt;/url&gt;&lt;/related-urls&gt;&lt;/urls&gt;&lt;custom4&gt;Medline/OvidSP. (23-09-13)&lt;/custom4&gt;&lt;language&gt;English&lt;/language&gt;&lt;/record&gt;&lt;/Cite&gt;&lt;/EndNote&gt;</w:instrText>
        </w:r>
        <w:r w:rsidR="00303197" w:rsidRPr="006F70D0">
          <w:rPr>
            <w:rFonts w:cstheme="minorHAnsi"/>
            <w:noProof/>
          </w:rPr>
          <w:fldChar w:fldCharType="separate"/>
        </w:r>
        <w:r w:rsidR="00303197" w:rsidRPr="0077594D">
          <w:rPr>
            <w:rFonts w:cstheme="minorHAnsi"/>
            <w:noProof/>
            <w:vertAlign w:val="superscript"/>
          </w:rPr>
          <w:t>30</w:t>
        </w:r>
        <w:r w:rsidR="00303197" w:rsidRPr="006F70D0">
          <w:rPr>
            <w:rFonts w:cstheme="minorHAnsi"/>
            <w:noProof/>
          </w:rPr>
          <w:fldChar w:fldCharType="end"/>
        </w:r>
      </w:hyperlink>
      <w:r w:rsidR="005F22FE" w:rsidRPr="006F70D0">
        <w:rPr>
          <w:rFonts w:cstheme="minorHAnsi"/>
          <w:noProof/>
        </w:rPr>
        <w:t xml:space="preserve"> and an obs</w:t>
      </w:r>
      <w:r w:rsidR="00705C41" w:rsidRPr="006F70D0">
        <w:rPr>
          <w:rFonts w:cstheme="minorHAnsi"/>
          <w:noProof/>
        </w:rPr>
        <w:t xml:space="preserve">ervational study </w:t>
      </w:r>
      <w:r w:rsidR="00546251" w:rsidRPr="006F70D0">
        <w:rPr>
          <w:rFonts w:cstheme="minorHAnsi"/>
          <w:noProof/>
        </w:rPr>
        <w:t>from</w:t>
      </w:r>
      <w:r w:rsidR="00705C41" w:rsidRPr="006F70D0">
        <w:rPr>
          <w:rFonts w:cstheme="minorHAnsi"/>
          <w:noProof/>
        </w:rPr>
        <w:t xml:space="preserve"> </w:t>
      </w:r>
      <w:r w:rsidR="00546251" w:rsidRPr="006F70D0">
        <w:rPr>
          <w:rFonts w:cstheme="minorHAnsi"/>
          <w:noProof/>
        </w:rPr>
        <w:t>the</w:t>
      </w:r>
      <w:r w:rsidRPr="006F70D0">
        <w:rPr>
          <w:rFonts w:cstheme="minorHAnsi"/>
          <w:noProof/>
        </w:rPr>
        <w:t xml:space="preserve"> UK</w:t>
      </w:r>
      <w:hyperlink w:anchor="_ENREF_20" w:tooltip="Somerville, 2000 #22" w:history="1">
        <w:r w:rsidR="00303197" w:rsidRPr="006F70D0">
          <w:rPr>
            <w:rFonts w:cstheme="minorHAnsi"/>
            <w:noProof/>
          </w:rPr>
          <w:fldChar w:fldCharType="begin"/>
        </w:r>
        <w:r w:rsidR="00303197">
          <w:rPr>
            <w:rFonts w:cstheme="minorHAnsi"/>
            <w:noProof/>
          </w:rPr>
          <w:instrText xml:space="preserve"> ADDIN EN.CITE &lt;EndNote&gt;&lt;Cite&gt;&lt;Author&gt;Somerville&lt;/Author&gt;&lt;Year&gt;2000&lt;/Year&gt;&lt;RecNum&gt;22&lt;/RecNum&gt;&lt;DisplayText&gt;&lt;style face="superscript"&gt;20&lt;/style&gt;&lt;/DisplayText&gt;&lt;record&gt;&lt;rec-number&gt;22&lt;/rec-number&gt;&lt;foreign-keys&gt;&lt;key app="EN" db-id="efrwvzvttf2ttxefraqvere3p5sx0pfppz0z"&gt;22&lt;/key&gt;&lt;/foreign-keys&gt;&lt;ref-type name="Journal Article"&gt;17&lt;/ref-type&gt;&lt;contributors&gt;&lt;authors&gt;&lt;author&gt;Somerville, M.&lt;/author&gt;&lt;author&gt;Mackenzie, I.&lt;/author&gt;&lt;author&gt;Owen, P.&lt;/author&gt;&lt;author&gt;Miles, D.&lt;/author&gt;&lt;/authors&gt;&lt;/contributors&gt;&lt;auth-address&gt;Department of Public Health Medicine, Cornwall and Isles of Scilly Health Authority, John Keay House, St Austell, Cornwall PL25 4NQ, UK.&lt;/auth-address&gt;&lt;titles&gt;&lt;title&gt;Housing and health: does installing heating in their homes improve the health of children with asthma?&lt;/title&gt;&lt;secondary-title&gt;Public Health&lt;/secondary-title&gt;&lt;/titles&gt;&lt;periodical&gt;&lt;full-title&gt;Public Health&lt;/full-title&gt;&lt;abbr-1&gt;Public Health&lt;/abbr-1&gt;&lt;/periodical&gt;&lt;pages&gt;434-9&lt;/pages&gt;&lt;volume&gt;114&lt;/volume&gt;&lt;number&gt;6&lt;/number&gt;&lt;keywords&gt;&lt;keyword&gt;*Asthma/pc [Prevention &amp;amp; Control]&lt;/keyword&gt;&lt;keyword&gt;Child&lt;/keyword&gt;&lt;keyword&gt;Child Welfare&lt;/keyword&gt;&lt;keyword&gt;Child, Preschool&lt;/keyword&gt;&lt;keyword&gt;England&lt;/keyword&gt;&lt;keyword&gt;Follow-Up Studies&lt;/keyword&gt;&lt;keyword&gt;*Heating&lt;/keyword&gt;&lt;keyword&gt;*Housing&lt;/keyword&gt;&lt;keyword&gt;Humans&lt;/keyword&gt;&lt;keyword&gt;National Health Programs&lt;/keyword&gt;&lt;keyword&gt;Pilot Projects&lt;/keyword&gt;&lt;keyword&gt;Public Health&lt;/keyword&gt;&lt;keyword&gt;Questionnaires&lt;/keyword&gt;&lt;/keywords&gt;&lt;dates&gt;&lt;year&gt;2000&lt;/year&gt;&lt;/dates&gt;&lt;accession-num&gt;11114752&lt;/accession-num&gt;&lt;urls&gt;&lt;/urls&gt;&lt;custom4&gt;Medline/OvidSP. (23-09-13)&lt;/custom4&gt;&lt;language&gt;English&lt;/language&gt;&lt;/record&gt;&lt;/Cite&gt;&lt;/EndNote&gt;</w:instrText>
        </w:r>
        <w:r w:rsidR="00303197" w:rsidRPr="006F70D0">
          <w:rPr>
            <w:rFonts w:cstheme="minorHAnsi"/>
            <w:noProof/>
          </w:rPr>
          <w:fldChar w:fldCharType="separate"/>
        </w:r>
        <w:r w:rsidR="00303197" w:rsidRPr="0077594D">
          <w:rPr>
            <w:rFonts w:cstheme="minorHAnsi"/>
            <w:noProof/>
            <w:vertAlign w:val="superscript"/>
          </w:rPr>
          <w:t>20</w:t>
        </w:r>
        <w:r w:rsidR="00303197" w:rsidRPr="006F70D0">
          <w:rPr>
            <w:rFonts w:cstheme="minorHAnsi"/>
            <w:noProof/>
          </w:rPr>
          <w:fldChar w:fldCharType="end"/>
        </w:r>
      </w:hyperlink>
      <w:r w:rsidRPr="006F70D0">
        <w:rPr>
          <w:rFonts w:cstheme="minorHAnsi"/>
          <w:noProof/>
        </w:rPr>
        <w:t xml:space="preserve"> </w:t>
      </w:r>
      <w:r w:rsidR="005F22FE" w:rsidRPr="006F70D0">
        <w:rPr>
          <w:rFonts w:cstheme="minorHAnsi"/>
          <w:noProof/>
        </w:rPr>
        <w:t>provide</w:t>
      </w:r>
      <w:r w:rsidR="009921D4">
        <w:rPr>
          <w:rFonts w:cstheme="minorHAnsi"/>
          <w:noProof/>
        </w:rPr>
        <w:t>d</w:t>
      </w:r>
      <w:r w:rsidR="005F22FE" w:rsidRPr="006F70D0">
        <w:rPr>
          <w:rFonts w:cstheme="minorHAnsi"/>
          <w:noProof/>
        </w:rPr>
        <w:t xml:space="preserve"> quantitative evidence about housing interven</w:t>
      </w:r>
      <w:r w:rsidR="0018075C" w:rsidRPr="006F70D0">
        <w:rPr>
          <w:rFonts w:cstheme="minorHAnsi"/>
          <w:noProof/>
        </w:rPr>
        <w:t>tions and absence from school.</w:t>
      </w:r>
    </w:p>
    <w:p w14:paraId="2893FFCA" w14:textId="52DE32AB" w:rsidR="00B50E8E" w:rsidRPr="00B50E8E" w:rsidRDefault="00B50E8E" w:rsidP="00B50E8E">
      <w:pPr>
        <w:spacing w:line="480" w:lineRule="auto"/>
        <w:rPr>
          <w:rFonts w:cstheme="minorHAnsi"/>
        </w:rPr>
      </w:pPr>
      <w:r w:rsidRPr="00B50E8E">
        <w:rPr>
          <w:rFonts w:cstheme="minorHAnsi"/>
        </w:rPr>
        <w:lastRenderedPageBreak/>
        <w:t xml:space="preserve">Overall, the evidence </w:t>
      </w:r>
      <w:r w:rsidR="002923FF">
        <w:rPr>
          <w:rFonts w:cstheme="minorHAnsi"/>
        </w:rPr>
        <w:t>was suggestive</w:t>
      </w:r>
      <w:r w:rsidR="00321081">
        <w:rPr>
          <w:rFonts w:cstheme="minorHAnsi"/>
        </w:rPr>
        <w:t>,</w:t>
      </w:r>
      <w:r w:rsidR="002923FF">
        <w:rPr>
          <w:rFonts w:cstheme="minorHAnsi"/>
        </w:rPr>
        <w:t xml:space="preserve"> though not conclusive</w:t>
      </w:r>
      <w:r w:rsidR="00321081">
        <w:rPr>
          <w:rFonts w:cstheme="minorHAnsi"/>
        </w:rPr>
        <w:t>,</w:t>
      </w:r>
      <w:r w:rsidR="002923FF">
        <w:rPr>
          <w:rFonts w:cstheme="minorHAnsi"/>
        </w:rPr>
        <w:t xml:space="preserve"> </w:t>
      </w:r>
      <w:r w:rsidRPr="00B50E8E">
        <w:rPr>
          <w:rFonts w:cstheme="minorHAnsi"/>
        </w:rPr>
        <w:t xml:space="preserve">that interventions which improve home energy efficiency and/or home heating </w:t>
      </w:r>
      <w:r w:rsidR="002923FF">
        <w:rPr>
          <w:rFonts w:cstheme="minorHAnsi"/>
        </w:rPr>
        <w:t>are generally</w:t>
      </w:r>
      <w:r w:rsidRPr="00B50E8E">
        <w:rPr>
          <w:rFonts w:cstheme="minorHAnsi"/>
        </w:rPr>
        <w:t xml:space="preserve"> beneficial for health. </w:t>
      </w:r>
      <w:r w:rsidR="002923FF">
        <w:rPr>
          <w:rFonts w:cstheme="minorHAnsi"/>
        </w:rPr>
        <w:t xml:space="preserve">It </w:t>
      </w:r>
      <w:r w:rsidRPr="00B50E8E">
        <w:rPr>
          <w:rFonts w:cstheme="minorHAnsi"/>
        </w:rPr>
        <w:t>suggest</w:t>
      </w:r>
      <w:r w:rsidR="00321081">
        <w:rPr>
          <w:rFonts w:cstheme="minorHAnsi"/>
        </w:rPr>
        <w:t>ed</w:t>
      </w:r>
      <w:r w:rsidRPr="00B50E8E">
        <w:rPr>
          <w:rFonts w:cstheme="minorHAnsi"/>
        </w:rPr>
        <w:t xml:space="preserve"> that home energy efficiency can improve respiratory outcomes for some children or adults with asthma and related conditions, with the strongest evidence coming from the larger scale RCTs in New Zealand</w:t>
      </w:r>
      <w:r w:rsidRPr="00B50E8E">
        <w:rPr>
          <w:rFonts w:cstheme="minorHAnsi"/>
        </w:rPr>
        <w:fldChar w:fldCharType="begin">
          <w:fldData xml:space="preserve">PEVuZE5vdGU+PENpdGU+PEF1dGhvcj5GcmVlPC9BdXRob3I+PFllYXI+MjAxMDwvWWVhcj48UmVj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</w:fldData>
        </w:fldChar>
      </w:r>
      <w:r w:rsidR="0077594D">
        <w:rPr>
          <w:rFonts w:cstheme="minorHAnsi"/>
        </w:rPr>
        <w:instrText xml:space="preserve"> ADDIN EN.CITE </w:instrText>
      </w:r>
      <w:r w:rsidR="0077594D">
        <w:rPr>
          <w:rFonts w:cstheme="minorHAnsi"/>
        </w:rPr>
        <w:fldChar w:fldCharType="begin">
          <w:fldData xml:space="preserve">PEVuZE5vdGU+PENpdGU+PEF1dGhvcj5GcmVlPC9BdXRob3I+PFllYXI+MjAxMDwvWWVhcj48UmVj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</w:fldData>
        </w:fldChar>
      </w:r>
      <w:r w:rsidR="0077594D">
        <w:rPr>
          <w:rFonts w:cstheme="minorHAnsi"/>
        </w:rPr>
        <w:instrText xml:space="preserve"> ADDIN EN.CITE.DATA </w:instrText>
      </w:r>
      <w:r w:rsidR="0077594D">
        <w:rPr>
          <w:rFonts w:cstheme="minorHAnsi"/>
        </w:rPr>
      </w:r>
      <w:r w:rsidR="0077594D">
        <w:rPr>
          <w:rFonts w:cstheme="minorHAnsi"/>
        </w:rPr>
        <w:fldChar w:fldCharType="end"/>
      </w:r>
      <w:r w:rsidRPr="00B50E8E">
        <w:rPr>
          <w:rFonts w:cstheme="minorHAnsi"/>
        </w:rPr>
      </w:r>
      <w:r w:rsidRPr="00B50E8E">
        <w:rPr>
          <w:rFonts w:cstheme="minorHAnsi"/>
        </w:rPr>
        <w:fldChar w:fldCharType="separate"/>
      </w:r>
      <w:hyperlink w:anchor="_ENREF_15" w:tooltip="Howden-Chapman, 2007 #6" w:history="1">
        <w:r w:rsidR="00303197" w:rsidRPr="0077594D">
          <w:rPr>
            <w:rFonts w:cstheme="minorHAnsi"/>
            <w:noProof/>
            <w:vertAlign w:val="superscript"/>
          </w:rPr>
          <w:t>15</w:t>
        </w:r>
      </w:hyperlink>
      <w:r w:rsidR="0077594D" w:rsidRPr="0077594D">
        <w:rPr>
          <w:rFonts w:cstheme="minorHAnsi"/>
          <w:noProof/>
          <w:vertAlign w:val="superscript"/>
        </w:rPr>
        <w:t xml:space="preserve">, </w:t>
      </w:r>
      <w:hyperlink w:anchor="_ENREF_16" w:tooltip="Howden-Chapman, 2008 #9" w:history="1">
        <w:r w:rsidR="00303197" w:rsidRPr="0077594D">
          <w:rPr>
            <w:rFonts w:cstheme="minorHAnsi"/>
            <w:noProof/>
            <w:vertAlign w:val="superscript"/>
          </w:rPr>
          <w:t>16</w:t>
        </w:r>
      </w:hyperlink>
      <w:r w:rsidR="0077594D" w:rsidRPr="0077594D">
        <w:rPr>
          <w:rFonts w:cstheme="minorHAnsi"/>
          <w:noProof/>
          <w:vertAlign w:val="superscript"/>
        </w:rPr>
        <w:t xml:space="preserve">, </w:t>
      </w:r>
      <w:hyperlink w:anchor="_ENREF_30" w:tooltip="Free, 2010 #10" w:history="1">
        <w:r w:rsidR="00303197" w:rsidRPr="0077594D">
          <w:rPr>
            <w:rFonts w:cstheme="minorHAnsi"/>
            <w:noProof/>
            <w:vertAlign w:val="superscript"/>
          </w:rPr>
          <w:t>30</w:t>
        </w:r>
      </w:hyperlink>
      <w:r w:rsidRPr="00B50E8E">
        <w:rPr>
          <w:rFonts w:cstheme="minorHAnsi"/>
        </w:rPr>
        <w:fldChar w:fldCharType="end"/>
      </w:r>
      <w:r w:rsidRPr="00B50E8E">
        <w:rPr>
          <w:rFonts w:cstheme="minorHAnsi"/>
        </w:rPr>
        <w:t xml:space="preserve"> and the UK.</w:t>
      </w:r>
      <w:r w:rsidRPr="00B50E8E">
        <w:rPr>
          <w:rFonts w:cstheme="minorHAnsi"/>
        </w:rPr>
        <w:fldChar w:fldCharType="begin">
          <w:fldData xml:space="preserve">PEVuZE5vdGU+PENpdGU+PEF1dGhvcj5CYXJ0b248L0F1dGhvcj48WWVhcj4yMDA3PC9ZZWFyPjxS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=
</w:fldData>
        </w:fldChar>
      </w:r>
      <w:r w:rsidR="0077594D">
        <w:rPr>
          <w:rFonts w:cstheme="minorHAnsi"/>
        </w:rPr>
        <w:instrText xml:space="preserve"> ADDIN EN.CITE </w:instrText>
      </w:r>
      <w:r w:rsidR="0077594D">
        <w:rPr>
          <w:rFonts w:cstheme="minorHAnsi"/>
        </w:rPr>
        <w:fldChar w:fldCharType="begin">
          <w:fldData xml:space="preserve">PEVuZE5vdGU+PENpdGU+PEF1dGhvcj5CYXJ0b248L0F1dGhvcj48WWVhcj4yMDA3PC9ZZWFyPjxS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=
</w:fldData>
        </w:fldChar>
      </w:r>
      <w:r w:rsidR="0077594D">
        <w:rPr>
          <w:rFonts w:cstheme="minorHAnsi"/>
        </w:rPr>
        <w:instrText xml:space="preserve"> ADDIN EN.CITE.DATA </w:instrText>
      </w:r>
      <w:r w:rsidR="0077594D">
        <w:rPr>
          <w:rFonts w:cstheme="minorHAnsi"/>
        </w:rPr>
      </w:r>
      <w:r w:rsidR="0077594D">
        <w:rPr>
          <w:rFonts w:cstheme="minorHAnsi"/>
        </w:rPr>
        <w:fldChar w:fldCharType="end"/>
      </w:r>
      <w:r w:rsidRPr="00B50E8E">
        <w:rPr>
          <w:rFonts w:cstheme="minorHAnsi"/>
        </w:rPr>
      </w:r>
      <w:r w:rsidRPr="00B50E8E">
        <w:rPr>
          <w:rFonts w:cstheme="minorHAnsi"/>
        </w:rPr>
        <w:fldChar w:fldCharType="separate"/>
      </w:r>
      <w:hyperlink w:anchor="_ENREF_11" w:tooltip="Woodfine, 2011 #2" w:history="1">
        <w:r w:rsidR="00303197" w:rsidRPr="0077594D">
          <w:rPr>
            <w:rFonts w:cstheme="minorHAnsi"/>
            <w:noProof/>
            <w:vertAlign w:val="superscript"/>
          </w:rPr>
          <w:t>11</w:t>
        </w:r>
      </w:hyperlink>
      <w:r w:rsidR="0077594D" w:rsidRPr="0077594D">
        <w:rPr>
          <w:rFonts w:cstheme="minorHAnsi"/>
          <w:noProof/>
          <w:vertAlign w:val="superscript"/>
        </w:rPr>
        <w:t xml:space="preserve">, </w:t>
      </w:r>
      <w:hyperlink w:anchor="_ENREF_13" w:tooltip="Barton, 2007 #19" w:history="1">
        <w:r w:rsidR="00303197" w:rsidRPr="0077594D">
          <w:rPr>
            <w:rFonts w:cstheme="minorHAnsi"/>
            <w:noProof/>
            <w:vertAlign w:val="superscript"/>
          </w:rPr>
          <w:t>13</w:t>
        </w:r>
      </w:hyperlink>
      <w:r w:rsidR="0077594D" w:rsidRPr="0077594D">
        <w:rPr>
          <w:rFonts w:cstheme="minorHAnsi"/>
          <w:noProof/>
          <w:vertAlign w:val="superscript"/>
        </w:rPr>
        <w:t xml:space="preserve">, </w:t>
      </w:r>
      <w:hyperlink w:anchor="_ENREF_26" w:tooltip="Osman, 2010 #11" w:history="1">
        <w:r w:rsidR="00303197" w:rsidRPr="0077594D">
          <w:rPr>
            <w:rFonts w:cstheme="minorHAnsi"/>
            <w:noProof/>
            <w:vertAlign w:val="superscript"/>
          </w:rPr>
          <w:t>26</w:t>
        </w:r>
      </w:hyperlink>
      <w:r w:rsidRPr="00B50E8E">
        <w:rPr>
          <w:rFonts w:cstheme="minorHAnsi"/>
        </w:rPr>
        <w:fldChar w:fldCharType="end"/>
      </w:r>
      <w:hyperlink w:anchor="_ENREF_30" w:tooltip="Saeki, 2013 #1" w:history="1"/>
      <w:r w:rsidRPr="00B50E8E">
        <w:rPr>
          <w:rFonts w:cstheme="minorHAnsi"/>
        </w:rPr>
        <w:t xml:space="preserve"> There </w:t>
      </w:r>
      <w:r w:rsidR="002923FF">
        <w:rPr>
          <w:rFonts w:cstheme="minorHAnsi"/>
        </w:rPr>
        <w:t>wa</w:t>
      </w:r>
      <w:r w:rsidRPr="00B50E8E">
        <w:rPr>
          <w:rFonts w:cstheme="minorHAnsi"/>
        </w:rPr>
        <w:t>s also evidence that housing interventions may improve various measures of mental well-being, at least in the short term, although evidence reporting in some studies has been selective.</w:t>
      </w:r>
      <w:hyperlink w:anchor="_ENREF_13" w:tooltip="Barton, 2007 #19" w:history="1">
        <w:r w:rsidR="00303197" w:rsidRPr="00B50E8E">
          <w:rPr>
            <w:rFonts w:cstheme="minorHAnsi"/>
          </w:rPr>
          <w:fldChar w:fldCharType="begin"/>
        </w:r>
        <w:r w:rsidR="00303197">
          <w:rPr>
            <w:rFonts w:cstheme="minorHAnsi"/>
          </w:rPr>
          <w:instrText xml:space="preserve"> ADDIN EN.CITE &lt;EndNote&gt;&lt;Cite&gt;&lt;Author&gt;Barton&lt;/Author&gt;&lt;Year&gt;2007&lt;/Year&gt;&lt;RecNum&gt;19&lt;/RecNum&gt;&lt;DisplayText&gt;&lt;style face="superscript"&gt;13&lt;/style&gt;&lt;/DisplayText&gt;&lt;record&gt;&lt;rec-number&gt;19&lt;/rec-number&gt;&lt;foreign-keys&gt;&lt;key app="EN" db-id="efrwvzvttf2ttxefraqvere3p5sx0pfppz0z"&gt;19&lt;/key&gt;&lt;/foreign-keys&gt;&lt;ref-type name="Journal Article"&gt;17&lt;/ref-type&gt;&lt;contributors&gt;&lt;authors&gt;&lt;author&gt;Barton, A.&lt;/author&gt;&lt;author&gt;Basham, M.&lt;/author&gt;&lt;author&gt;Foy, C.&lt;/author&gt;&lt;author&gt;Buckingham, K.&lt;/author&gt;&lt;author&gt;Somerville, M.&lt;/author&gt;&lt;author&gt;Torbay Healthy Housing Group,&lt;/author&gt;&lt;/authors&gt;&lt;/contributors&gt;&lt;auth-address&gt;Peninsula Research &amp;amp; Development Support Unit, Room N17 ITTC Building, Tamar Science Park, Plymouth, UK. andy.barton@phnt.swest.nhs.uk&lt;/auth-address&gt;&lt;titles&gt;&lt;title&gt;The Watcombe Housing Study: the short term effect of improving housing conditions on the health of residents&lt;/title&gt;&lt;secondary-title&gt;J Epidemiol Community Health,&lt;/secondary-title&gt;&lt;/titles&gt;&lt;periodical&gt;&lt;full-title&gt;J Epidemiol Community Health,&lt;/full-title&gt;&lt;/periodical&gt;&lt;pages&gt;771-7&lt;/pages&gt;&lt;volume&gt;61&lt;/volume&gt;&lt;number&gt;9&lt;/number&gt;&lt;keywords&gt;&lt;keyword&gt;Adolescent&lt;/keyword&gt;&lt;keyword&gt;Adult&lt;/keyword&gt;&lt;keyword&gt;Aged&lt;/keyword&gt;&lt;keyword&gt;Child&lt;/keyword&gt;&lt;keyword&gt;Child, Preschool&lt;/keyword&gt;&lt;keyword&gt;Female&lt;/keyword&gt;&lt;keyword&gt;Great Britain/ep [Epidemiology]&lt;/keyword&gt;&lt;keyword&gt;*Health Status Indicators&lt;/keyword&gt;&lt;keyword&gt;Humans&lt;/keyword&gt;&lt;keyword&gt;Infant&lt;/keyword&gt;&lt;keyword&gt;Infant, Newborn&lt;/keyword&gt;&lt;keyword&gt;Male&lt;/keyword&gt;&lt;keyword&gt;Middle Aged&lt;/keyword&gt;&lt;keyword&gt;*Public Housing/st [Standards]&lt;/keyword&gt;&lt;keyword&gt;Questionnaires&lt;/keyword&gt;&lt;/keywords&gt;&lt;dates&gt;&lt;year&gt;2007&lt;/year&gt;&lt;/dates&gt;&lt;urls&gt;&lt;/urls&gt;&lt;language&gt;English&lt;/language&gt;&lt;/record&gt;&lt;/Cite&gt;&lt;/EndNote&gt;</w:instrText>
        </w:r>
        <w:r w:rsidR="00303197" w:rsidRPr="00B50E8E">
          <w:rPr>
            <w:rFonts w:cstheme="minorHAnsi"/>
          </w:rPr>
          <w:fldChar w:fldCharType="separate"/>
        </w:r>
        <w:r w:rsidR="00303197" w:rsidRPr="0077594D">
          <w:rPr>
            <w:rFonts w:cstheme="minorHAnsi"/>
            <w:noProof/>
            <w:vertAlign w:val="superscript"/>
          </w:rPr>
          <w:t>13</w:t>
        </w:r>
        <w:r w:rsidR="00303197" w:rsidRPr="00B50E8E">
          <w:rPr>
            <w:rFonts w:cstheme="minorHAnsi"/>
          </w:rPr>
          <w:fldChar w:fldCharType="end"/>
        </w:r>
      </w:hyperlink>
      <w:r w:rsidRPr="00B50E8E">
        <w:rPr>
          <w:rFonts w:cstheme="minorHAnsi"/>
        </w:rPr>
        <w:t xml:space="preserve"> Evidence </w:t>
      </w:r>
      <w:r w:rsidR="00321081">
        <w:rPr>
          <w:rFonts w:cstheme="minorHAnsi"/>
        </w:rPr>
        <w:t xml:space="preserve">(largely from </w:t>
      </w:r>
      <w:r w:rsidR="00321081" w:rsidRPr="00B50E8E">
        <w:rPr>
          <w:rFonts w:cstheme="minorHAnsi"/>
        </w:rPr>
        <w:t>New Zealand</w:t>
      </w:r>
      <w:r w:rsidR="00321081">
        <w:rPr>
          <w:rFonts w:cstheme="minorHAnsi"/>
        </w:rPr>
        <w:t xml:space="preserve">) </w:t>
      </w:r>
      <w:r w:rsidRPr="00B50E8E">
        <w:rPr>
          <w:rFonts w:cstheme="minorHAnsi"/>
        </w:rPr>
        <w:t xml:space="preserve">about possible reductions in health service contact </w:t>
      </w:r>
      <w:r w:rsidR="00321081">
        <w:rPr>
          <w:rFonts w:cstheme="minorHAnsi"/>
        </w:rPr>
        <w:t>wa</w:t>
      </w:r>
      <w:r w:rsidRPr="00B50E8E">
        <w:rPr>
          <w:rFonts w:cstheme="minorHAnsi"/>
        </w:rPr>
        <w:t>s mixed</w:t>
      </w:r>
      <w:r w:rsidR="00321081">
        <w:rPr>
          <w:rFonts w:cstheme="minorHAnsi"/>
        </w:rPr>
        <w:t>, and there was</w:t>
      </w:r>
      <w:r w:rsidRPr="00B50E8E">
        <w:rPr>
          <w:rFonts w:cstheme="minorHAnsi"/>
        </w:rPr>
        <w:t xml:space="preserve"> limited evidence that housing interventions may reduce </w:t>
      </w:r>
      <w:r w:rsidR="00412C75">
        <w:rPr>
          <w:rFonts w:cstheme="minorHAnsi"/>
        </w:rPr>
        <w:t xml:space="preserve">school absences </w:t>
      </w:r>
      <w:r w:rsidRPr="00B50E8E">
        <w:rPr>
          <w:rFonts w:cstheme="minorHAnsi"/>
        </w:rPr>
        <w:t>for children with asthma.</w:t>
      </w:r>
      <w:r w:rsidR="00C35F4E">
        <w:rPr>
          <w:rFonts w:cstheme="minorHAnsi"/>
        </w:rPr>
        <w:fldChar w:fldCharType="begin">
          <w:fldData xml:space="preserve">PEVuZE5vdGU+PENpdGU+PEF1dGhvcj5GcmVlPC9BdXRob3I+PFllYXI+MjAxMDwvWWVhcj48UmVj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</w:fldData>
        </w:fldChar>
      </w:r>
      <w:r w:rsidR="00C35F4E">
        <w:rPr>
          <w:rFonts w:cstheme="minorHAnsi"/>
        </w:rPr>
        <w:instrText xml:space="preserve"> ADDIN EN.CITE </w:instrText>
      </w:r>
      <w:r w:rsidR="00C35F4E">
        <w:rPr>
          <w:rFonts w:cstheme="minorHAnsi"/>
        </w:rPr>
        <w:fldChar w:fldCharType="begin">
          <w:fldData xml:space="preserve">PEVuZE5vdGU+PENpdGU+PEF1dGhvcj5GcmVlPC9BdXRob3I+PFllYXI+MjAxMDwvWWVhcj48UmVj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</w:fldData>
        </w:fldChar>
      </w:r>
      <w:r w:rsidR="00C35F4E">
        <w:rPr>
          <w:rFonts w:cstheme="minorHAnsi"/>
        </w:rPr>
        <w:instrText xml:space="preserve"> ADDIN EN.CITE.DATA </w:instrText>
      </w:r>
      <w:r w:rsidR="00C35F4E">
        <w:rPr>
          <w:rFonts w:cstheme="minorHAnsi"/>
        </w:rPr>
      </w:r>
      <w:r w:rsidR="00C35F4E">
        <w:rPr>
          <w:rFonts w:cstheme="minorHAnsi"/>
        </w:rPr>
        <w:fldChar w:fldCharType="end"/>
      </w:r>
      <w:r w:rsidR="00C35F4E">
        <w:rPr>
          <w:rFonts w:cstheme="minorHAnsi"/>
        </w:rPr>
      </w:r>
      <w:r w:rsidR="00C35F4E">
        <w:rPr>
          <w:rFonts w:cstheme="minorHAnsi"/>
        </w:rPr>
        <w:fldChar w:fldCharType="separate"/>
      </w:r>
      <w:hyperlink w:anchor="_ENREF_20" w:tooltip="Somerville, 2000 #22" w:history="1">
        <w:r w:rsidR="00303197" w:rsidRPr="00C35F4E">
          <w:rPr>
            <w:rFonts w:cstheme="minorHAnsi"/>
            <w:noProof/>
            <w:vertAlign w:val="superscript"/>
          </w:rPr>
          <w:t>20</w:t>
        </w:r>
      </w:hyperlink>
      <w:r w:rsidR="00C35F4E" w:rsidRPr="00C35F4E">
        <w:rPr>
          <w:rFonts w:cstheme="minorHAnsi"/>
          <w:noProof/>
          <w:vertAlign w:val="superscript"/>
        </w:rPr>
        <w:t xml:space="preserve">, </w:t>
      </w:r>
      <w:hyperlink w:anchor="_ENREF_30" w:tooltip="Free, 2010 #10" w:history="1">
        <w:r w:rsidR="00303197" w:rsidRPr="00C35F4E">
          <w:rPr>
            <w:rFonts w:cstheme="minorHAnsi"/>
            <w:noProof/>
            <w:vertAlign w:val="superscript"/>
          </w:rPr>
          <w:t>30</w:t>
        </w:r>
      </w:hyperlink>
      <w:r w:rsidR="00C35F4E">
        <w:rPr>
          <w:rFonts w:cstheme="minorHAnsi"/>
        </w:rPr>
        <w:fldChar w:fldCharType="end"/>
      </w:r>
    </w:p>
    <w:p w14:paraId="3EEF5F72" w14:textId="3E92A70C" w:rsidR="00B82CCE" w:rsidRDefault="00E06403" w:rsidP="00B82CCE">
      <w:pPr>
        <w:spacing w:line="480" w:lineRule="auto"/>
        <w:rPr>
          <w:rFonts w:cstheme="minorHAnsi"/>
        </w:rPr>
      </w:pPr>
      <w:r>
        <w:rPr>
          <w:rFonts w:cstheme="minorHAnsi"/>
        </w:rPr>
        <w:t>W</w:t>
      </w:r>
      <w:r w:rsidR="00B82CCE" w:rsidRPr="00284116">
        <w:rPr>
          <w:rFonts w:cstheme="minorHAnsi"/>
        </w:rPr>
        <w:t xml:space="preserve">hile there are </w:t>
      </w:r>
      <w:r w:rsidR="00B82CCE">
        <w:rPr>
          <w:rFonts w:cstheme="minorHAnsi"/>
        </w:rPr>
        <w:t xml:space="preserve">now a number of </w:t>
      </w:r>
      <w:r w:rsidR="00B82CCE" w:rsidRPr="00284116">
        <w:rPr>
          <w:rFonts w:cstheme="minorHAnsi"/>
        </w:rPr>
        <w:t xml:space="preserve">good </w:t>
      </w:r>
      <w:r w:rsidR="00B82CCE">
        <w:rPr>
          <w:rFonts w:cstheme="minorHAnsi"/>
        </w:rPr>
        <w:t>RCTs, t</w:t>
      </w:r>
      <w:r w:rsidR="00B82CCE" w:rsidRPr="00284116">
        <w:rPr>
          <w:rFonts w:cstheme="minorHAnsi"/>
        </w:rPr>
        <w:t xml:space="preserve">he evidence </w:t>
      </w:r>
      <w:r w:rsidR="00FD3BC3">
        <w:rPr>
          <w:rFonts w:cstheme="minorHAnsi"/>
        </w:rPr>
        <w:t xml:space="preserve">from these studies is </w:t>
      </w:r>
      <w:r w:rsidR="00B82CCE" w:rsidRPr="00284116">
        <w:rPr>
          <w:rFonts w:cstheme="minorHAnsi"/>
        </w:rPr>
        <w:t>het</w:t>
      </w:r>
      <w:r w:rsidR="00B82CCE">
        <w:rPr>
          <w:rFonts w:cstheme="minorHAnsi"/>
        </w:rPr>
        <w:t>erogeneous</w:t>
      </w:r>
      <w:r w:rsidR="006E613F">
        <w:rPr>
          <w:rFonts w:cstheme="minorHAnsi"/>
        </w:rPr>
        <w:t xml:space="preserve">, </w:t>
      </w:r>
      <w:r w:rsidR="00FD3BC3">
        <w:rPr>
          <w:rFonts w:cstheme="minorHAnsi"/>
        </w:rPr>
        <w:t xml:space="preserve">disappointingly </w:t>
      </w:r>
      <w:r w:rsidR="00B82CCE">
        <w:rPr>
          <w:rFonts w:cstheme="minorHAnsi"/>
        </w:rPr>
        <w:t>mixed in quality</w:t>
      </w:r>
      <w:r w:rsidR="00D63108">
        <w:rPr>
          <w:rFonts w:cstheme="minorHAnsi"/>
        </w:rPr>
        <w:t>,</w:t>
      </w:r>
      <w:r w:rsidR="006E613F">
        <w:rPr>
          <w:rFonts w:cstheme="minorHAnsi"/>
        </w:rPr>
        <w:t xml:space="preserve"> and </w:t>
      </w:r>
      <w:r w:rsidR="00FD3BC3">
        <w:rPr>
          <w:rFonts w:cstheme="minorHAnsi"/>
        </w:rPr>
        <w:t xml:space="preserve">somewhat </w:t>
      </w:r>
      <w:r w:rsidR="006E613F">
        <w:rPr>
          <w:rFonts w:cstheme="minorHAnsi"/>
        </w:rPr>
        <w:t xml:space="preserve">difficult to interpret – including </w:t>
      </w:r>
      <w:r w:rsidR="00B82CCE">
        <w:rPr>
          <w:rFonts w:cstheme="minorHAnsi"/>
        </w:rPr>
        <w:t xml:space="preserve">the evidence from </w:t>
      </w:r>
      <w:r w:rsidR="00D63108">
        <w:rPr>
          <w:rFonts w:cstheme="minorHAnsi"/>
        </w:rPr>
        <w:t xml:space="preserve">the </w:t>
      </w:r>
      <w:r w:rsidR="00B82CCE">
        <w:rPr>
          <w:rFonts w:cstheme="minorHAnsi"/>
        </w:rPr>
        <w:t xml:space="preserve">RCTs </w:t>
      </w:r>
      <w:r w:rsidR="006E613F">
        <w:rPr>
          <w:rFonts w:cstheme="minorHAnsi"/>
        </w:rPr>
        <w:t>themselves</w:t>
      </w:r>
      <w:r w:rsidR="00B82CCE">
        <w:rPr>
          <w:rFonts w:cstheme="minorHAnsi"/>
        </w:rPr>
        <w:t xml:space="preserve">. For </w:t>
      </w:r>
      <w:r w:rsidR="006E613F">
        <w:rPr>
          <w:rFonts w:cstheme="minorHAnsi"/>
        </w:rPr>
        <w:t>example</w:t>
      </w:r>
      <w:r w:rsidR="00B82CCE">
        <w:rPr>
          <w:rFonts w:cstheme="minorHAnsi"/>
        </w:rPr>
        <w:t xml:space="preserve">, </w:t>
      </w:r>
      <w:r w:rsidR="00B82CCE" w:rsidRPr="00284116">
        <w:rPr>
          <w:rFonts w:cstheme="minorHAnsi"/>
        </w:rPr>
        <w:t xml:space="preserve">the CHARISMA </w:t>
      </w:r>
      <w:r w:rsidR="00FB2714" w:rsidRPr="00FB2714">
        <w:rPr>
          <w:rFonts w:cstheme="minorHAnsi"/>
        </w:rPr>
        <w:t xml:space="preserve">(Children's Health in Asthma: Research to Improve Status through Modifying Accommodation) </w:t>
      </w:r>
      <w:r w:rsidR="00B82CCE" w:rsidRPr="00284116">
        <w:rPr>
          <w:rFonts w:cstheme="minorHAnsi"/>
        </w:rPr>
        <w:t xml:space="preserve">study was primarily </w:t>
      </w:r>
      <w:r w:rsidR="00FB2714">
        <w:rPr>
          <w:rFonts w:cstheme="minorHAnsi"/>
        </w:rPr>
        <w:t>an analysis</w:t>
      </w:r>
      <w:r w:rsidR="006E613F">
        <w:rPr>
          <w:rFonts w:cstheme="minorHAnsi"/>
        </w:rPr>
        <w:t xml:space="preserve"> of a </w:t>
      </w:r>
      <w:r w:rsidR="00B82CCE" w:rsidRPr="00284116">
        <w:rPr>
          <w:rFonts w:cstheme="minorHAnsi"/>
        </w:rPr>
        <w:t>specific ventilation intervention for asthma sufferers and only a small subset of the study population rec</w:t>
      </w:r>
      <w:r w:rsidR="00B82CCE">
        <w:rPr>
          <w:rFonts w:cstheme="minorHAnsi"/>
        </w:rPr>
        <w:t xml:space="preserve">eived </w:t>
      </w:r>
      <w:r w:rsidR="009921D4">
        <w:rPr>
          <w:rFonts w:cstheme="minorHAnsi"/>
        </w:rPr>
        <w:t xml:space="preserve">the </w:t>
      </w:r>
      <w:r w:rsidR="00B82CCE">
        <w:rPr>
          <w:rFonts w:cstheme="minorHAnsi"/>
        </w:rPr>
        <w:t>heating intervention,</w:t>
      </w:r>
      <w:hyperlink w:anchor="_ENREF_11" w:tooltip="Woodfine, 2011 #2" w:history="1">
        <w:r w:rsidR="00303197">
          <w:rPr>
            <w:rFonts w:cstheme="minorHAnsi"/>
          </w:rPr>
          <w:fldChar w:fldCharType="begin"/>
        </w:r>
        <w:r w:rsidR="00303197">
          <w:rPr>
            <w:rFonts w:cstheme="minorHAnsi"/>
          </w:rPr>
          <w:instrText xml:space="preserve"> ADDIN EN.CITE &lt;EndNote&gt;&lt;Cite&gt;&lt;Author&gt;Woodfine&lt;/Author&gt;&lt;Year&gt;2011&lt;/Year&gt;&lt;RecNum&gt;2&lt;/RecNum&gt;&lt;DisplayText&gt;&lt;style face="superscript"&gt;11&lt;/style&gt;&lt;/DisplayText&gt;&lt;record&gt;&lt;rec-number&gt;2&lt;/rec-number&gt;&lt;foreign-keys&gt;&lt;key app="EN" db-id="efrwvzvttf2ttxefraqvere3p5sx0pfppz0z"&gt;2&lt;/key&gt;&lt;/foreign-keys&gt;&lt;ref-type name="Journal Article"&gt;17&lt;/ref-type&gt;&lt;contributors&gt;&lt;authors&gt;&lt;author&gt;Woodfine, L.&lt;/author&gt;&lt;author&gt;Neal, R.D.&lt;/author&gt;&lt;author&gt;Bruce, N.&lt;/author&gt;&lt;author&gt;Edwards, R.T.&lt;/author&gt;&lt;author&gt;Linck, P.&lt;/author&gt;&lt;author&gt;Mullock, L.&lt;/author&gt;&lt;author&gt;Nelhans, N.&lt;/author&gt;&lt;author&gt;Pasterfield, D.&lt;/author&gt;&lt;author&gt;Russell, D.&lt;/author&gt;&lt;author&gt;Russell, I.&lt;/author&gt;&lt;/authors&gt;&lt;/contributors&gt;&lt;auth-address&gt;Public Health Wales, Wrexham, UK. louise.woodfine@wales.nhs.uk&lt;/auth-address&gt;&lt;titles&gt;&lt;title&gt;Enhancing ventilation in homes of children with asthma: pragmatic randomised controlled trial&lt;/title&gt;&lt;secondary-title&gt;Br J Gen Pract&lt;/secondary-title&gt;&lt;/titles&gt;&lt;periodical&gt;&lt;full-title&gt;Br J Gen Pract&lt;/full-title&gt;&lt;abbr-1&gt;The British journal of general practice : the journal of the Royal College of General Practitioners&lt;/abbr-1&gt;&lt;/periodical&gt;&lt;pages&gt;e724-32&lt;/pages&gt;&lt;volume&gt;61&lt;/volume&gt;&lt;number&gt;592&lt;/number&gt;&lt;keywords&gt;&lt;keyword&gt;Absenteeism&lt;/keyword&gt;&lt;keyword&gt;Adolescent&lt;/keyword&gt;&lt;keyword&gt;Asthma/ prevention &amp;amp; control&lt;/keyword&gt;&lt;keyword&gt;Child&lt;/keyword&gt;&lt;keyword&gt;Child, Preschool&lt;/keyword&gt;&lt;keyword&gt;Female&lt;/keyword&gt;&lt;keyword&gt;Health Status&lt;/keyword&gt;&lt;keyword&gt;Heating/ standards&lt;/keyword&gt;&lt;keyword&gt;Housing/ standards&lt;/keyword&gt;&lt;keyword&gt;Humans&lt;/keyword&gt;&lt;keyword&gt;Male&lt;/keyword&gt;&lt;keyword&gt;Prognosis&lt;/keyword&gt;&lt;keyword&gt;Quality of Life&lt;/keyword&gt;&lt;keyword&gt;Questionnaires&lt;/keyword&gt;&lt;keyword&gt;Ventilation/ standards&lt;/keyword&gt;&lt;keyword&gt;Wales&lt;/keyword&gt;&lt;/keywords&gt;&lt;dates&gt;&lt;year&gt;2011&lt;/year&gt;&lt;/dates&gt;&lt;accession-num&gt;22054336&lt;/accession-num&gt;&lt;urls&gt;&lt;related-urls&gt;&lt;url&gt;http://www.ncbi.nlm.nih.gov/pmc/articles/PMC3207090/pdf/bjgp61-e724.pdf&lt;/url&gt;&lt;/related-urls&gt;&lt;/urls&gt;&lt;custom2&gt;PMC3207090&lt;/custom2&gt;&lt;remote-database-provider&gt;NLM&lt;/remote-database-provider&gt;&lt;language&gt;eng&lt;/language&gt;&lt;/record&gt;&lt;/Cite&gt;&lt;/EndNote&gt;</w:instrText>
        </w:r>
        <w:r w:rsidR="00303197">
          <w:rPr>
            <w:rFonts w:cstheme="minorHAnsi"/>
          </w:rPr>
          <w:fldChar w:fldCharType="separate"/>
        </w:r>
        <w:r w:rsidR="00303197" w:rsidRPr="0077594D">
          <w:rPr>
            <w:rFonts w:cstheme="minorHAnsi"/>
            <w:noProof/>
            <w:vertAlign w:val="superscript"/>
          </w:rPr>
          <w:t>11</w:t>
        </w:r>
        <w:r w:rsidR="00303197">
          <w:rPr>
            <w:rFonts w:cstheme="minorHAnsi"/>
          </w:rPr>
          <w:fldChar w:fldCharType="end"/>
        </w:r>
      </w:hyperlink>
      <w:r w:rsidR="00B82CCE" w:rsidRPr="00284116">
        <w:rPr>
          <w:rFonts w:cstheme="minorHAnsi"/>
        </w:rPr>
        <w:t xml:space="preserve"> </w:t>
      </w:r>
      <w:r w:rsidR="00B82CCE">
        <w:rPr>
          <w:rFonts w:cstheme="minorHAnsi"/>
        </w:rPr>
        <w:t>while</w:t>
      </w:r>
      <w:r w:rsidR="00B82CCE" w:rsidRPr="00284116">
        <w:rPr>
          <w:rFonts w:cstheme="minorHAnsi"/>
        </w:rPr>
        <w:t xml:space="preserve"> </w:t>
      </w:r>
      <w:r w:rsidR="006E613F">
        <w:rPr>
          <w:rFonts w:cstheme="minorHAnsi"/>
        </w:rPr>
        <w:t xml:space="preserve">an </w:t>
      </w:r>
      <w:r w:rsidR="00FD3BC3">
        <w:rPr>
          <w:rFonts w:cstheme="minorHAnsi"/>
        </w:rPr>
        <w:t xml:space="preserve">otherwise sound </w:t>
      </w:r>
      <w:r w:rsidR="006E613F">
        <w:rPr>
          <w:rFonts w:cstheme="minorHAnsi"/>
        </w:rPr>
        <w:t>RCT by</w:t>
      </w:r>
      <w:r w:rsidR="006E613F" w:rsidRPr="00284116">
        <w:rPr>
          <w:rFonts w:cstheme="minorHAnsi"/>
        </w:rPr>
        <w:t xml:space="preserve"> </w:t>
      </w:r>
      <w:r w:rsidR="00B82CCE" w:rsidRPr="00284116">
        <w:rPr>
          <w:rFonts w:cstheme="minorHAnsi"/>
        </w:rPr>
        <w:t xml:space="preserve">Osman </w:t>
      </w:r>
      <w:r w:rsidR="009921D4">
        <w:rPr>
          <w:rFonts w:cstheme="minorHAnsi"/>
        </w:rPr>
        <w:t>et al. (2010) had appreciable cross-</w:t>
      </w:r>
      <w:r w:rsidR="00B82CCE" w:rsidRPr="00284116">
        <w:rPr>
          <w:rFonts w:cstheme="minorHAnsi"/>
        </w:rPr>
        <w:t xml:space="preserve">contamination </w:t>
      </w:r>
      <w:r w:rsidR="006E613F">
        <w:rPr>
          <w:rFonts w:cstheme="minorHAnsi"/>
        </w:rPr>
        <w:t xml:space="preserve">of its intervention arms </w:t>
      </w:r>
      <w:r w:rsidR="00B82CCE" w:rsidRPr="00284116">
        <w:rPr>
          <w:rFonts w:cstheme="minorHAnsi"/>
        </w:rPr>
        <w:t>and its effective sample size was small.</w:t>
      </w:r>
      <w:hyperlink w:anchor="_ENREF_26" w:tooltip="Osman, 2010 #11" w:history="1">
        <w:r w:rsidR="00303197">
          <w:rPr>
            <w:rFonts w:cstheme="minorHAnsi"/>
          </w:rPr>
          <w:fldChar w:fldCharType="begin"/>
        </w:r>
        <w:r w:rsidR="00303197">
          <w:rPr>
            <w:rFonts w:cstheme="minorHAnsi"/>
          </w:rPr>
          <w:instrText xml:space="preserve"> ADDIN EN.CITE &lt;EndNote&gt;&lt;Cite&gt;&lt;Author&gt;Osman&lt;/Author&gt;&lt;Year&gt;2010&lt;/Year&gt;&lt;RecNum&gt;11&lt;/RecNum&gt;&lt;DisplayText&gt;&lt;style face="superscript"&gt;26&lt;/style&gt;&lt;/DisplayText&gt;&lt;record&gt;&lt;rec-number&gt;11&lt;/rec-number&gt;&lt;foreign-keys&gt;&lt;key app="EN" db-id="efrwvzvttf2ttxefraqvere3p5sx0pfppz0z"&gt;11&lt;/key&gt;&lt;/foreign-keys&gt;&lt;ref-type name="Journal Article"&gt;17&lt;/ref-type&gt;&lt;contributors&gt;&lt;authors&gt;&lt;author&gt;Osman, L.M.&lt;/author&gt;&lt;author&gt;Ayres, J.G.&lt;/author&gt;&lt;author&gt;Garden, C.&lt;/author&gt;&lt;author&gt;Reglitz, K.&lt;/author&gt;&lt;author&gt;Lyon, J.&lt;/author&gt;&lt;author&gt;Douglas, J.G.&lt;/author&gt;&lt;/authors&gt;&lt;/contributors&gt;&lt;auth-address&gt;Institute of Occupational &amp;amp; Environmental Medicine, School of Health &amp;amp; Population Sciences, University of Birmingham, Edgbaston, Birmingham, B15 2TT, UK.&lt;/auth-address&gt;&lt;titles&gt;&lt;title&gt;A randomised trial of home energy efficiency improvement in the homes of elderly COPD patients&lt;/title&gt;&lt;secondary-title&gt;Eur Respir J,&lt;/secondary-title&gt;&lt;/titles&gt;&lt;periodical&gt;&lt;full-title&gt;Eur Respir J,&lt;/full-title&gt;&lt;/periodical&gt;&lt;pages&gt;303-9&lt;/pages&gt;&lt;volume&gt;35&lt;/volume&gt;&lt;number&gt;2&lt;/number&gt;&lt;keywords&gt;&lt;keyword&gt;Aged&lt;/keyword&gt;&lt;keyword&gt;Aging&lt;/keyword&gt;&lt;keyword&gt;*Conservation of Natural Resources&lt;/keyword&gt;&lt;keyword&gt;*Energy-Generating Resources&lt;/keyword&gt;&lt;keyword&gt;Female&lt;/keyword&gt;&lt;keyword&gt;Heating&lt;/keyword&gt;&lt;keyword&gt;Housing&lt;/keyword&gt;&lt;keyword&gt;Humans&lt;/keyword&gt;&lt;keyword&gt;Male&lt;/keyword&gt;&lt;keyword&gt;Middle Aged&lt;/keyword&gt;&lt;keyword&gt;Outcome Assessment (Health Care)&lt;/keyword&gt;&lt;keyword&gt;*Pulmonary Disease, Chronic Obstructive/pp [Physiopathology]&lt;/keyword&gt;&lt;keyword&gt;Pulmonary Disease, Chronic Obstructive/th [Therapy]&lt;/keyword&gt;&lt;keyword&gt;Quality of Life&lt;/keyword&gt;&lt;keyword&gt;Residence Characteristics&lt;/keyword&gt;&lt;keyword&gt;Scotland&lt;/keyword&gt;&lt;/keywords&gt;&lt;dates&gt;&lt;year&gt;2010&lt;/year&gt;&lt;/dates&gt;&lt;accession-num&gt;19643937&lt;/accession-num&gt;&lt;urls&gt;&lt;related-urls&gt;&lt;url&gt;http://erj.ersjournals.com/content/35/2/303.full.pdf&lt;/url&gt;&lt;/related-urls&gt;&lt;/urls&gt;&lt;custom4&gt;Medline/OvidSP. (23-09-13)&lt;/custom4&gt;&lt;language&gt;English&lt;/language&gt;&lt;/record&gt;&lt;/Cite&gt;&lt;/EndNote&gt;</w:instrText>
        </w:r>
        <w:r w:rsidR="00303197">
          <w:rPr>
            <w:rFonts w:cstheme="minorHAnsi"/>
          </w:rPr>
          <w:fldChar w:fldCharType="separate"/>
        </w:r>
        <w:r w:rsidR="00303197" w:rsidRPr="0077594D">
          <w:rPr>
            <w:rFonts w:cstheme="minorHAnsi"/>
            <w:noProof/>
            <w:vertAlign w:val="superscript"/>
          </w:rPr>
          <w:t>26</w:t>
        </w:r>
        <w:r w:rsidR="00303197">
          <w:rPr>
            <w:rFonts w:cstheme="minorHAnsi"/>
          </w:rPr>
          <w:fldChar w:fldCharType="end"/>
        </w:r>
      </w:hyperlink>
    </w:p>
    <w:p w14:paraId="64217866" w14:textId="3DE4A7CA" w:rsidR="00FD1880" w:rsidRDefault="00265413" w:rsidP="00803EBE">
      <w:pPr>
        <w:spacing w:line="480" w:lineRule="auto"/>
        <w:rPr>
          <w:rFonts w:cstheme="minorHAnsi"/>
        </w:rPr>
      </w:pPr>
      <w:r>
        <w:rPr>
          <w:rFonts w:cstheme="minorHAnsi"/>
        </w:rPr>
        <w:t xml:space="preserve">Research in this field presents a number of challenges which have contributed to the difficulty of evidence interpretation. With </w:t>
      </w:r>
      <w:r w:rsidR="00D63108">
        <w:rPr>
          <w:rFonts w:cstheme="minorHAnsi"/>
        </w:rPr>
        <w:t xml:space="preserve">housing </w:t>
      </w:r>
      <w:r>
        <w:rPr>
          <w:rFonts w:cstheme="minorHAnsi"/>
        </w:rPr>
        <w:t xml:space="preserve">intervention studies, it is generally impossible </w:t>
      </w:r>
      <w:r w:rsidR="00FD1880" w:rsidRPr="00284116">
        <w:rPr>
          <w:rFonts w:cstheme="minorHAnsi"/>
        </w:rPr>
        <w:t xml:space="preserve">to blind recipients (and sometimes researchers) to </w:t>
      </w:r>
      <w:r>
        <w:rPr>
          <w:rFonts w:cstheme="minorHAnsi"/>
        </w:rPr>
        <w:t>the</w:t>
      </w:r>
      <w:r w:rsidRPr="00284116">
        <w:rPr>
          <w:rFonts w:cstheme="minorHAnsi"/>
        </w:rPr>
        <w:t xml:space="preserve"> </w:t>
      </w:r>
      <w:r w:rsidR="00FD1880" w:rsidRPr="00284116">
        <w:rPr>
          <w:rFonts w:cstheme="minorHAnsi"/>
        </w:rPr>
        <w:t>intervention</w:t>
      </w:r>
      <w:r w:rsidR="00D63108">
        <w:rPr>
          <w:rFonts w:cstheme="minorHAnsi"/>
        </w:rPr>
        <w:t>.</w:t>
      </w:r>
      <w:r>
        <w:rPr>
          <w:rFonts w:cstheme="minorHAnsi"/>
        </w:rPr>
        <w:t xml:space="preserve"> In circumstances in which </w:t>
      </w:r>
      <w:r w:rsidR="00FD1880" w:rsidRPr="00284116">
        <w:rPr>
          <w:rFonts w:cstheme="minorHAnsi"/>
        </w:rPr>
        <w:t xml:space="preserve">many of the recorded outcomes </w:t>
      </w:r>
      <w:r>
        <w:rPr>
          <w:rFonts w:cstheme="minorHAnsi"/>
        </w:rPr>
        <w:t>a</w:t>
      </w:r>
      <w:r w:rsidRPr="00284116">
        <w:rPr>
          <w:rFonts w:cstheme="minorHAnsi"/>
        </w:rPr>
        <w:t xml:space="preserve">re </w:t>
      </w:r>
      <w:r w:rsidR="00FD1880" w:rsidRPr="00284116">
        <w:rPr>
          <w:rFonts w:cstheme="minorHAnsi"/>
        </w:rPr>
        <w:t>based on patient- or parent-reported symptoms</w:t>
      </w:r>
      <w:r w:rsidR="009921D4">
        <w:rPr>
          <w:rFonts w:cstheme="minorHAnsi"/>
        </w:rPr>
        <w:t>,</w:t>
      </w:r>
      <w:r w:rsidR="00FD1880" w:rsidRPr="00284116">
        <w:rPr>
          <w:rFonts w:cstheme="minorHAnsi"/>
        </w:rPr>
        <w:t xml:space="preserve"> </w:t>
      </w:r>
      <w:r>
        <w:rPr>
          <w:rFonts w:cstheme="minorHAnsi"/>
        </w:rPr>
        <w:t>there is evident potential for bias</w:t>
      </w:r>
      <w:r w:rsidR="00D63108">
        <w:rPr>
          <w:rFonts w:cstheme="minorHAnsi"/>
        </w:rPr>
        <w:t>,</w:t>
      </w:r>
      <w:r>
        <w:rPr>
          <w:rFonts w:cstheme="minorHAnsi"/>
        </w:rPr>
        <w:t xml:space="preserve"> especially </w:t>
      </w:r>
      <w:r w:rsidR="00FD1880" w:rsidRPr="00284116">
        <w:rPr>
          <w:rFonts w:cstheme="minorHAnsi"/>
        </w:rPr>
        <w:t>where intervention recipients receive a</w:t>
      </w:r>
      <w:r w:rsidR="00D63108">
        <w:rPr>
          <w:rFonts w:cstheme="minorHAnsi"/>
        </w:rPr>
        <w:t>n</w:t>
      </w:r>
      <w:r>
        <w:rPr>
          <w:rFonts w:cstheme="minorHAnsi"/>
        </w:rPr>
        <w:t xml:space="preserve"> </w:t>
      </w:r>
      <w:r w:rsidR="00FD1880" w:rsidRPr="00284116">
        <w:rPr>
          <w:rFonts w:cstheme="minorHAnsi"/>
        </w:rPr>
        <w:t xml:space="preserve">upgrade </w:t>
      </w:r>
      <w:r w:rsidR="00D63108">
        <w:rPr>
          <w:rFonts w:cstheme="minorHAnsi"/>
        </w:rPr>
        <w:t>in the quality of</w:t>
      </w:r>
      <w:r w:rsidR="00D63108" w:rsidRPr="00284116">
        <w:rPr>
          <w:rFonts w:cstheme="minorHAnsi"/>
        </w:rPr>
        <w:t xml:space="preserve"> </w:t>
      </w:r>
      <w:r w:rsidR="00FD1880" w:rsidRPr="00284116">
        <w:rPr>
          <w:rFonts w:cstheme="minorHAnsi"/>
        </w:rPr>
        <w:t xml:space="preserve">their dwelling at no direct cost to themselves. </w:t>
      </w:r>
      <w:r w:rsidR="00FD1880">
        <w:rPr>
          <w:rFonts w:cstheme="minorHAnsi"/>
        </w:rPr>
        <w:t xml:space="preserve">Some </w:t>
      </w:r>
      <w:r w:rsidR="00FD1880" w:rsidRPr="00284116">
        <w:rPr>
          <w:rFonts w:cstheme="minorHAnsi"/>
        </w:rPr>
        <w:t>studies did include more ‘objective’ outcomes, including Peak Expiratory Flow Rate (PEFR)</w:t>
      </w:r>
      <w:hyperlink w:anchor="_ENREF_30" w:tooltip="Free, 2010 #10" w:history="1">
        <w:r w:rsidR="00303197">
          <w:rPr>
            <w:rFonts w:cstheme="minorHAnsi"/>
          </w:rPr>
          <w:fldChar w:fldCharType="begin"/>
        </w:r>
        <w:r w:rsidR="00303197">
          <w:rPr>
            <w:rFonts w:cstheme="minorHAnsi"/>
          </w:rPr>
          <w:instrText xml:space="preserve"> ADDIN EN.CITE &lt;EndNote&gt;&lt;Cite&gt;&lt;Author&gt;Free&lt;/Author&gt;&lt;Year&gt;2010&lt;/Year&gt;&lt;RecNum&gt;10&lt;/RecNum&gt;&lt;DisplayText&gt;&lt;style face="superscript"&gt;30&lt;/style&gt;&lt;/DisplayText&gt;&lt;record&gt;&lt;rec-number&gt;10&lt;/rec-number&gt;&lt;foreign-keys&gt;&lt;key app="EN" db-id="efrwvzvttf2ttxefraqvere3p5sx0pfppz0z"&gt;10&lt;/key&gt;&lt;/foreign-keys&gt;&lt;ref-type name="Journal Article"&gt;17&lt;/ref-type&gt;&lt;contributors&gt;&lt;authors&gt;&lt;author&gt;Free, S.&lt;/author&gt;&lt;author&gt;Howden-Chapman, P.&lt;/author&gt;&lt;author&gt;Pierse, N.&lt;/author&gt;&lt;author&gt;Viggers, H.&lt;/author&gt;&lt;author&gt;The Housing Heating and Health Study Research Team,&lt;/author&gt;&lt;/authors&gt;&lt;/contributors&gt;&lt;auth-address&gt;He Kainga Oranga/Housing and Health Research Programme, University of Otago, Wellington, PO Box 7343, Wellington South 6242, New Zealand. philippa-howden-chapman@otago.ac.nz&lt;/auth-address&gt;&lt;titles&gt;&lt;title&gt;More effective home heating reduces school absences for children with asthma&lt;/title&gt;&lt;secondary-title&gt;J Epidemiol Community Health,&lt;/secondary-title&gt;&lt;/titles&gt;&lt;periodical&gt;&lt;full-title&gt;J Epidemiol Community Health,&lt;/full-title&gt;&lt;/periodical&gt;&lt;pages&gt;379-86&lt;/pages&gt;&lt;volume&gt;64&lt;/volume&gt;&lt;number&gt;5&lt;/number&gt;&lt;keywords&gt;&lt;keyword&gt;*Absenteeism&lt;/keyword&gt;&lt;keyword&gt;*Asthma/co [Complications]&lt;/keyword&gt;&lt;keyword&gt;Child&lt;/keyword&gt;&lt;keyword&gt;*Cold Temperature/ae [Adverse Effects]&lt;/keyword&gt;&lt;keyword&gt;*Heating&lt;/keyword&gt;&lt;keyword&gt;*Housing&lt;/keyword&gt;&lt;keyword&gt;Humans&lt;/keyword&gt;&lt;keyword&gt;New Zealand&lt;/keyword&gt;&lt;keyword&gt;*Schools&lt;/keyword&gt;&lt;keyword&gt;Single-Blind Method&lt;/keyword&gt;&lt;/keywords&gt;&lt;dates&gt;&lt;year&gt;2010&lt;/year&gt;&lt;/dates&gt;&lt;accession-num&gt;19776423&lt;/accession-num&gt;&lt;urls&gt;&lt;related-urls&gt;&lt;url&gt;http://jech.bmj.com/content/64/5/379.full.pdf&lt;/url&gt;&lt;/related-urls&gt;&lt;/urls&gt;&lt;custom4&gt;Medline/OvidSP. (23-09-13)&lt;/custom4&gt;&lt;language&gt;English&lt;/language&gt;&lt;/record&gt;&lt;/Cite&gt;&lt;/EndNote&gt;</w:instrText>
        </w:r>
        <w:r w:rsidR="00303197">
          <w:rPr>
            <w:rFonts w:cstheme="minorHAnsi"/>
          </w:rPr>
          <w:fldChar w:fldCharType="separate"/>
        </w:r>
        <w:r w:rsidR="00303197" w:rsidRPr="0077594D">
          <w:rPr>
            <w:rFonts w:cstheme="minorHAnsi"/>
            <w:noProof/>
            <w:vertAlign w:val="superscript"/>
          </w:rPr>
          <w:t>30</w:t>
        </w:r>
        <w:r w:rsidR="00303197">
          <w:rPr>
            <w:rFonts w:cstheme="minorHAnsi"/>
          </w:rPr>
          <w:fldChar w:fldCharType="end"/>
        </w:r>
      </w:hyperlink>
      <w:r w:rsidR="00FD1880" w:rsidRPr="00284116">
        <w:rPr>
          <w:rFonts w:cstheme="minorHAnsi"/>
        </w:rPr>
        <w:t xml:space="preserve"> and blood pressure,</w:t>
      </w:r>
      <w:r w:rsidR="00FD1880">
        <w:rPr>
          <w:rFonts w:cstheme="minorHAnsi"/>
        </w:rPr>
        <w:fldChar w:fldCharType="begin">
          <w:fldData xml:space="preserve">PEVuZE5vdGU+PENpdGU+PEF1dGhvcj5TYWVraTwvQXV0aG9yPjxZZWFyPjIwMTM8L1llYXI+PFJl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</w:fldData>
        </w:fldChar>
      </w:r>
      <w:r w:rsidR="0077594D">
        <w:rPr>
          <w:rFonts w:cstheme="minorHAnsi"/>
        </w:rPr>
        <w:instrText xml:space="preserve"> ADDIN EN.CITE </w:instrText>
      </w:r>
      <w:r w:rsidR="0077594D">
        <w:rPr>
          <w:rFonts w:cstheme="minorHAnsi"/>
        </w:rPr>
        <w:fldChar w:fldCharType="begin">
          <w:fldData xml:space="preserve">PEVuZE5vdGU+PENpdGU+PEF1dGhvcj5TYWVraTwvQXV0aG9yPjxZZWFyPjIwMTM8L1llYXI+PFJl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</w:fldData>
        </w:fldChar>
      </w:r>
      <w:r w:rsidR="0077594D">
        <w:rPr>
          <w:rFonts w:cstheme="minorHAnsi"/>
        </w:rPr>
        <w:instrText xml:space="preserve"> ADDIN EN.CITE.DATA </w:instrText>
      </w:r>
      <w:r w:rsidR="0077594D">
        <w:rPr>
          <w:rFonts w:cstheme="minorHAnsi"/>
        </w:rPr>
      </w:r>
      <w:r w:rsidR="0077594D">
        <w:rPr>
          <w:rFonts w:cstheme="minorHAnsi"/>
        </w:rPr>
        <w:fldChar w:fldCharType="end"/>
      </w:r>
      <w:r w:rsidR="00FD1880">
        <w:rPr>
          <w:rFonts w:cstheme="minorHAnsi"/>
        </w:rPr>
      </w:r>
      <w:r w:rsidR="00FD1880">
        <w:rPr>
          <w:rFonts w:cstheme="minorHAnsi"/>
        </w:rPr>
        <w:fldChar w:fldCharType="separate"/>
      </w:r>
      <w:hyperlink w:anchor="_ENREF_25" w:tooltip="Saeki, 2013 #1" w:history="1">
        <w:r w:rsidR="00303197" w:rsidRPr="0077594D">
          <w:rPr>
            <w:rFonts w:cstheme="minorHAnsi"/>
            <w:noProof/>
            <w:vertAlign w:val="superscript"/>
          </w:rPr>
          <w:t>25</w:t>
        </w:r>
      </w:hyperlink>
      <w:r w:rsidR="0077594D" w:rsidRPr="0077594D">
        <w:rPr>
          <w:rFonts w:cstheme="minorHAnsi"/>
          <w:noProof/>
          <w:vertAlign w:val="superscript"/>
        </w:rPr>
        <w:t xml:space="preserve">, </w:t>
      </w:r>
      <w:hyperlink w:anchor="_ENREF_31" w:tooltip="Lloyd, 2008 #18" w:history="1">
        <w:r w:rsidR="00303197" w:rsidRPr="0077594D">
          <w:rPr>
            <w:rFonts w:cstheme="minorHAnsi"/>
            <w:noProof/>
            <w:vertAlign w:val="superscript"/>
          </w:rPr>
          <w:t>31</w:t>
        </w:r>
      </w:hyperlink>
      <w:r w:rsidR="00FD1880">
        <w:rPr>
          <w:rFonts w:cstheme="minorHAnsi"/>
        </w:rPr>
        <w:fldChar w:fldCharType="end"/>
      </w:r>
      <w:r w:rsidR="00FD1880" w:rsidRPr="00284116">
        <w:rPr>
          <w:rFonts w:cstheme="minorHAnsi"/>
        </w:rPr>
        <w:t xml:space="preserve"> doctor records of consultations and diagnoses,</w:t>
      </w:r>
      <w:r w:rsidR="00FD1880">
        <w:rPr>
          <w:rFonts w:cstheme="minorHAnsi"/>
        </w:rPr>
        <w:fldChar w:fldCharType="begin">
          <w:fldData xml:space="preserve">PEVuZE5vdGU+PENpdGU+PEF1dGhvcj5Ib3dkZW4tQ2hhcG1hbjwvQXV0aG9yPjxZZWFyPjIwMDc8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</w:fldData>
        </w:fldChar>
      </w:r>
      <w:r w:rsidR="0077594D">
        <w:rPr>
          <w:rFonts w:cstheme="minorHAnsi"/>
        </w:rPr>
        <w:instrText xml:space="preserve"> ADDIN EN.CITE </w:instrText>
      </w:r>
      <w:r w:rsidR="0077594D">
        <w:rPr>
          <w:rFonts w:cstheme="minorHAnsi"/>
        </w:rPr>
        <w:fldChar w:fldCharType="begin">
          <w:fldData xml:space="preserve">PEVuZE5vdGU+PENpdGU+PEF1dGhvcj5Ib3dkZW4tQ2hhcG1hbjwvQXV0aG9yPjxZZWFyPjIwMDc8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</w:fldData>
        </w:fldChar>
      </w:r>
      <w:r w:rsidR="0077594D">
        <w:rPr>
          <w:rFonts w:cstheme="minorHAnsi"/>
        </w:rPr>
        <w:instrText xml:space="preserve"> ADDIN EN.CITE.DATA </w:instrText>
      </w:r>
      <w:r w:rsidR="0077594D">
        <w:rPr>
          <w:rFonts w:cstheme="minorHAnsi"/>
        </w:rPr>
      </w:r>
      <w:r w:rsidR="0077594D">
        <w:rPr>
          <w:rFonts w:cstheme="minorHAnsi"/>
        </w:rPr>
        <w:fldChar w:fldCharType="end"/>
      </w:r>
      <w:r w:rsidR="00FD1880">
        <w:rPr>
          <w:rFonts w:cstheme="minorHAnsi"/>
        </w:rPr>
      </w:r>
      <w:r w:rsidR="00FD1880">
        <w:rPr>
          <w:rFonts w:cstheme="minorHAnsi"/>
        </w:rPr>
        <w:fldChar w:fldCharType="separate"/>
      </w:r>
      <w:hyperlink w:anchor="_ENREF_15" w:tooltip="Howden-Chapman, 2007 #6" w:history="1">
        <w:r w:rsidR="00303197" w:rsidRPr="0077594D">
          <w:rPr>
            <w:rFonts w:cstheme="minorHAnsi"/>
            <w:noProof/>
            <w:vertAlign w:val="superscript"/>
          </w:rPr>
          <w:t>15</w:t>
        </w:r>
      </w:hyperlink>
      <w:r w:rsidR="0077594D" w:rsidRPr="0077594D">
        <w:rPr>
          <w:rFonts w:cstheme="minorHAnsi"/>
          <w:noProof/>
          <w:vertAlign w:val="superscript"/>
        </w:rPr>
        <w:t xml:space="preserve">, </w:t>
      </w:r>
      <w:hyperlink w:anchor="_ENREF_16" w:tooltip="Howden-Chapman, 2008 #9" w:history="1">
        <w:r w:rsidR="00303197" w:rsidRPr="0077594D">
          <w:rPr>
            <w:rFonts w:cstheme="minorHAnsi"/>
            <w:noProof/>
            <w:vertAlign w:val="superscript"/>
          </w:rPr>
          <w:t>16</w:t>
        </w:r>
      </w:hyperlink>
      <w:r w:rsidR="00FD1880">
        <w:rPr>
          <w:rFonts w:cstheme="minorHAnsi"/>
        </w:rPr>
        <w:fldChar w:fldCharType="end"/>
      </w:r>
      <w:r w:rsidR="00FD1880" w:rsidRPr="00284116">
        <w:rPr>
          <w:rFonts w:cstheme="minorHAnsi"/>
        </w:rPr>
        <w:t xml:space="preserve"> as well as measures of days off work or school,</w:t>
      </w:r>
      <w:r w:rsidR="00FD1880">
        <w:rPr>
          <w:rFonts w:cstheme="minorHAnsi"/>
        </w:rPr>
        <w:fldChar w:fldCharType="begin">
          <w:fldData xml:space="preserve">PEVuZE5vdGU+PENpdGU+PEF1dGhvcj5Ib3dkZW4tQ2hhcG1hbjwvQXV0aG9yPjxZZWFyPjIwMDc8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</w:fldData>
        </w:fldChar>
      </w:r>
      <w:r w:rsidR="0077594D">
        <w:rPr>
          <w:rFonts w:cstheme="minorHAnsi"/>
        </w:rPr>
        <w:instrText xml:space="preserve"> ADDIN EN.CITE </w:instrText>
      </w:r>
      <w:r w:rsidR="0077594D">
        <w:rPr>
          <w:rFonts w:cstheme="minorHAnsi"/>
        </w:rPr>
        <w:fldChar w:fldCharType="begin">
          <w:fldData xml:space="preserve">PEVuZE5vdGU+PENpdGU+PEF1dGhvcj5Ib3dkZW4tQ2hhcG1hbjwvQXV0aG9yPjxZZWFyPjIwMDc8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</w:fldData>
        </w:fldChar>
      </w:r>
      <w:r w:rsidR="0077594D">
        <w:rPr>
          <w:rFonts w:cstheme="minorHAnsi"/>
        </w:rPr>
        <w:instrText xml:space="preserve"> ADDIN EN.CITE.DATA </w:instrText>
      </w:r>
      <w:r w:rsidR="0077594D">
        <w:rPr>
          <w:rFonts w:cstheme="minorHAnsi"/>
        </w:rPr>
      </w:r>
      <w:r w:rsidR="0077594D">
        <w:rPr>
          <w:rFonts w:cstheme="minorHAnsi"/>
        </w:rPr>
        <w:fldChar w:fldCharType="end"/>
      </w:r>
      <w:r w:rsidR="00FD1880">
        <w:rPr>
          <w:rFonts w:cstheme="minorHAnsi"/>
        </w:rPr>
      </w:r>
      <w:r w:rsidR="00FD1880">
        <w:rPr>
          <w:rFonts w:cstheme="minorHAnsi"/>
        </w:rPr>
        <w:fldChar w:fldCharType="separate"/>
      </w:r>
      <w:hyperlink w:anchor="_ENREF_11" w:tooltip="Woodfine, 2011 #2" w:history="1">
        <w:r w:rsidR="00303197" w:rsidRPr="0077594D">
          <w:rPr>
            <w:rFonts w:cstheme="minorHAnsi"/>
            <w:noProof/>
            <w:vertAlign w:val="superscript"/>
          </w:rPr>
          <w:t>11</w:t>
        </w:r>
      </w:hyperlink>
      <w:r w:rsidR="0077594D" w:rsidRPr="0077594D">
        <w:rPr>
          <w:rFonts w:cstheme="minorHAnsi"/>
          <w:noProof/>
          <w:vertAlign w:val="superscript"/>
        </w:rPr>
        <w:t xml:space="preserve">, </w:t>
      </w:r>
      <w:hyperlink w:anchor="_ENREF_15" w:tooltip="Howden-Chapman, 2007 #6" w:history="1">
        <w:r w:rsidR="00303197" w:rsidRPr="0077594D">
          <w:rPr>
            <w:rFonts w:cstheme="minorHAnsi"/>
            <w:noProof/>
            <w:vertAlign w:val="superscript"/>
          </w:rPr>
          <w:t>15</w:t>
        </w:r>
      </w:hyperlink>
      <w:r w:rsidR="0077594D" w:rsidRPr="0077594D">
        <w:rPr>
          <w:rFonts w:cstheme="minorHAnsi"/>
          <w:noProof/>
          <w:vertAlign w:val="superscript"/>
        </w:rPr>
        <w:t xml:space="preserve">, </w:t>
      </w:r>
      <w:hyperlink w:anchor="_ENREF_16" w:tooltip="Howden-Chapman, 2008 #9" w:history="1">
        <w:r w:rsidR="00303197" w:rsidRPr="0077594D">
          <w:rPr>
            <w:rFonts w:cstheme="minorHAnsi"/>
            <w:noProof/>
            <w:vertAlign w:val="superscript"/>
          </w:rPr>
          <w:t>16</w:t>
        </w:r>
      </w:hyperlink>
      <w:r w:rsidR="00FD1880">
        <w:rPr>
          <w:rFonts w:cstheme="minorHAnsi"/>
        </w:rPr>
        <w:fldChar w:fldCharType="end"/>
      </w:r>
      <w:r w:rsidR="00FD1880" w:rsidRPr="00284116">
        <w:rPr>
          <w:rFonts w:cstheme="minorHAnsi"/>
        </w:rPr>
        <w:t xml:space="preserve"> and instrument-based measures of mental well-being.</w:t>
      </w:r>
      <w:r w:rsidR="00FD1880">
        <w:rPr>
          <w:rFonts w:cstheme="minorHAnsi"/>
        </w:rPr>
        <w:fldChar w:fldCharType="begin">
          <w:fldData xml:space="preserve">PEVuZE5vdGU+PENpdGU+PEF1dGhvcj5Dcml0Y2hsZXk8L0F1dGhvcj48WWVhcj4yMDA3PC9ZZWFy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=
</w:fldData>
        </w:fldChar>
      </w:r>
      <w:r w:rsidR="0077594D">
        <w:rPr>
          <w:rFonts w:cstheme="minorHAnsi"/>
        </w:rPr>
        <w:instrText xml:space="preserve"> ADDIN EN.CITE </w:instrText>
      </w:r>
      <w:r w:rsidR="0077594D">
        <w:rPr>
          <w:rFonts w:cstheme="minorHAnsi"/>
        </w:rPr>
        <w:fldChar w:fldCharType="begin">
          <w:fldData xml:space="preserve">PEVuZE5vdGU+PENpdGU+PEF1dGhvcj5Dcml0Y2hsZXk8L0F1dGhvcj48WWVhcj4yMDA3PC9ZZWFy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=
</w:fldData>
        </w:fldChar>
      </w:r>
      <w:r w:rsidR="0077594D">
        <w:rPr>
          <w:rFonts w:cstheme="minorHAnsi"/>
        </w:rPr>
        <w:instrText xml:space="preserve"> ADDIN EN.CITE.DATA </w:instrText>
      </w:r>
      <w:r w:rsidR="0077594D">
        <w:rPr>
          <w:rFonts w:cstheme="minorHAnsi"/>
        </w:rPr>
      </w:r>
      <w:r w:rsidR="0077594D">
        <w:rPr>
          <w:rFonts w:cstheme="minorHAnsi"/>
        </w:rPr>
        <w:fldChar w:fldCharType="end"/>
      </w:r>
      <w:r w:rsidR="00FD1880">
        <w:rPr>
          <w:rFonts w:cstheme="minorHAnsi"/>
        </w:rPr>
      </w:r>
      <w:r w:rsidR="00FD1880">
        <w:rPr>
          <w:rFonts w:cstheme="minorHAnsi"/>
        </w:rPr>
        <w:fldChar w:fldCharType="separate"/>
      </w:r>
      <w:hyperlink w:anchor="_ENREF_13" w:tooltip="Barton, 2007 #19" w:history="1">
        <w:r w:rsidR="00303197" w:rsidRPr="0077594D">
          <w:rPr>
            <w:rFonts w:cstheme="minorHAnsi"/>
            <w:noProof/>
            <w:vertAlign w:val="superscript"/>
          </w:rPr>
          <w:t>13</w:t>
        </w:r>
      </w:hyperlink>
      <w:r w:rsidR="0077594D" w:rsidRPr="0077594D">
        <w:rPr>
          <w:rFonts w:cstheme="minorHAnsi"/>
          <w:noProof/>
          <w:vertAlign w:val="superscript"/>
        </w:rPr>
        <w:t xml:space="preserve">, </w:t>
      </w:r>
      <w:hyperlink w:anchor="_ENREF_17" w:tooltip="Green, 2008 #12" w:history="1">
        <w:r w:rsidR="00303197" w:rsidRPr="0077594D">
          <w:rPr>
            <w:rFonts w:cstheme="minorHAnsi"/>
            <w:noProof/>
            <w:vertAlign w:val="superscript"/>
          </w:rPr>
          <w:t>17</w:t>
        </w:r>
      </w:hyperlink>
      <w:r w:rsidR="0077594D" w:rsidRPr="0077594D">
        <w:rPr>
          <w:rFonts w:cstheme="minorHAnsi"/>
          <w:noProof/>
          <w:vertAlign w:val="superscript"/>
        </w:rPr>
        <w:t xml:space="preserve">, </w:t>
      </w:r>
      <w:hyperlink w:anchor="_ENREF_18" w:tooltip="Critchley, 2007 #14" w:history="1">
        <w:r w:rsidR="00303197" w:rsidRPr="0077594D">
          <w:rPr>
            <w:rFonts w:cstheme="minorHAnsi"/>
            <w:noProof/>
            <w:vertAlign w:val="superscript"/>
          </w:rPr>
          <w:t>18</w:t>
        </w:r>
      </w:hyperlink>
      <w:r w:rsidR="0077594D" w:rsidRPr="0077594D">
        <w:rPr>
          <w:rFonts w:cstheme="minorHAnsi"/>
          <w:noProof/>
          <w:vertAlign w:val="superscript"/>
        </w:rPr>
        <w:t xml:space="preserve">, </w:t>
      </w:r>
      <w:hyperlink w:anchor="_ENREF_23" w:tooltip="Gilbertson, 2012 #15" w:history="1">
        <w:r w:rsidR="00303197" w:rsidRPr="0077594D">
          <w:rPr>
            <w:rFonts w:cstheme="minorHAnsi"/>
            <w:noProof/>
            <w:vertAlign w:val="superscript"/>
          </w:rPr>
          <w:t>23</w:t>
        </w:r>
      </w:hyperlink>
      <w:r w:rsidR="00FD1880">
        <w:rPr>
          <w:rFonts w:cstheme="minorHAnsi"/>
        </w:rPr>
        <w:fldChar w:fldCharType="end"/>
      </w:r>
      <w:r w:rsidR="00FD1880" w:rsidRPr="00284116">
        <w:rPr>
          <w:rFonts w:cstheme="minorHAnsi"/>
        </w:rPr>
        <w:t xml:space="preserve"> </w:t>
      </w:r>
      <w:r w:rsidR="00D63108">
        <w:rPr>
          <w:rFonts w:cstheme="minorHAnsi"/>
        </w:rPr>
        <w:t xml:space="preserve">However, </w:t>
      </w:r>
      <w:r>
        <w:rPr>
          <w:rFonts w:cstheme="minorHAnsi"/>
        </w:rPr>
        <w:t>l</w:t>
      </w:r>
      <w:r w:rsidR="00FD1880" w:rsidRPr="00284116">
        <w:rPr>
          <w:rFonts w:cstheme="minorHAnsi"/>
        </w:rPr>
        <w:t xml:space="preserve">onger term consequences of intervention </w:t>
      </w:r>
      <w:r w:rsidR="00FD1880">
        <w:rPr>
          <w:rFonts w:cstheme="minorHAnsi"/>
        </w:rPr>
        <w:t xml:space="preserve">were </w:t>
      </w:r>
      <w:r w:rsidR="00FD1880" w:rsidRPr="00284116">
        <w:rPr>
          <w:rFonts w:cstheme="minorHAnsi"/>
        </w:rPr>
        <w:t xml:space="preserve">generally </w:t>
      </w:r>
      <w:r w:rsidR="00FD1880" w:rsidRPr="00284116">
        <w:rPr>
          <w:rFonts w:cstheme="minorHAnsi"/>
        </w:rPr>
        <w:lastRenderedPageBreak/>
        <w:t>not studied, nor impacts on ‘hard’ endpoints such as mortality</w:t>
      </w:r>
      <w:r w:rsidR="00E61003">
        <w:rPr>
          <w:rFonts w:cstheme="minorHAnsi"/>
        </w:rPr>
        <w:t xml:space="preserve"> or hospital</w:t>
      </w:r>
      <w:r w:rsidR="00D63108">
        <w:rPr>
          <w:rFonts w:cstheme="minorHAnsi"/>
        </w:rPr>
        <w:t xml:space="preserve"> admissions</w:t>
      </w:r>
      <w:r w:rsidR="00FD1880" w:rsidRPr="00284116">
        <w:rPr>
          <w:rFonts w:cstheme="minorHAnsi"/>
        </w:rPr>
        <w:t xml:space="preserve">, mainly for reasons of time lag and required sample size. </w:t>
      </w:r>
      <w:r w:rsidR="00FD1880">
        <w:rPr>
          <w:rFonts w:cstheme="minorHAnsi"/>
        </w:rPr>
        <w:t>W</w:t>
      </w:r>
      <w:r w:rsidR="00FD1880" w:rsidRPr="00284116">
        <w:rPr>
          <w:rFonts w:cstheme="minorHAnsi"/>
        </w:rPr>
        <w:t xml:space="preserve">ith a few exceptions, individual studies were comparatively modest in size </w:t>
      </w:r>
      <w:r>
        <w:rPr>
          <w:rFonts w:cstheme="minorHAnsi"/>
        </w:rPr>
        <w:t xml:space="preserve">and </w:t>
      </w:r>
      <w:r w:rsidR="00E61003">
        <w:rPr>
          <w:rFonts w:cstheme="minorHAnsi"/>
        </w:rPr>
        <w:t xml:space="preserve">understandably well </w:t>
      </w:r>
      <w:r>
        <w:rPr>
          <w:rFonts w:cstheme="minorHAnsi"/>
        </w:rPr>
        <w:t xml:space="preserve">below the </w:t>
      </w:r>
      <w:r w:rsidR="00E61003">
        <w:rPr>
          <w:rFonts w:cstheme="minorHAnsi"/>
        </w:rPr>
        <w:t>very large population sizes needed to assess change</w:t>
      </w:r>
      <w:r w:rsidR="00E50683">
        <w:rPr>
          <w:rFonts w:cstheme="minorHAnsi"/>
        </w:rPr>
        <w:t>s</w:t>
      </w:r>
      <w:r w:rsidR="00E61003">
        <w:rPr>
          <w:rFonts w:cstheme="minorHAnsi"/>
        </w:rPr>
        <w:t xml:space="preserve"> in outcomes such as cold-related mortality</w:t>
      </w:r>
      <w:r w:rsidR="00FD1880">
        <w:rPr>
          <w:rFonts w:cstheme="minorHAnsi"/>
        </w:rPr>
        <w:t>. T</w:t>
      </w:r>
      <w:r w:rsidR="00FD1880" w:rsidRPr="00284116">
        <w:rPr>
          <w:rFonts w:cstheme="minorHAnsi"/>
        </w:rPr>
        <w:t xml:space="preserve">he fact that </w:t>
      </w:r>
      <w:r w:rsidR="00E61003">
        <w:rPr>
          <w:rFonts w:cstheme="minorHAnsi"/>
        </w:rPr>
        <w:t xml:space="preserve">most studies also measured </w:t>
      </w:r>
      <w:r w:rsidR="00FD1880" w:rsidRPr="00284116">
        <w:rPr>
          <w:rFonts w:cstheme="minorHAnsi"/>
        </w:rPr>
        <w:t xml:space="preserve">multiple outcomes adds </w:t>
      </w:r>
      <w:r w:rsidR="00E61003">
        <w:rPr>
          <w:rFonts w:cstheme="minorHAnsi"/>
        </w:rPr>
        <w:t>further</w:t>
      </w:r>
      <w:r w:rsidR="00FD1880" w:rsidRPr="00284116">
        <w:rPr>
          <w:rFonts w:cstheme="minorHAnsi"/>
        </w:rPr>
        <w:t xml:space="preserve"> complexit</w:t>
      </w:r>
      <w:r w:rsidR="00E61003">
        <w:rPr>
          <w:rFonts w:cstheme="minorHAnsi"/>
        </w:rPr>
        <w:t>y to</w:t>
      </w:r>
      <w:r w:rsidR="00FD1880" w:rsidRPr="00284116">
        <w:rPr>
          <w:rFonts w:cstheme="minorHAnsi"/>
        </w:rPr>
        <w:t xml:space="preserve"> interpretation, especially when similar outcome measures (or different dimensions of a measure) gave different patterns of results</w:t>
      </w:r>
      <w:r w:rsidR="00D63108">
        <w:rPr>
          <w:rFonts w:cstheme="minorHAnsi"/>
        </w:rPr>
        <w:t xml:space="preserve">, </w:t>
      </w:r>
      <w:r w:rsidR="00E61003">
        <w:rPr>
          <w:rFonts w:cstheme="minorHAnsi"/>
        </w:rPr>
        <w:t xml:space="preserve">as occurred for example with </w:t>
      </w:r>
      <w:r w:rsidR="00FD1880" w:rsidRPr="00284116">
        <w:rPr>
          <w:rFonts w:cstheme="minorHAnsi"/>
        </w:rPr>
        <w:t>the different dimensions of psychosocial well-being assessed in the Warm Front evaluation</w:t>
      </w:r>
      <w:r w:rsidR="00E61003">
        <w:rPr>
          <w:rFonts w:cstheme="minorHAnsi"/>
        </w:rPr>
        <w:t>.</w:t>
      </w:r>
      <w:hyperlink w:anchor="_ENREF_23" w:tooltip="Gilbertson, 2012 #15" w:history="1">
        <w:r w:rsidR="00303197" w:rsidRPr="00284116">
          <w:rPr>
            <w:rFonts w:cstheme="minorHAnsi"/>
          </w:rPr>
          <w:fldChar w:fldCharType="begin"/>
        </w:r>
        <w:r w:rsidR="00303197">
          <w:rPr>
            <w:rFonts w:cstheme="minorHAnsi"/>
          </w:rPr>
          <w:instrText xml:space="preserve"> ADDIN EN.CITE &lt;EndNote&gt;&lt;Cite&gt;&lt;Author&gt;Gilbertson&lt;/Author&gt;&lt;Year&gt;2012&lt;/Year&gt;&lt;RecNum&gt;15&lt;/RecNum&gt;&lt;DisplayText&gt;&lt;style face="superscript"&gt;23&lt;/style&gt;&lt;/DisplayText&gt;&lt;record&gt;&lt;rec-number&gt;15&lt;/rec-number&gt;&lt;foreign-keys&gt;&lt;key app="EN" db-id="efrwvzvttf2ttxefraqvere3p5sx0pfppz0z"&gt;15&lt;/key&gt;&lt;/foreign-keys&gt;&lt;ref-type name="Journal Article"&gt;17&lt;/ref-type&gt;&lt;contributors&gt;&lt;authors&gt;&lt;author&gt;Gilbertson, J.&lt;/author&gt;&lt;author&gt;Grimsley, M.&lt;/author&gt;&lt;author&gt;Green, G.&lt;/author&gt;&lt;/authors&gt;&lt;/contributors&gt;&lt;titles&gt;&lt;title&gt;Psychosocial routes from housing investment to health: evidence from England&amp;apos;s home energy efficiency scheme&lt;/title&gt;&lt;secondary-title&gt;Energy Policy&lt;/secondary-title&gt;&lt;/titles&gt;&lt;periodical&gt;&lt;full-title&gt;Energy Policy&lt;/full-title&gt;&lt;/periodical&gt;&lt;pages&gt;122-33&lt;/pages&gt;&lt;volume&gt;49&lt;/volume&gt;&lt;number&gt;1&lt;/number&gt;&lt;keywords&gt;&lt;keyword&gt;Health Production (I120)&lt;/keyword&gt;&lt;keyword&gt;Measurement and Analysis of Poverty (I320)&lt;/keyword&gt;&lt;keyword&gt;Welfare and Poverty: Government Programs&lt;/keyword&gt;&lt;keyword&gt;Provision and Effects of Welfare Programs (I380)&lt;/keyword&gt;&lt;keyword&gt;Energy: Demand and Supply (Q410)&lt;/keyword&gt;&lt;/keywords&gt;&lt;dates&gt;&lt;year&gt;2012&lt;/year&gt;&lt;/dates&gt;&lt;urls&gt;&lt;related-urls&gt;&lt;url&gt;http://ac.els-cdn.com/S0301421512000791/1-s2.0-S0301421512000791-main.pdf?_tid=acaa9736-5b81-11e3-8371-00000aacb362&amp;amp;acdnat=1386010005_b7cca6f884120d48bd45c3bb3e7d0477&lt;/url&gt;&lt;/related-urls&gt;&lt;/urls&gt;&lt;custom4&gt;EconLit/OvidSP. (30-09-13)&lt;/custom4&gt;&lt;/record&gt;&lt;/Cite&gt;&lt;/EndNote&gt;</w:instrText>
        </w:r>
        <w:r w:rsidR="00303197" w:rsidRPr="00284116">
          <w:rPr>
            <w:rFonts w:cstheme="minorHAnsi"/>
          </w:rPr>
          <w:fldChar w:fldCharType="separate"/>
        </w:r>
        <w:r w:rsidR="00303197" w:rsidRPr="0077594D">
          <w:rPr>
            <w:rFonts w:cstheme="minorHAnsi"/>
            <w:noProof/>
            <w:vertAlign w:val="superscript"/>
          </w:rPr>
          <w:t>23</w:t>
        </w:r>
        <w:r w:rsidR="00303197" w:rsidRPr="00284116">
          <w:rPr>
            <w:rFonts w:cstheme="minorHAnsi"/>
          </w:rPr>
          <w:fldChar w:fldCharType="end"/>
        </w:r>
      </w:hyperlink>
      <w:r w:rsidR="00797086" w:rsidRPr="00797086">
        <w:rPr>
          <w:rFonts w:cstheme="minorHAnsi"/>
        </w:rPr>
        <w:t xml:space="preserve"> </w:t>
      </w:r>
      <w:r w:rsidR="00797086">
        <w:rPr>
          <w:rFonts w:cstheme="minorHAnsi"/>
        </w:rPr>
        <w:t xml:space="preserve">It is important to note </w:t>
      </w:r>
      <w:r w:rsidR="00803EBE">
        <w:rPr>
          <w:rFonts w:cstheme="minorHAnsi"/>
        </w:rPr>
        <w:t>that</w:t>
      </w:r>
      <w:r w:rsidR="00803EBE">
        <w:rPr>
          <w:rFonts w:cstheme="minorHAnsi"/>
          <w:lang w:eastAsia="en-GB"/>
        </w:rPr>
        <w:t xml:space="preserve"> </w:t>
      </w:r>
      <w:r w:rsidR="00803EBE" w:rsidRPr="00284116">
        <w:rPr>
          <w:rFonts w:cstheme="minorHAnsi"/>
          <w:lang w:eastAsia="en-GB"/>
        </w:rPr>
        <w:t xml:space="preserve">no single study has </w:t>
      </w:r>
      <w:r w:rsidR="00D63108">
        <w:rPr>
          <w:rFonts w:cstheme="minorHAnsi"/>
          <w:lang w:eastAsia="en-GB"/>
        </w:rPr>
        <w:t xml:space="preserve">thus far </w:t>
      </w:r>
      <w:r w:rsidR="00803EBE" w:rsidRPr="00284116">
        <w:rPr>
          <w:rFonts w:cstheme="minorHAnsi"/>
          <w:lang w:eastAsia="en-GB"/>
        </w:rPr>
        <w:t xml:space="preserve">captured a comprehensive range of potential health impacts, including those that relate to the long-term effects of exposures, </w:t>
      </w:r>
      <w:r w:rsidR="00C726C1">
        <w:rPr>
          <w:rFonts w:cstheme="minorHAnsi"/>
          <w:lang w:eastAsia="en-GB"/>
        </w:rPr>
        <w:t xml:space="preserve">and </w:t>
      </w:r>
      <w:r w:rsidR="00803EBE" w:rsidRPr="00284116">
        <w:rPr>
          <w:rFonts w:cstheme="minorHAnsi"/>
          <w:lang w:eastAsia="en-GB"/>
        </w:rPr>
        <w:t>especially those relating to changes in the ventilation characteristics of dwellings.</w:t>
      </w:r>
      <w:r w:rsidR="005B51CC">
        <w:rPr>
          <w:rFonts w:cstheme="minorHAnsi"/>
          <w:lang w:eastAsia="en-GB"/>
        </w:rPr>
        <w:t xml:space="preserve"> </w:t>
      </w:r>
      <w:r w:rsidR="00803EBE">
        <w:rPr>
          <w:rFonts w:cstheme="minorHAnsi"/>
          <w:lang w:eastAsia="en-GB"/>
        </w:rPr>
        <w:t xml:space="preserve">In consequence there </w:t>
      </w:r>
      <w:r w:rsidR="00797086">
        <w:rPr>
          <w:rFonts w:cstheme="minorHAnsi"/>
        </w:rPr>
        <w:t xml:space="preserve">remain </w:t>
      </w:r>
      <w:r w:rsidR="00803EBE">
        <w:rPr>
          <w:rFonts w:cstheme="minorHAnsi"/>
        </w:rPr>
        <w:t>uncertainties about s</w:t>
      </w:r>
      <w:r w:rsidR="005B51CC">
        <w:rPr>
          <w:rFonts w:cstheme="minorHAnsi"/>
        </w:rPr>
        <w:t>ome potentially negative longer-</w:t>
      </w:r>
      <w:r w:rsidR="00803EBE">
        <w:rPr>
          <w:rFonts w:cstheme="minorHAnsi"/>
        </w:rPr>
        <w:t>term</w:t>
      </w:r>
      <w:r w:rsidR="00797086">
        <w:rPr>
          <w:rFonts w:cstheme="minorHAnsi"/>
        </w:rPr>
        <w:t xml:space="preserve"> (and hence usually unmeasured) consequences of </w:t>
      </w:r>
      <w:r w:rsidR="00803EBE">
        <w:rPr>
          <w:rFonts w:cstheme="minorHAnsi"/>
        </w:rPr>
        <w:t xml:space="preserve">home energy efficiency </w:t>
      </w:r>
      <w:r w:rsidR="00797086">
        <w:rPr>
          <w:rFonts w:cstheme="minorHAnsi"/>
        </w:rPr>
        <w:t>interventions.</w:t>
      </w:r>
      <w:hyperlink w:anchor="_ENREF_32" w:tooltip="Milner, 2014 #71" w:history="1">
        <w:r w:rsidR="00303197">
          <w:rPr>
            <w:rFonts w:cstheme="minorHAnsi"/>
          </w:rPr>
          <w:fldChar w:fldCharType="begin"/>
        </w:r>
        <w:r w:rsidR="00303197">
          <w:rPr>
            <w:rFonts w:cstheme="minorHAnsi"/>
          </w:rPr>
          <w:instrText xml:space="preserve"> ADDIN EN.CITE &lt;EndNote&gt;&lt;Cite&gt;&lt;Author&gt;Milner&lt;/Author&gt;&lt;Year&gt;2014&lt;/Year&gt;&lt;RecNum&gt;71&lt;/RecNum&gt;&lt;DisplayText&gt;&lt;style face="superscript"&gt;32&lt;/style&gt;&lt;/DisplayText&gt;&lt;record&gt;&lt;rec-number&gt;71&lt;/rec-number&gt;&lt;foreign-keys&gt;&lt;key app="EN" db-id="efrwvzvttf2ttxefraqvere3p5sx0pfppz0z"&gt;71&lt;/key&gt;&lt;/foreign-keys&gt;&lt;ref-type name="Journal Article"&gt;17&lt;/ref-type&gt;&lt;contributors&gt;&lt;authors&gt;&lt;author&gt;Milner, J.&lt;/author&gt;&lt;author&gt;Shrubsole, C.&lt;/author&gt;&lt;author&gt;Das, P.&lt;/author&gt;&lt;author&gt;et al.,&lt;/author&gt;&lt;/authors&gt;&lt;/contributors&gt;&lt;titles&gt;&lt;title&gt;Home energy efficiency and radon related risk of lung cancer: modelling study&lt;/title&gt;&lt;secondary-title&gt;BMJ&lt;/secondary-title&gt;&lt;/titles&gt;&lt;periodical&gt;&lt;full-title&gt;BMJ&lt;/full-title&gt;&lt;abbr-1&gt;Bmj&lt;/abbr-1&gt;&lt;/periodical&gt;&lt;pages&gt;f7493&lt;/pages&gt;&lt;volume&gt;348&lt;/volume&gt;&lt;dates&gt;&lt;year&gt;2014&lt;/year&gt;&lt;/dates&gt;&lt;urls&gt;&lt;/urls&gt;&lt;/record&gt;&lt;/Cite&gt;&lt;/EndNote&gt;</w:instrText>
        </w:r>
        <w:r w:rsidR="00303197">
          <w:rPr>
            <w:rFonts w:cstheme="minorHAnsi"/>
          </w:rPr>
          <w:fldChar w:fldCharType="separate"/>
        </w:r>
        <w:r w:rsidR="00303197" w:rsidRPr="0077594D">
          <w:rPr>
            <w:rFonts w:cstheme="minorHAnsi"/>
            <w:noProof/>
            <w:vertAlign w:val="superscript"/>
          </w:rPr>
          <w:t>32</w:t>
        </w:r>
        <w:r w:rsidR="00303197">
          <w:rPr>
            <w:rFonts w:cstheme="minorHAnsi"/>
          </w:rPr>
          <w:fldChar w:fldCharType="end"/>
        </w:r>
      </w:hyperlink>
    </w:p>
    <w:p w14:paraId="7B5FCFEB" w14:textId="5DC85465" w:rsidR="003C6845" w:rsidRDefault="00803EBE" w:rsidP="00803EBE">
      <w:pPr>
        <w:spacing w:line="480" w:lineRule="auto"/>
        <w:rPr>
          <w:rFonts w:cstheme="minorHAnsi"/>
        </w:rPr>
      </w:pPr>
      <w:r>
        <w:rPr>
          <w:rFonts w:cstheme="minorHAnsi"/>
        </w:rPr>
        <w:t>Other l</w:t>
      </w:r>
      <w:r w:rsidRPr="00284116">
        <w:rPr>
          <w:rFonts w:cstheme="minorHAnsi"/>
        </w:rPr>
        <w:t xml:space="preserve">imitations of </w:t>
      </w:r>
      <w:r>
        <w:rPr>
          <w:rFonts w:cstheme="minorHAnsi"/>
        </w:rPr>
        <w:t>our</w:t>
      </w:r>
      <w:r w:rsidRPr="00284116">
        <w:rPr>
          <w:rFonts w:cstheme="minorHAnsi"/>
        </w:rPr>
        <w:t xml:space="preserve"> review include the fact that it was </w:t>
      </w:r>
      <w:r w:rsidR="00570AB7" w:rsidRPr="00284116">
        <w:rPr>
          <w:rFonts w:cstheme="minorHAnsi"/>
        </w:rPr>
        <w:t>restricted</w:t>
      </w:r>
      <w:r w:rsidRPr="00284116">
        <w:rPr>
          <w:rFonts w:cstheme="minorHAnsi"/>
        </w:rPr>
        <w:t xml:space="preserve"> to English language and OECD countries, </w:t>
      </w:r>
      <w:r>
        <w:rPr>
          <w:rFonts w:cstheme="minorHAnsi"/>
        </w:rPr>
        <w:t>while</w:t>
      </w:r>
      <w:r w:rsidRPr="00284116">
        <w:rPr>
          <w:rFonts w:cstheme="minorHAnsi"/>
        </w:rPr>
        <w:t xml:space="preserve"> it is likely that many of the important factors </w:t>
      </w:r>
      <w:r>
        <w:rPr>
          <w:rFonts w:cstheme="minorHAnsi"/>
        </w:rPr>
        <w:t xml:space="preserve">relating to housing and health </w:t>
      </w:r>
      <w:r w:rsidRPr="00284116">
        <w:rPr>
          <w:rFonts w:cstheme="minorHAnsi"/>
        </w:rPr>
        <w:t xml:space="preserve">are specific to the local context </w:t>
      </w:r>
      <w:r>
        <w:rPr>
          <w:rFonts w:cstheme="minorHAnsi"/>
        </w:rPr>
        <w:t>(such as the local climate and housing quality)</w:t>
      </w:r>
      <w:r w:rsidRPr="00284116">
        <w:rPr>
          <w:rFonts w:cstheme="minorHAnsi"/>
        </w:rPr>
        <w:t>. The heterogeneity of studies, especially the diversity of study designs and settings, makes it difficult to draw firm conclusions, and interpretation is also made more complex by changes over time that may appreciably alter the context in which interventions in h</w:t>
      </w:r>
      <w:r>
        <w:rPr>
          <w:rFonts w:cstheme="minorHAnsi"/>
        </w:rPr>
        <w:t xml:space="preserve">ousing and other sectors occur. </w:t>
      </w:r>
    </w:p>
    <w:p w14:paraId="186272F7" w14:textId="0B83F3BE" w:rsidR="003C6845" w:rsidRDefault="00E61003" w:rsidP="003C6845">
      <w:pPr>
        <w:spacing w:line="480" w:lineRule="auto"/>
        <w:rPr>
          <w:rFonts w:cstheme="minorHAnsi"/>
        </w:rPr>
      </w:pPr>
      <w:r>
        <w:rPr>
          <w:rFonts w:cstheme="minorHAnsi"/>
        </w:rPr>
        <w:t xml:space="preserve">Nonetheless, despite these substantial cautions, the balance of </w:t>
      </w:r>
      <w:r w:rsidR="00FD3BC3">
        <w:rPr>
          <w:rFonts w:cstheme="minorHAnsi"/>
        </w:rPr>
        <w:t xml:space="preserve">the </w:t>
      </w:r>
      <w:r>
        <w:rPr>
          <w:rFonts w:cstheme="minorHAnsi"/>
        </w:rPr>
        <w:t xml:space="preserve">limited pool of evidence points clearly to net beneficial effects </w:t>
      </w:r>
      <w:r w:rsidR="00FD3BC3">
        <w:rPr>
          <w:rFonts w:cstheme="minorHAnsi"/>
        </w:rPr>
        <w:t xml:space="preserve">for health </w:t>
      </w:r>
      <w:r>
        <w:rPr>
          <w:rFonts w:cstheme="minorHAnsi"/>
        </w:rPr>
        <w:t xml:space="preserve">of home energy efficiency interventions, especially for selected population groups </w:t>
      </w:r>
      <w:r w:rsidR="00FD3BC3">
        <w:rPr>
          <w:rFonts w:cstheme="minorHAnsi"/>
        </w:rPr>
        <w:t xml:space="preserve">such as the elderly and those with </w:t>
      </w:r>
      <w:r w:rsidR="00570AB7">
        <w:rPr>
          <w:rFonts w:cstheme="minorHAnsi"/>
        </w:rPr>
        <w:t>certain</w:t>
      </w:r>
      <w:r w:rsidR="00FD3BC3">
        <w:rPr>
          <w:rFonts w:cstheme="minorHAnsi"/>
        </w:rPr>
        <w:t xml:space="preserve"> illnesses</w:t>
      </w:r>
      <w:r w:rsidR="003C6845">
        <w:rPr>
          <w:rFonts w:cstheme="minorHAnsi"/>
        </w:rPr>
        <w:t>. This conclusion is broadly consistent with previous related reviews,</w:t>
      </w:r>
      <w:r w:rsidR="003C6845">
        <w:rPr>
          <w:rFonts w:cstheme="minorHAnsi"/>
        </w:rPr>
        <w:fldChar w:fldCharType="begin"/>
      </w:r>
      <w:r w:rsidR="003C6845">
        <w:rPr>
          <w:rFonts w:cstheme="minorHAnsi"/>
        </w:rPr>
        <w:instrText xml:space="preserve"> ADDIN EN.CITE &lt;EndNote&gt;&lt;Cite&gt;&lt;Author&gt;Maidment&lt;/Author&gt;&lt;Year&gt;2014&lt;/Year&gt;&lt;RecNum&gt;57&lt;/RecNum&gt;&lt;DisplayText&gt;&lt;style face="superscript"&gt;3, 4&lt;/style&gt;&lt;/DisplayText&gt;&lt;record&gt;&lt;rec-number&gt;57&lt;/rec-number&gt;&lt;foreign-keys&gt;&lt;key app="EN" db-id="efrwvzvttf2ttxefraqvere3p5sx0pfppz0z"&gt;57&lt;/key&gt;&lt;/foreign-keys&gt;&lt;ref-type name="Journal Article"&gt;17&lt;/ref-type&gt;&lt;contributors&gt;&lt;authors&gt;&lt;author&gt;Maidment, C.D.&lt;/author&gt;&lt;author&gt;Jones, C.R.&lt;/author&gt;&lt;author&gt;Webb, T.L.&lt;/author&gt;&lt;author&gt;Hathway, E.A.&lt;/author&gt;&lt;author&gt;Gilbertson, J.M.&lt;/author&gt;&lt;/authors&gt;&lt;/contributors&gt;&lt;titles&gt;&lt;title&gt;The impact of household energy efficiency measures on health: a meta-analysis&lt;/title&gt;&lt;secondary-title&gt;Energy Policy&lt;/secondary-title&gt;&lt;/titles&gt;&lt;periodical&gt;&lt;full-title&gt;Energy Policy&lt;/full-title&gt;&lt;/periodical&gt;&lt;pages&gt;583-93&lt;/pages&gt;&lt;volume&gt;65&lt;/volume&gt;&lt;dates&gt;&lt;year&gt;2014&lt;/year&gt;&lt;/dates&gt;&lt;urls&gt;&lt;/urls&gt;&lt;/record&gt;&lt;/Cite&gt;&lt;Cite&gt;&lt;Author&gt;Thomson&lt;/Author&gt;&lt;Year&gt;2013&lt;/Year&gt;&lt;RecNum&gt;58&lt;/RecNum&gt;&lt;record&gt;&lt;rec-number&gt;58&lt;/rec-number&gt;&lt;foreign-keys&gt;&lt;key app="EN" db-id="efrwvzvttf2ttxefraqvere3p5sx0pfppz0z"&gt;58&lt;/key&gt;&lt;/foreign-keys&gt;&lt;ref-type name="Report"&gt;27&lt;/ref-type&gt;&lt;contributors&gt;&lt;authors&gt;&lt;author&gt;Thomson, H.&lt;/author&gt;&lt;author&gt;Thomas, S.&lt;/author&gt;&lt;author&gt;Sellstrom, E.&lt;/author&gt;&lt;author&gt;Petticrew, M.&lt;/author&gt;&lt;/authors&gt;&lt;/contributors&gt;&lt;titles&gt;&lt;title&gt;Housing Improvements for Health and Associated Socio-Economic Outcomes&lt;/title&gt;&lt;/titles&gt;&lt;dates&gt;&lt;year&gt;2013&lt;/year&gt;&lt;/dates&gt;&lt;publisher&gt;Cochrane Database of Systematic Reviews&lt;/publisher&gt;&lt;urls&gt;&lt;/urls&gt;&lt;/record&gt;&lt;/Cite&gt;&lt;/EndNote&gt;</w:instrText>
      </w:r>
      <w:r w:rsidR="003C6845">
        <w:rPr>
          <w:rFonts w:cstheme="minorHAnsi"/>
        </w:rPr>
        <w:fldChar w:fldCharType="separate"/>
      </w:r>
      <w:hyperlink w:anchor="_ENREF_3" w:tooltip="Maidment, 2014 #57" w:history="1">
        <w:r w:rsidR="00303197" w:rsidRPr="00B6423C">
          <w:rPr>
            <w:rFonts w:cstheme="minorHAnsi"/>
            <w:noProof/>
            <w:vertAlign w:val="superscript"/>
          </w:rPr>
          <w:t>3</w:t>
        </w:r>
      </w:hyperlink>
      <w:r w:rsidR="003C6845" w:rsidRPr="00B6423C">
        <w:rPr>
          <w:rFonts w:cstheme="minorHAnsi"/>
          <w:noProof/>
          <w:vertAlign w:val="superscript"/>
        </w:rPr>
        <w:t xml:space="preserve">, </w:t>
      </w:r>
      <w:hyperlink w:anchor="_ENREF_4" w:tooltip="Thomson, 2013 #58" w:history="1">
        <w:r w:rsidR="00303197" w:rsidRPr="00B6423C">
          <w:rPr>
            <w:rFonts w:cstheme="minorHAnsi"/>
            <w:noProof/>
            <w:vertAlign w:val="superscript"/>
          </w:rPr>
          <w:t>4</w:t>
        </w:r>
      </w:hyperlink>
      <w:r w:rsidR="003C6845">
        <w:rPr>
          <w:rFonts w:cstheme="minorHAnsi"/>
        </w:rPr>
        <w:fldChar w:fldCharType="end"/>
      </w:r>
      <w:r w:rsidR="003C6845">
        <w:rPr>
          <w:rFonts w:cstheme="minorHAnsi"/>
        </w:rPr>
        <w:t xml:space="preserve"> and </w:t>
      </w:r>
      <w:r w:rsidR="003C6845" w:rsidRPr="005A3B8E">
        <w:rPr>
          <w:rFonts w:cstheme="minorHAnsi"/>
        </w:rPr>
        <w:t>supported by qualitative evidence that has identified a number of pathwa</w:t>
      </w:r>
      <w:r w:rsidR="003C6845">
        <w:rPr>
          <w:rFonts w:cstheme="minorHAnsi"/>
        </w:rPr>
        <w:t>ys for psycho</w:t>
      </w:r>
      <w:r w:rsidR="003C6845" w:rsidRPr="005A3B8E">
        <w:rPr>
          <w:rFonts w:cstheme="minorHAnsi"/>
        </w:rPr>
        <w:t>social well-being relating to energy efficiency improvements.</w:t>
      </w:r>
      <w:r w:rsidR="003C6845" w:rsidRPr="005A3B8E">
        <w:rPr>
          <w:rFonts w:cstheme="minorHAnsi"/>
        </w:rPr>
        <w:fldChar w:fldCharType="begin">
          <w:fldData xml:space="preserve">PEVuZE5vdGU+PENpdGU+PEF1dGhvcj5HaWxiZXJ0c29uPC9BdXRob3I+PFllYXI+MjAwNjwvWWVh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</w:fldData>
        </w:fldChar>
      </w:r>
      <w:r w:rsidR="0077594D">
        <w:rPr>
          <w:rFonts w:cstheme="minorHAnsi"/>
        </w:rPr>
        <w:instrText xml:space="preserve"> ADDIN EN.CITE </w:instrText>
      </w:r>
      <w:r w:rsidR="0077594D">
        <w:rPr>
          <w:rFonts w:cstheme="minorHAnsi"/>
        </w:rPr>
        <w:fldChar w:fldCharType="begin">
          <w:fldData xml:space="preserve">PEVuZE5vdGU+PENpdGU+PEF1dGhvcj5HaWxiZXJ0c29uPC9BdXRob3I+PFllYXI+MjAwNjwvWWVh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</w:fldData>
        </w:fldChar>
      </w:r>
      <w:r w:rsidR="0077594D">
        <w:rPr>
          <w:rFonts w:cstheme="minorHAnsi"/>
        </w:rPr>
        <w:instrText xml:space="preserve"> ADDIN EN.CITE.DATA </w:instrText>
      </w:r>
      <w:r w:rsidR="0077594D">
        <w:rPr>
          <w:rFonts w:cstheme="minorHAnsi"/>
        </w:rPr>
      </w:r>
      <w:r w:rsidR="0077594D">
        <w:rPr>
          <w:rFonts w:cstheme="minorHAnsi"/>
        </w:rPr>
        <w:fldChar w:fldCharType="end"/>
      </w:r>
      <w:r w:rsidR="003C6845" w:rsidRPr="005A3B8E">
        <w:rPr>
          <w:rFonts w:cstheme="minorHAnsi"/>
        </w:rPr>
      </w:r>
      <w:r w:rsidR="003C6845" w:rsidRPr="005A3B8E">
        <w:rPr>
          <w:rFonts w:cstheme="minorHAnsi"/>
        </w:rPr>
        <w:fldChar w:fldCharType="separate"/>
      </w:r>
      <w:hyperlink w:anchor="_ENREF_14" w:tooltip="Shortt, 2007 #39" w:history="1">
        <w:r w:rsidR="00303197" w:rsidRPr="0077594D">
          <w:rPr>
            <w:rFonts w:cstheme="minorHAnsi"/>
            <w:noProof/>
            <w:vertAlign w:val="superscript"/>
          </w:rPr>
          <w:t>14</w:t>
        </w:r>
      </w:hyperlink>
      <w:r w:rsidR="0077594D" w:rsidRPr="0077594D">
        <w:rPr>
          <w:rFonts w:cstheme="minorHAnsi"/>
          <w:noProof/>
          <w:vertAlign w:val="superscript"/>
        </w:rPr>
        <w:t xml:space="preserve">, </w:t>
      </w:r>
      <w:hyperlink w:anchor="_ENREF_33" w:tooltip="Gilbertson, 2006 #37" w:history="1">
        <w:r w:rsidR="00303197" w:rsidRPr="0077594D">
          <w:rPr>
            <w:rFonts w:cstheme="minorHAnsi"/>
            <w:noProof/>
            <w:vertAlign w:val="superscript"/>
          </w:rPr>
          <w:t>33</w:t>
        </w:r>
      </w:hyperlink>
      <w:r w:rsidR="003C6845" w:rsidRPr="005A3B8E">
        <w:rPr>
          <w:rFonts w:cstheme="minorHAnsi"/>
        </w:rPr>
        <w:fldChar w:fldCharType="end"/>
      </w:r>
      <w:r w:rsidR="003C6845">
        <w:rPr>
          <w:rFonts w:cstheme="minorHAnsi"/>
        </w:rPr>
        <w:t xml:space="preserve"> Recent studies have also suggested that home energy efficiency upgrades are cost-effective, at least in part due to the benefits for health</w:t>
      </w:r>
      <w:r w:rsidR="003C6845" w:rsidRPr="005A3B8E">
        <w:rPr>
          <w:rFonts w:cstheme="minorHAnsi"/>
        </w:rPr>
        <w:t>.</w:t>
      </w:r>
      <w:hyperlink w:anchor="_ENREF_34" w:tooltip="Chapman, 2009 #7" w:history="1">
        <w:r w:rsidR="00303197" w:rsidRPr="005A3B8E">
          <w:rPr>
            <w:rFonts w:cstheme="minorHAnsi"/>
          </w:rPr>
          <w:fldChar w:fldCharType="begin">
            <w:fldData xml:space="preserve">PEVuZE5vdGU+PENpdGU+PEF1dGhvcj5DaGFwbWFuPC9BdXRob3I+PFllYXI+MjAwOTwvWWVhcj48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</w:fldData>
          </w:fldChar>
        </w:r>
        <w:r w:rsidR="00303197">
          <w:rPr>
            <w:rFonts w:cstheme="minorHAnsi"/>
          </w:rPr>
          <w:instrText xml:space="preserve"> ADDIN EN.CITE </w:instrText>
        </w:r>
        <w:r w:rsidR="00303197">
          <w:rPr>
            <w:rFonts w:cstheme="minorHAnsi"/>
          </w:rPr>
          <w:fldChar w:fldCharType="begin">
            <w:fldData xml:space="preserve">PEVuZE5vdGU+PENpdGU+PEF1dGhvcj5DaGFwbWFuPC9BdXRob3I+PFllYXI+MjAwOTwvWWVhcj48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</w:fldData>
          </w:fldChar>
        </w:r>
        <w:r w:rsidR="00303197">
          <w:rPr>
            <w:rFonts w:cstheme="minorHAnsi"/>
          </w:rPr>
          <w:instrText xml:space="preserve"> ADDIN EN.CITE.DATA </w:instrText>
        </w:r>
        <w:r w:rsidR="00303197">
          <w:rPr>
            <w:rFonts w:cstheme="minorHAnsi"/>
          </w:rPr>
        </w:r>
        <w:r w:rsidR="00303197">
          <w:rPr>
            <w:rFonts w:cstheme="minorHAnsi"/>
          </w:rPr>
          <w:fldChar w:fldCharType="end"/>
        </w:r>
        <w:r w:rsidR="00303197" w:rsidRPr="005A3B8E">
          <w:rPr>
            <w:rFonts w:cstheme="minorHAnsi"/>
          </w:rPr>
        </w:r>
        <w:r w:rsidR="00303197" w:rsidRPr="005A3B8E">
          <w:rPr>
            <w:rFonts w:cstheme="minorHAnsi"/>
          </w:rPr>
          <w:fldChar w:fldCharType="separate"/>
        </w:r>
        <w:r w:rsidR="00303197" w:rsidRPr="0077594D">
          <w:rPr>
            <w:rFonts w:cstheme="minorHAnsi"/>
            <w:noProof/>
            <w:vertAlign w:val="superscript"/>
          </w:rPr>
          <w:t>34-37</w:t>
        </w:r>
        <w:r w:rsidR="00303197" w:rsidRPr="005A3B8E">
          <w:rPr>
            <w:rFonts w:cstheme="minorHAnsi"/>
          </w:rPr>
          <w:fldChar w:fldCharType="end"/>
        </w:r>
      </w:hyperlink>
      <w:r w:rsidR="003C6845">
        <w:rPr>
          <w:rFonts w:cstheme="minorHAnsi"/>
        </w:rPr>
        <w:t xml:space="preserve"> </w:t>
      </w:r>
      <w:r w:rsidR="003C6845" w:rsidRPr="00A75F8C">
        <w:rPr>
          <w:rFonts w:cstheme="minorHAnsi"/>
        </w:rPr>
        <w:t xml:space="preserve">The overall economic assessment of </w:t>
      </w:r>
      <w:r w:rsidR="003C6845">
        <w:rPr>
          <w:rFonts w:cstheme="minorHAnsi"/>
        </w:rPr>
        <w:lastRenderedPageBreak/>
        <w:t>the</w:t>
      </w:r>
      <w:r w:rsidR="003C6845" w:rsidRPr="00A75F8C">
        <w:rPr>
          <w:rFonts w:cstheme="minorHAnsi"/>
        </w:rPr>
        <w:t xml:space="preserve"> interventions is likely to depend in large measure on how health and non-health</w:t>
      </w:r>
      <w:r w:rsidR="003C6845">
        <w:rPr>
          <w:rFonts w:cstheme="minorHAnsi"/>
        </w:rPr>
        <w:t xml:space="preserve"> costs and benefits are counted, with home energy efficiency interventions being more likely to be justified economically once </w:t>
      </w:r>
      <w:r w:rsidR="003C6845" w:rsidRPr="00BB1AAF">
        <w:rPr>
          <w:rFonts w:cstheme="minorHAnsi"/>
        </w:rPr>
        <w:t xml:space="preserve">a wider range of benefits are considered </w:t>
      </w:r>
      <w:r w:rsidR="003C6845">
        <w:rPr>
          <w:rFonts w:cstheme="minorHAnsi"/>
        </w:rPr>
        <w:t>(including probable environmental and social benefits).</w:t>
      </w:r>
      <w:hyperlink w:anchor="_ENREF_9" w:tooltip="Milner, 2014 #78" w:history="1">
        <w:r w:rsidR="00303197">
          <w:rPr>
            <w:rFonts w:cstheme="minorHAnsi"/>
          </w:rPr>
          <w:fldChar w:fldCharType="begin"/>
        </w:r>
        <w:r w:rsidR="00303197">
          <w:rPr>
            <w:rFonts w:cstheme="minorHAnsi"/>
          </w:rPr>
          <w:instrText xml:space="preserve"> ADDIN EN.CITE &lt;EndNote&gt;&lt;Cite&gt;&lt;Author&gt;Milner&lt;/Author&gt;&lt;Year&gt;2014&lt;/Year&gt;&lt;RecNum&gt;78&lt;/RecNum&gt;&lt;DisplayText&gt;&lt;style face="superscript"&gt;9&lt;/style&gt;&lt;/DisplayText&gt;&lt;record&gt;&lt;rec-number&gt;78&lt;/rec-number&gt;&lt;foreign-keys&gt;&lt;key app="EN" db-id="efrwvzvttf2ttxefraqvere3p5sx0pfppz0z"&gt;78&lt;/key&gt;&lt;/foreign-keys&gt;&lt;ref-type name="Report"&gt;27&lt;/ref-type&gt;&lt;contributors&gt;&lt;authors&gt;&lt;author&gt;Milner, J.&lt;/author&gt;&lt;author&gt;Hamilton, I.&lt;/author&gt;&lt;author&gt;Chalabi, Z.&lt;/author&gt;&lt;author&gt;et al.,&lt;/author&gt;&lt;/authors&gt;&lt;/contributors&gt;&lt;titles&gt;&lt;title&gt;Evidence review and economic analysis of excess winter deaths. Economic modelling report&lt;/title&gt;&lt;secondary-title&gt;London, UK&lt;/secondary-title&gt;&lt;/titles&gt;&lt;dates&gt;&lt;year&gt;2014&lt;/year&gt;&lt;/dates&gt;&lt;pub-location&gt;National Institute for Health and Care Excellence (NICE)&lt;/pub-location&gt;&lt;urls&gt;&lt;/urls&gt;&lt;/record&gt;&lt;/Cite&gt;&lt;/EndNote&gt;</w:instrText>
        </w:r>
        <w:r w:rsidR="00303197">
          <w:rPr>
            <w:rFonts w:cstheme="minorHAnsi"/>
          </w:rPr>
          <w:fldChar w:fldCharType="separate"/>
        </w:r>
        <w:r w:rsidR="00303197" w:rsidRPr="0077594D">
          <w:rPr>
            <w:rFonts w:cstheme="minorHAnsi"/>
            <w:noProof/>
            <w:vertAlign w:val="superscript"/>
          </w:rPr>
          <w:t>9</w:t>
        </w:r>
        <w:r w:rsidR="00303197">
          <w:rPr>
            <w:rFonts w:cstheme="minorHAnsi"/>
          </w:rPr>
          <w:fldChar w:fldCharType="end"/>
        </w:r>
      </w:hyperlink>
    </w:p>
    <w:p w14:paraId="18AA31DB" w14:textId="124C68F0" w:rsidR="00E61003" w:rsidRDefault="00E61003" w:rsidP="00FD1880">
      <w:pPr>
        <w:spacing w:line="480" w:lineRule="auto"/>
        <w:rPr>
          <w:rFonts w:cstheme="minorHAnsi"/>
        </w:rPr>
      </w:pPr>
    </w:p>
    <w:p w14:paraId="11F58E44" w14:textId="77777777" w:rsidR="006E613F" w:rsidRPr="00CA10B7" w:rsidRDefault="006E613F" w:rsidP="006E613F">
      <w:pPr>
        <w:spacing w:line="480" w:lineRule="auto"/>
        <w:rPr>
          <w:rFonts w:cstheme="minorHAnsi"/>
          <w:b/>
          <w:sz w:val="28"/>
          <w:szCs w:val="28"/>
        </w:rPr>
      </w:pPr>
      <w:r>
        <w:rPr>
          <w:rFonts w:cstheme="minorHAnsi"/>
          <w:b/>
          <w:sz w:val="28"/>
          <w:szCs w:val="28"/>
        </w:rPr>
        <w:t>Implications for public health policy</w:t>
      </w:r>
    </w:p>
    <w:p w14:paraId="185D9A84" w14:textId="1B5849D7" w:rsidR="00803EBE" w:rsidRDefault="00FD3BC3" w:rsidP="006E613F">
      <w:pPr>
        <w:spacing w:line="480" w:lineRule="auto"/>
        <w:rPr>
          <w:rFonts w:cstheme="minorHAnsi"/>
          <w:lang w:eastAsia="en-GB"/>
        </w:rPr>
      </w:pPr>
      <w:r>
        <w:rPr>
          <w:rFonts w:cstheme="minorHAnsi"/>
        </w:rPr>
        <w:t xml:space="preserve">The conclusion of </w:t>
      </w:r>
      <w:r w:rsidR="00797086">
        <w:rPr>
          <w:rFonts w:cstheme="minorHAnsi"/>
        </w:rPr>
        <w:t xml:space="preserve">usually </w:t>
      </w:r>
      <w:r>
        <w:rPr>
          <w:rFonts w:cstheme="minorHAnsi"/>
        </w:rPr>
        <w:t xml:space="preserve">net beneficial effects for health </w:t>
      </w:r>
      <w:r w:rsidR="003C6845">
        <w:rPr>
          <w:rFonts w:cstheme="minorHAnsi"/>
        </w:rPr>
        <w:t xml:space="preserve">of home energy efficiency </w:t>
      </w:r>
      <w:r w:rsidR="002A0388">
        <w:rPr>
          <w:rFonts w:cstheme="minorHAnsi"/>
        </w:rPr>
        <w:t xml:space="preserve">and heating </w:t>
      </w:r>
      <w:r w:rsidR="003C6845">
        <w:rPr>
          <w:rFonts w:cstheme="minorHAnsi"/>
        </w:rPr>
        <w:t xml:space="preserve">improvement </w:t>
      </w:r>
      <w:r>
        <w:rPr>
          <w:rFonts w:cstheme="minorHAnsi"/>
        </w:rPr>
        <w:t xml:space="preserve">has important implications for public policy. </w:t>
      </w:r>
      <w:r w:rsidR="00803EBE">
        <w:rPr>
          <w:rFonts w:cstheme="minorHAnsi"/>
        </w:rPr>
        <w:t>Specifically, i</w:t>
      </w:r>
      <w:r>
        <w:rPr>
          <w:rFonts w:cstheme="minorHAnsi"/>
        </w:rPr>
        <w:t xml:space="preserve">t </w:t>
      </w:r>
      <w:r w:rsidR="006E613F">
        <w:rPr>
          <w:rFonts w:cstheme="minorHAnsi"/>
        </w:rPr>
        <w:t>strengthen</w:t>
      </w:r>
      <w:r>
        <w:rPr>
          <w:rFonts w:cstheme="minorHAnsi"/>
        </w:rPr>
        <w:t>s</w:t>
      </w:r>
      <w:r w:rsidR="006E613F">
        <w:rPr>
          <w:rFonts w:cstheme="minorHAnsi"/>
        </w:rPr>
        <w:t xml:space="preserve"> arguments</w:t>
      </w:r>
      <w:r>
        <w:rPr>
          <w:rFonts w:cstheme="minorHAnsi"/>
        </w:rPr>
        <w:t>, perhaps crucially so in some cases,</w:t>
      </w:r>
      <w:r w:rsidR="006E613F">
        <w:rPr>
          <w:rFonts w:cstheme="minorHAnsi"/>
        </w:rPr>
        <w:t xml:space="preserve"> </w:t>
      </w:r>
      <w:r>
        <w:rPr>
          <w:rFonts w:cstheme="minorHAnsi"/>
        </w:rPr>
        <w:t xml:space="preserve">for more widespread and accelerated </w:t>
      </w:r>
      <w:r w:rsidR="006E613F">
        <w:rPr>
          <w:rFonts w:cstheme="minorHAnsi"/>
        </w:rPr>
        <w:t xml:space="preserve">action to improve </w:t>
      </w:r>
      <w:r>
        <w:rPr>
          <w:rFonts w:cstheme="minorHAnsi"/>
        </w:rPr>
        <w:t>the</w:t>
      </w:r>
      <w:r w:rsidR="006E613F">
        <w:rPr>
          <w:rFonts w:cstheme="minorHAnsi"/>
        </w:rPr>
        <w:t xml:space="preserve"> energy efficiency</w:t>
      </w:r>
      <w:r>
        <w:rPr>
          <w:rFonts w:cstheme="minorHAnsi"/>
        </w:rPr>
        <w:t xml:space="preserve"> of the housing stock in the UK and </w:t>
      </w:r>
      <w:r w:rsidR="00797086">
        <w:rPr>
          <w:rFonts w:cstheme="minorHAnsi"/>
        </w:rPr>
        <w:t xml:space="preserve">elsewhere for health as well as environmental reasons. When an integrated view is taken </w:t>
      </w:r>
      <w:r w:rsidR="00803EBE">
        <w:rPr>
          <w:rFonts w:cstheme="minorHAnsi"/>
        </w:rPr>
        <w:t xml:space="preserve">that </w:t>
      </w:r>
      <w:r w:rsidR="00797086">
        <w:rPr>
          <w:rFonts w:cstheme="minorHAnsi"/>
        </w:rPr>
        <w:t xml:space="preserve">considers </w:t>
      </w:r>
      <w:r w:rsidR="003C6845">
        <w:rPr>
          <w:rFonts w:cstheme="minorHAnsi"/>
        </w:rPr>
        <w:t xml:space="preserve">impacts on </w:t>
      </w:r>
      <w:r w:rsidR="00797086">
        <w:rPr>
          <w:rFonts w:cstheme="minorHAnsi"/>
        </w:rPr>
        <w:t>health alongside those o</w:t>
      </w:r>
      <w:r w:rsidR="003C6845">
        <w:rPr>
          <w:rFonts w:cstheme="minorHAnsi"/>
        </w:rPr>
        <w:t>n</w:t>
      </w:r>
      <w:r w:rsidR="00797086">
        <w:rPr>
          <w:rFonts w:cstheme="minorHAnsi"/>
        </w:rPr>
        <w:t xml:space="preserve"> greenhouse gas emissions, energy security and household fuel costs, the case for action would appear generally compelling.</w:t>
      </w:r>
      <w:r w:rsidR="00CF4A90">
        <w:rPr>
          <w:rFonts w:cstheme="minorHAnsi"/>
          <w:lang w:eastAsia="en-GB"/>
        </w:rPr>
        <w:t xml:space="preserve"> </w:t>
      </w:r>
    </w:p>
    <w:p w14:paraId="6027273F" w14:textId="608AFFEB" w:rsidR="00081425" w:rsidRPr="00284116" w:rsidRDefault="00803EBE" w:rsidP="006E613F">
      <w:pPr>
        <w:spacing w:line="480" w:lineRule="auto"/>
        <w:rPr>
          <w:rFonts w:cstheme="minorHAnsi"/>
          <w:lang w:eastAsia="en-GB"/>
        </w:rPr>
      </w:pPr>
      <w:r>
        <w:rPr>
          <w:rFonts w:cstheme="minorHAnsi"/>
          <w:lang w:eastAsia="en-GB"/>
        </w:rPr>
        <w:t xml:space="preserve">However, with any widespread programme it is important to understand the </w:t>
      </w:r>
      <w:r w:rsidR="00C2090B" w:rsidRPr="00284116">
        <w:rPr>
          <w:rFonts w:cstheme="minorHAnsi"/>
          <w:lang w:eastAsia="en-GB"/>
        </w:rPr>
        <w:t xml:space="preserve">full spectrum of positive and negative health effects of energy efficiency upgrades to ensure that interventions are appropriately tailored to maximize the positive benefits and minimize </w:t>
      </w:r>
      <w:r w:rsidR="0044481B">
        <w:rPr>
          <w:rFonts w:cstheme="minorHAnsi"/>
          <w:lang w:eastAsia="en-GB"/>
        </w:rPr>
        <w:t>unintended adverse consequences.</w:t>
      </w:r>
      <w:hyperlink w:anchor="_ENREF_38" w:tooltip="Hamilton, 2015 #70" w:history="1">
        <w:r w:rsidR="00303197">
          <w:rPr>
            <w:rFonts w:cstheme="minorHAnsi"/>
            <w:lang w:eastAsia="en-GB"/>
          </w:rPr>
          <w:fldChar w:fldCharType="begin"/>
        </w:r>
        <w:r w:rsidR="00303197">
          <w:rPr>
            <w:rFonts w:cstheme="minorHAnsi"/>
            <w:lang w:eastAsia="en-GB"/>
          </w:rPr>
          <w:instrText xml:space="preserve"> ADDIN EN.CITE &lt;EndNote&gt;&lt;Cite&gt;&lt;Author&gt;Hamilton&lt;/Author&gt;&lt;Year&gt;2015&lt;/Year&gt;&lt;RecNum&gt;70&lt;/RecNum&gt;&lt;DisplayText&gt;&lt;style face="superscript"&gt;38&lt;/style&gt;&lt;/DisplayText&gt;&lt;record&gt;&lt;rec-number&gt;70&lt;/rec-number&gt;&lt;foreign-keys&gt;&lt;key app="EN" db-id="efrwvzvttf2ttxefraqvere3p5sx0pfppz0z"&gt;70&lt;/key&gt;&lt;/foreign-keys&gt;&lt;ref-type name="Journal Article"&gt;17&lt;/ref-type&gt;&lt;contributors&gt;&lt;authors&gt;&lt;author&gt;Hamilton, I.&lt;/author&gt;&lt;author&gt;Milner, J.&lt;/author&gt;&lt;author&gt;Chalabi, Z.&lt;/author&gt;&lt;author&gt;et al.,&lt;/author&gt;&lt;/authors&gt;&lt;/contributors&gt;&lt;titles&gt;&lt;title&gt;Health effects of home energy efficiency interventions in England: a modelling study&lt;/title&gt;&lt;secondary-title&gt;BMJ Open&lt;/secondary-title&gt;&lt;/titles&gt;&lt;periodical&gt;&lt;full-title&gt;BMJ Open&lt;/full-title&gt;&lt;abbr-1&gt;BMJ open&lt;/abbr-1&gt;&lt;/periodical&gt;&lt;pages&gt;e007298&lt;/pages&gt;&lt;volume&gt;6&lt;/volume&gt;&lt;dates&gt;&lt;year&gt;2015&lt;/year&gt;&lt;/dates&gt;&lt;urls&gt;&lt;/urls&gt;&lt;/record&gt;&lt;/Cite&gt;&lt;/EndNote&gt;</w:instrText>
        </w:r>
        <w:r w:rsidR="00303197">
          <w:rPr>
            <w:rFonts w:cstheme="minorHAnsi"/>
            <w:lang w:eastAsia="en-GB"/>
          </w:rPr>
          <w:fldChar w:fldCharType="separate"/>
        </w:r>
        <w:r w:rsidR="00303197" w:rsidRPr="0077594D">
          <w:rPr>
            <w:rFonts w:cstheme="minorHAnsi"/>
            <w:noProof/>
            <w:vertAlign w:val="superscript"/>
            <w:lang w:eastAsia="en-GB"/>
          </w:rPr>
          <w:t>38</w:t>
        </w:r>
        <w:r w:rsidR="00303197">
          <w:rPr>
            <w:rFonts w:cstheme="minorHAnsi"/>
            <w:lang w:eastAsia="en-GB"/>
          </w:rPr>
          <w:fldChar w:fldCharType="end"/>
        </w:r>
      </w:hyperlink>
      <w:r w:rsidR="002B12F9">
        <w:rPr>
          <w:rFonts w:cstheme="minorHAnsi"/>
          <w:lang w:eastAsia="en-GB"/>
        </w:rPr>
        <w:t xml:space="preserve"> </w:t>
      </w:r>
      <w:r>
        <w:rPr>
          <w:rFonts w:cstheme="minorHAnsi"/>
        </w:rPr>
        <w:t>T</w:t>
      </w:r>
      <w:r w:rsidR="00081425" w:rsidRPr="00284116">
        <w:rPr>
          <w:rFonts w:cstheme="minorHAnsi"/>
        </w:rPr>
        <w:t>here is a n</w:t>
      </w:r>
      <w:r w:rsidR="00081425">
        <w:rPr>
          <w:rFonts w:cstheme="minorHAnsi"/>
        </w:rPr>
        <w:t xml:space="preserve">eed for </w:t>
      </w:r>
      <w:r w:rsidR="002B12F9">
        <w:rPr>
          <w:rFonts w:cstheme="minorHAnsi"/>
        </w:rPr>
        <w:t xml:space="preserve">further </w:t>
      </w:r>
      <w:r w:rsidR="00081425">
        <w:rPr>
          <w:rFonts w:cstheme="minorHAnsi"/>
        </w:rPr>
        <w:t xml:space="preserve">research. </w:t>
      </w:r>
      <w:r w:rsidR="00081425" w:rsidRPr="00284116">
        <w:rPr>
          <w:rFonts w:cstheme="minorHAnsi"/>
        </w:rPr>
        <w:t>This is especially so given that the influence of housing quality on health may be very context specific so that extrapolation of results from one country to another should be done with caution. Specific research needs include:</w:t>
      </w:r>
    </w:p>
    <w:p w14:paraId="591973DA" w14:textId="463737E7" w:rsidR="00081425" w:rsidRPr="002D5029" w:rsidRDefault="008F006C" w:rsidP="00081425">
      <w:pPr>
        <w:pStyle w:val="ListParagraph"/>
        <w:numPr>
          <w:ilvl w:val="0"/>
          <w:numId w:val="39"/>
        </w:numPr>
        <w:spacing w:line="480" w:lineRule="auto"/>
        <w:rPr>
          <w:rFonts w:cstheme="minorHAnsi"/>
        </w:rPr>
      </w:pPr>
      <w:r>
        <w:rPr>
          <w:rFonts w:cstheme="minorHAnsi"/>
        </w:rPr>
        <w:t>S</w:t>
      </w:r>
      <w:r w:rsidR="00081425" w:rsidRPr="002D5029">
        <w:rPr>
          <w:rFonts w:cstheme="minorHAnsi"/>
        </w:rPr>
        <w:t xml:space="preserve">tudies that evaluate as wide a range of outcomes as possible, including mortality, hospital admissions and outcomes that may be affected over the longer term by </w:t>
      </w:r>
      <w:r>
        <w:rPr>
          <w:rFonts w:cstheme="minorHAnsi"/>
        </w:rPr>
        <w:t>changes in indoor air quality. S</w:t>
      </w:r>
      <w:r w:rsidR="00081425" w:rsidRPr="002D5029">
        <w:rPr>
          <w:rFonts w:cstheme="minorHAnsi"/>
        </w:rPr>
        <w:t>tudies need to be of sufficient scale and to employ methods of objective measurement;</w:t>
      </w:r>
    </w:p>
    <w:p w14:paraId="407E557A" w14:textId="75468B4D" w:rsidR="00081425" w:rsidRPr="002D5029" w:rsidRDefault="008F006C" w:rsidP="00081425">
      <w:pPr>
        <w:pStyle w:val="ListParagraph"/>
        <w:numPr>
          <w:ilvl w:val="0"/>
          <w:numId w:val="39"/>
        </w:numPr>
        <w:spacing w:line="480" w:lineRule="auto"/>
        <w:rPr>
          <w:rFonts w:cstheme="minorHAnsi"/>
        </w:rPr>
      </w:pPr>
      <w:r>
        <w:rPr>
          <w:rFonts w:cstheme="minorHAnsi"/>
        </w:rPr>
        <w:lastRenderedPageBreak/>
        <w:t>S</w:t>
      </w:r>
      <w:r w:rsidR="00081425" w:rsidRPr="002D5029">
        <w:rPr>
          <w:rFonts w:cstheme="minorHAnsi"/>
        </w:rPr>
        <w:t>tudies of the effect of fuel prices and fuel poverty on health, whose assumed influence has not been ade</w:t>
      </w:r>
      <w:r>
        <w:rPr>
          <w:rFonts w:cstheme="minorHAnsi"/>
        </w:rPr>
        <w:t xml:space="preserve">quately quantified through high </w:t>
      </w:r>
      <w:r w:rsidR="00081425" w:rsidRPr="002D5029">
        <w:rPr>
          <w:rFonts w:cstheme="minorHAnsi"/>
        </w:rPr>
        <w:t>quality empirical research;</w:t>
      </w:r>
    </w:p>
    <w:p w14:paraId="2129EAF3" w14:textId="3D461F9A" w:rsidR="00081425" w:rsidRPr="00081425" w:rsidRDefault="008F006C" w:rsidP="00A96D2A">
      <w:pPr>
        <w:pStyle w:val="ListParagraph"/>
        <w:numPr>
          <w:ilvl w:val="0"/>
          <w:numId w:val="39"/>
        </w:numPr>
        <w:spacing w:line="480" w:lineRule="auto"/>
        <w:rPr>
          <w:rFonts w:cstheme="minorHAnsi"/>
        </w:rPr>
      </w:pPr>
      <w:r>
        <w:rPr>
          <w:rFonts w:cstheme="minorHAnsi"/>
        </w:rPr>
        <w:t>S</w:t>
      </w:r>
      <w:r w:rsidR="00081425" w:rsidRPr="002D5029">
        <w:rPr>
          <w:rFonts w:cstheme="minorHAnsi"/>
        </w:rPr>
        <w:t xml:space="preserve">tudies of the policy environment and operational factors to determine how policies may be justified and aligned to support health, environmental and </w:t>
      </w:r>
      <w:r w:rsidR="00081425">
        <w:rPr>
          <w:rFonts w:cstheme="minorHAnsi"/>
        </w:rPr>
        <w:t>other objectives simultaneously.</w:t>
      </w:r>
    </w:p>
    <w:p w14:paraId="10D2FB7D" w14:textId="40DE2C14" w:rsidR="003C6845" w:rsidRDefault="00CE6798" w:rsidP="00284116">
      <w:pPr>
        <w:spacing w:line="480" w:lineRule="auto"/>
        <w:rPr>
          <w:rFonts w:cstheme="minorHAnsi"/>
        </w:rPr>
      </w:pPr>
      <w:r>
        <w:rPr>
          <w:rFonts w:cstheme="minorHAnsi"/>
        </w:rPr>
        <w:t xml:space="preserve">There is now also increasing evidence of economic </w:t>
      </w:r>
      <w:r w:rsidR="00AE41E4">
        <w:rPr>
          <w:rFonts w:cstheme="minorHAnsi"/>
        </w:rPr>
        <w:t>benefits due to home energy efficiency and heating interventions</w:t>
      </w:r>
      <w:r>
        <w:rPr>
          <w:rFonts w:cstheme="minorHAnsi"/>
        </w:rPr>
        <w:t xml:space="preserve">, </w:t>
      </w:r>
      <w:r w:rsidR="00AE41E4">
        <w:rPr>
          <w:rFonts w:cstheme="minorHAnsi"/>
        </w:rPr>
        <w:t>for example</w:t>
      </w:r>
      <w:r>
        <w:rPr>
          <w:rFonts w:cstheme="minorHAnsi"/>
        </w:rPr>
        <w:t xml:space="preserve"> the evaluation of the “Warm Up New Zealand: Heat Smart” programme.</w:t>
      </w:r>
      <w:hyperlink w:anchor="_ENREF_39" w:tooltip="Grimes, 2011  #47" w:history="1">
        <w:r w:rsidR="00303197">
          <w:rPr>
            <w:rFonts w:cstheme="minorHAnsi"/>
          </w:rPr>
          <w:fldChar w:fldCharType="begin"/>
        </w:r>
        <w:r w:rsidR="00303197">
          <w:rPr>
            <w:rFonts w:cstheme="minorHAnsi"/>
          </w:rPr>
          <w:instrText xml:space="preserve"> ADDIN EN.CITE &lt;EndNote&gt;&lt;Cite&gt;&lt;Author&gt;Grimes&lt;/Author&gt;&lt;Year&gt;2011&lt;/Year&gt;&lt;RecNum&gt;47&lt;/RecNum&gt;&lt;DisplayText&gt;&lt;style face="superscript"&gt;39&lt;/style&gt;&lt;/DisplayText&gt;&lt;record&gt;&lt;rec-number&gt;47&lt;/rec-number&gt;&lt;foreign-keys&gt;&lt;key app="EN" db-id="efrwvzvttf2ttxefraqvere3p5sx0pfppz0z"&gt;47&lt;/key&gt;&lt;/foreign-keys&gt;&lt;ref-type name="Report"&gt;27&lt;/ref-type&gt;&lt;contributors&gt;&lt;authors&gt;&lt;author&gt;Grimes, A&lt;/author&gt;&lt;author&gt;Denne, T&lt;/author&gt;&lt;author&gt;Howden-Chapman, P&lt;/author&gt;&lt;author&gt;et al.,&lt;/author&gt;&lt;/authors&gt;&lt;/contributors&gt;&lt;titles&gt;&lt;title&gt;Cost-Benefit Analysis of the Warm Up New Zealand: Heat Smart Programme &lt;/title&gt;&lt;/titles&gt;&lt;dates&gt;&lt;year&gt;2011 &lt;/year&gt;&lt;/dates&gt;&lt;pub-location&gt;Wellington, New Zealand&lt;/pub-location&gt;&lt;publisher&gt;Report for the Ministry of Economic Development&lt;/publisher&gt;&lt;urls&gt;&lt;/urls&gt;&lt;/record&gt;&lt;/Cite&gt;&lt;/EndNote&gt;</w:instrText>
        </w:r>
        <w:r w:rsidR="00303197">
          <w:rPr>
            <w:rFonts w:cstheme="minorHAnsi"/>
          </w:rPr>
          <w:fldChar w:fldCharType="separate"/>
        </w:r>
        <w:r w:rsidR="00303197" w:rsidRPr="00E84794">
          <w:rPr>
            <w:rFonts w:cstheme="minorHAnsi"/>
            <w:noProof/>
            <w:vertAlign w:val="superscript"/>
          </w:rPr>
          <w:t>39</w:t>
        </w:r>
        <w:r w:rsidR="00303197">
          <w:rPr>
            <w:rFonts w:cstheme="minorHAnsi"/>
          </w:rPr>
          <w:fldChar w:fldCharType="end"/>
        </w:r>
      </w:hyperlink>
      <w:r>
        <w:rPr>
          <w:rFonts w:cstheme="minorHAnsi"/>
        </w:rPr>
        <w:t xml:space="preserve"> </w:t>
      </w:r>
      <w:r w:rsidR="003C6845">
        <w:rPr>
          <w:rFonts w:cstheme="minorHAnsi"/>
        </w:rPr>
        <w:t>Whether home energy efficiency can be justified in cost-benefit terms as a purely health intervention remains unclear, though it may have a specific role for selected people with temperature-sensitive conditions. However, given that there is a compelling rationale for improving the energy efficiency of the vast majority of the housing stock in the UK and elsewhere to meet other public policy objectives, the identification of the opportunity to improve health</w:t>
      </w:r>
      <w:r w:rsidR="00A16E66">
        <w:rPr>
          <w:rFonts w:cstheme="minorHAnsi"/>
        </w:rPr>
        <w:t xml:space="preserve"> through home energy efficiency could be an important factor in helping </w:t>
      </w:r>
      <w:r w:rsidR="002A0388">
        <w:rPr>
          <w:rFonts w:cstheme="minorHAnsi"/>
        </w:rPr>
        <w:t xml:space="preserve">to </w:t>
      </w:r>
      <w:r w:rsidR="00A16E66">
        <w:rPr>
          <w:rFonts w:cstheme="minorHAnsi"/>
        </w:rPr>
        <w:t>prioritize action.</w:t>
      </w:r>
    </w:p>
    <w:p w14:paraId="3CAD41EB" w14:textId="7124757B" w:rsidR="004F520A" w:rsidRDefault="0083542C" w:rsidP="00FF3B7C">
      <w:pPr>
        <w:spacing w:line="480" w:lineRule="auto"/>
        <w:rPr>
          <w:rFonts w:cstheme="minorHAnsi"/>
          <w:lang w:eastAsia="en-GB"/>
        </w:rPr>
      </w:pPr>
      <w:r>
        <w:rPr>
          <w:rFonts w:cstheme="minorHAnsi"/>
          <w:lang w:eastAsia="en-GB"/>
        </w:rPr>
        <w:t>In conclusion, e</w:t>
      </w:r>
      <w:r w:rsidR="0096643D" w:rsidRPr="00284116">
        <w:rPr>
          <w:rFonts w:cstheme="minorHAnsi"/>
          <w:lang w:eastAsia="en-GB"/>
        </w:rPr>
        <w:t>vidence on interventions that may help reduce the multiple factors contributing to excess winter</w:t>
      </w:r>
      <w:r w:rsidR="008D7B53" w:rsidRPr="00284116">
        <w:rPr>
          <w:rFonts w:cstheme="minorHAnsi"/>
          <w:lang w:eastAsia="en-GB"/>
        </w:rPr>
        <w:t>-</w:t>
      </w:r>
      <w:r w:rsidR="0096643D" w:rsidRPr="00284116">
        <w:rPr>
          <w:rFonts w:cstheme="minorHAnsi"/>
          <w:lang w:eastAsia="en-GB"/>
        </w:rPr>
        <w:t xml:space="preserve"> and cold-related mortality/morbidity remains l</w:t>
      </w:r>
      <w:r w:rsidR="00FD3F25">
        <w:rPr>
          <w:rFonts w:cstheme="minorHAnsi"/>
          <w:lang w:eastAsia="en-GB"/>
        </w:rPr>
        <w:t xml:space="preserve">imited and </w:t>
      </w:r>
      <w:r w:rsidR="00D61487" w:rsidRPr="00284116">
        <w:rPr>
          <w:rFonts w:cstheme="minorHAnsi"/>
          <w:lang w:eastAsia="en-GB"/>
        </w:rPr>
        <w:t xml:space="preserve">heterogeneous. </w:t>
      </w:r>
      <w:r w:rsidR="000C7764">
        <w:rPr>
          <w:rFonts w:cstheme="minorHAnsi"/>
          <w:lang w:eastAsia="en-GB"/>
        </w:rPr>
        <w:t>However, t</w:t>
      </w:r>
      <w:r w:rsidR="008D7B53" w:rsidRPr="00284116">
        <w:rPr>
          <w:rFonts w:cstheme="minorHAnsi"/>
          <w:lang w:eastAsia="en-GB"/>
        </w:rPr>
        <w:t xml:space="preserve">here is </w:t>
      </w:r>
      <w:r w:rsidR="000C7764">
        <w:rPr>
          <w:rFonts w:cstheme="minorHAnsi"/>
          <w:lang w:eastAsia="en-GB"/>
        </w:rPr>
        <w:t xml:space="preserve">now </w:t>
      </w:r>
      <w:r w:rsidR="008D7B53" w:rsidRPr="00284116">
        <w:rPr>
          <w:rFonts w:cstheme="minorHAnsi"/>
          <w:lang w:eastAsia="en-GB"/>
        </w:rPr>
        <w:t xml:space="preserve">a </w:t>
      </w:r>
      <w:r w:rsidR="00A16E66">
        <w:rPr>
          <w:rFonts w:cstheme="minorHAnsi"/>
          <w:lang w:eastAsia="en-GB"/>
        </w:rPr>
        <w:t xml:space="preserve">suggestive </w:t>
      </w:r>
      <w:r w:rsidR="008D7B53" w:rsidRPr="00284116">
        <w:rPr>
          <w:rFonts w:cstheme="minorHAnsi"/>
          <w:lang w:eastAsia="en-GB"/>
        </w:rPr>
        <w:t xml:space="preserve">body of evidence that </w:t>
      </w:r>
      <w:r w:rsidR="00AD37DF" w:rsidRPr="00284116">
        <w:rPr>
          <w:rFonts w:cstheme="minorHAnsi"/>
          <w:lang w:eastAsia="en-GB"/>
        </w:rPr>
        <w:t xml:space="preserve">energy efficiency </w:t>
      </w:r>
      <w:r w:rsidR="00F31EC3">
        <w:rPr>
          <w:rFonts w:cstheme="minorHAnsi"/>
          <w:lang w:eastAsia="en-GB"/>
        </w:rPr>
        <w:t xml:space="preserve">and heating </w:t>
      </w:r>
      <w:r w:rsidR="00AD37DF" w:rsidRPr="00284116">
        <w:rPr>
          <w:rFonts w:cstheme="minorHAnsi"/>
          <w:lang w:eastAsia="en-GB"/>
        </w:rPr>
        <w:t>interventions in housing may improve the health of some population groups, notably those</w:t>
      </w:r>
      <w:r w:rsidR="006928B0">
        <w:rPr>
          <w:rFonts w:cstheme="minorHAnsi"/>
          <w:lang w:eastAsia="en-GB"/>
        </w:rPr>
        <w:t xml:space="preserve"> with respiratory</w:t>
      </w:r>
      <w:r w:rsidR="00AD37DF" w:rsidRPr="00284116">
        <w:rPr>
          <w:rFonts w:cstheme="minorHAnsi"/>
          <w:lang w:eastAsia="en-GB"/>
        </w:rPr>
        <w:t xml:space="preserve"> and other chronic diseases.</w:t>
      </w:r>
      <w:r w:rsidR="003D3CC4">
        <w:rPr>
          <w:rFonts w:cstheme="minorHAnsi"/>
          <w:lang w:eastAsia="en-GB"/>
        </w:rPr>
        <w:fldChar w:fldCharType="begin">
          <w:fldData xml:space="preserve">PEVuZE5vdGU+PENpdGU+PEF1dGhvcj5Ib3dkZW4tQ2hhcG1hbjwvQXV0aG9yPjxZZWFyPjIwMDc8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=
</w:fldData>
        </w:fldChar>
      </w:r>
      <w:r w:rsidR="003D3CC4">
        <w:rPr>
          <w:rFonts w:cstheme="minorHAnsi"/>
          <w:lang w:eastAsia="en-GB"/>
        </w:rPr>
        <w:instrText xml:space="preserve"> ADDIN EN.CITE </w:instrText>
      </w:r>
      <w:r w:rsidR="003D3CC4">
        <w:rPr>
          <w:rFonts w:cstheme="minorHAnsi"/>
          <w:lang w:eastAsia="en-GB"/>
        </w:rPr>
        <w:fldChar w:fldCharType="begin">
          <w:fldData xml:space="preserve">PEVuZE5vdGU+PENpdGU+PEF1dGhvcj5Ib3dkZW4tQ2hhcG1hbjwvQXV0aG9yPjxZZWFyPjIwMDc8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=
</w:fldData>
        </w:fldChar>
      </w:r>
      <w:r w:rsidR="003D3CC4">
        <w:rPr>
          <w:rFonts w:cstheme="minorHAnsi"/>
          <w:lang w:eastAsia="en-GB"/>
        </w:rPr>
        <w:instrText xml:space="preserve"> ADDIN EN.CITE.DATA </w:instrText>
      </w:r>
      <w:r w:rsidR="003D3CC4">
        <w:rPr>
          <w:rFonts w:cstheme="minorHAnsi"/>
          <w:lang w:eastAsia="en-GB"/>
        </w:rPr>
      </w:r>
      <w:r w:rsidR="003D3CC4">
        <w:rPr>
          <w:rFonts w:cstheme="minorHAnsi"/>
          <w:lang w:eastAsia="en-GB"/>
        </w:rPr>
        <w:fldChar w:fldCharType="end"/>
      </w:r>
      <w:r w:rsidR="003D3CC4">
        <w:rPr>
          <w:rFonts w:cstheme="minorHAnsi"/>
          <w:lang w:eastAsia="en-GB"/>
        </w:rPr>
      </w:r>
      <w:r w:rsidR="003D3CC4">
        <w:rPr>
          <w:rFonts w:cstheme="minorHAnsi"/>
          <w:lang w:eastAsia="en-GB"/>
        </w:rPr>
        <w:fldChar w:fldCharType="separate"/>
      </w:r>
      <w:hyperlink w:anchor="_ENREF_15" w:tooltip="Howden-Chapman, 2007 #6" w:history="1">
        <w:r w:rsidR="00303197" w:rsidRPr="003D3CC4">
          <w:rPr>
            <w:rFonts w:cstheme="minorHAnsi"/>
            <w:noProof/>
            <w:vertAlign w:val="superscript"/>
            <w:lang w:eastAsia="en-GB"/>
          </w:rPr>
          <w:t>15</w:t>
        </w:r>
      </w:hyperlink>
      <w:r w:rsidR="003D3CC4" w:rsidRPr="003D3CC4">
        <w:rPr>
          <w:rFonts w:cstheme="minorHAnsi"/>
          <w:noProof/>
          <w:vertAlign w:val="superscript"/>
          <w:lang w:eastAsia="en-GB"/>
        </w:rPr>
        <w:t xml:space="preserve">, </w:t>
      </w:r>
      <w:hyperlink w:anchor="_ENREF_26" w:tooltip="Osman, 2010 #11" w:history="1">
        <w:r w:rsidR="00303197" w:rsidRPr="003D3CC4">
          <w:rPr>
            <w:rFonts w:cstheme="minorHAnsi"/>
            <w:noProof/>
            <w:vertAlign w:val="superscript"/>
            <w:lang w:eastAsia="en-GB"/>
          </w:rPr>
          <w:t>26</w:t>
        </w:r>
      </w:hyperlink>
      <w:r w:rsidR="003D3CC4">
        <w:rPr>
          <w:rFonts w:cstheme="minorHAnsi"/>
          <w:lang w:eastAsia="en-GB"/>
        </w:rPr>
        <w:fldChar w:fldCharType="end"/>
      </w:r>
      <w:r w:rsidR="00AD37DF" w:rsidRPr="00284116">
        <w:rPr>
          <w:rFonts w:cstheme="minorHAnsi"/>
          <w:lang w:eastAsia="en-GB"/>
        </w:rPr>
        <w:t xml:space="preserve"> Positive effects on health may include improvements in respiratory symptoms and the symptoms of other </w:t>
      </w:r>
      <w:r w:rsidR="00D87679" w:rsidRPr="00284116">
        <w:rPr>
          <w:rFonts w:cstheme="minorHAnsi"/>
          <w:lang w:eastAsia="en-GB"/>
        </w:rPr>
        <w:t>chronic illnesses</w:t>
      </w:r>
      <w:r w:rsidR="00AD37DF" w:rsidRPr="00284116">
        <w:rPr>
          <w:rFonts w:cstheme="minorHAnsi"/>
          <w:lang w:eastAsia="en-GB"/>
        </w:rPr>
        <w:t>, improved mental well-being, reduced contacts with the health service and fewer days of absence from school or work.</w:t>
      </w:r>
      <w:r w:rsidR="00783407">
        <w:rPr>
          <w:rFonts w:cstheme="minorHAnsi"/>
          <w:lang w:eastAsia="en-GB"/>
        </w:rPr>
        <w:t xml:space="preserve"> </w:t>
      </w:r>
      <w:r w:rsidR="00CF4A90" w:rsidRPr="00284116">
        <w:rPr>
          <w:rFonts w:cstheme="minorHAnsi"/>
          <w:lang w:eastAsia="en-GB"/>
        </w:rPr>
        <w:t>For some key target groups, such as children with asthma, housing intervention may be sufficiently justified in its own right as a means of helping to manage the clinical condition.</w:t>
      </w:r>
      <w:r w:rsidR="00266455">
        <w:rPr>
          <w:rFonts w:cstheme="minorHAnsi"/>
          <w:lang w:eastAsia="en-GB"/>
        </w:rPr>
        <w:fldChar w:fldCharType="begin">
          <w:fldData xml:space="preserve">PEVuZE5vdGU+PENpdGU+PEF1dGhvcj5Xb29kZmluZTwvQXV0aG9yPjxZZWFyPjIwMTE8L1llYXI+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</w:fldData>
        </w:fldChar>
      </w:r>
      <w:r w:rsidR="00266455">
        <w:rPr>
          <w:rFonts w:cstheme="minorHAnsi"/>
          <w:lang w:eastAsia="en-GB"/>
        </w:rPr>
        <w:instrText xml:space="preserve"> ADDIN EN.CITE </w:instrText>
      </w:r>
      <w:r w:rsidR="00266455">
        <w:rPr>
          <w:rFonts w:cstheme="minorHAnsi"/>
          <w:lang w:eastAsia="en-GB"/>
        </w:rPr>
        <w:fldChar w:fldCharType="begin">
          <w:fldData xml:space="preserve">PEVuZE5vdGU+PENpdGU+PEF1dGhvcj5Xb29kZmluZTwvQXV0aG9yPjxZZWFyPjIwMTE8L1llYXI+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</w:fldData>
        </w:fldChar>
      </w:r>
      <w:r w:rsidR="00266455">
        <w:rPr>
          <w:rFonts w:cstheme="minorHAnsi"/>
          <w:lang w:eastAsia="en-GB"/>
        </w:rPr>
        <w:instrText xml:space="preserve"> ADDIN EN.CITE.DATA </w:instrText>
      </w:r>
      <w:r w:rsidR="00266455">
        <w:rPr>
          <w:rFonts w:cstheme="minorHAnsi"/>
          <w:lang w:eastAsia="en-GB"/>
        </w:rPr>
      </w:r>
      <w:r w:rsidR="00266455">
        <w:rPr>
          <w:rFonts w:cstheme="minorHAnsi"/>
          <w:lang w:eastAsia="en-GB"/>
        </w:rPr>
        <w:fldChar w:fldCharType="end"/>
      </w:r>
      <w:r w:rsidR="00266455">
        <w:rPr>
          <w:rFonts w:cstheme="minorHAnsi"/>
          <w:lang w:eastAsia="en-GB"/>
        </w:rPr>
      </w:r>
      <w:r w:rsidR="00266455">
        <w:rPr>
          <w:rFonts w:cstheme="minorHAnsi"/>
          <w:lang w:eastAsia="en-GB"/>
        </w:rPr>
        <w:fldChar w:fldCharType="separate"/>
      </w:r>
      <w:hyperlink w:anchor="_ENREF_11" w:tooltip="Woodfine, 2011 #2" w:history="1">
        <w:r w:rsidR="00303197" w:rsidRPr="00266455">
          <w:rPr>
            <w:rFonts w:cstheme="minorHAnsi"/>
            <w:noProof/>
            <w:vertAlign w:val="superscript"/>
            <w:lang w:eastAsia="en-GB"/>
          </w:rPr>
          <w:t>11</w:t>
        </w:r>
      </w:hyperlink>
      <w:r w:rsidR="00266455" w:rsidRPr="00266455">
        <w:rPr>
          <w:rFonts w:cstheme="minorHAnsi"/>
          <w:noProof/>
          <w:vertAlign w:val="superscript"/>
          <w:lang w:eastAsia="en-GB"/>
        </w:rPr>
        <w:t xml:space="preserve">, </w:t>
      </w:r>
      <w:hyperlink w:anchor="_ENREF_16" w:tooltip="Howden-Chapman, 2008 #9" w:history="1">
        <w:r w:rsidR="00303197" w:rsidRPr="00266455">
          <w:rPr>
            <w:rFonts w:cstheme="minorHAnsi"/>
            <w:noProof/>
            <w:vertAlign w:val="superscript"/>
            <w:lang w:eastAsia="en-GB"/>
          </w:rPr>
          <w:t>16</w:t>
        </w:r>
      </w:hyperlink>
      <w:r w:rsidR="00266455" w:rsidRPr="00266455">
        <w:rPr>
          <w:rFonts w:cstheme="minorHAnsi"/>
          <w:noProof/>
          <w:vertAlign w:val="superscript"/>
          <w:lang w:eastAsia="en-GB"/>
        </w:rPr>
        <w:t xml:space="preserve">, </w:t>
      </w:r>
      <w:hyperlink w:anchor="_ENREF_20" w:tooltip="Somerville, 2000 #22" w:history="1">
        <w:r w:rsidR="00303197" w:rsidRPr="00266455">
          <w:rPr>
            <w:rFonts w:cstheme="minorHAnsi"/>
            <w:noProof/>
            <w:vertAlign w:val="superscript"/>
            <w:lang w:eastAsia="en-GB"/>
          </w:rPr>
          <w:t>20</w:t>
        </w:r>
      </w:hyperlink>
      <w:r w:rsidR="00266455" w:rsidRPr="00266455">
        <w:rPr>
          <w:rFonts w:cstheme="minorHAnsi"/>
          <w:noProof/>
          <w:vertAlign w:val="superscript"/>
          <w:lang w:eastAsia="en-GB"/>
        </w:rPr>
        <w:t xml:space="preserve">, </w:t>
      </w:r>
      <w:hyperlink w:anchor="_ENREF_30" w:tooltip="Free, 2010 #10" w:history="1">
        <w:r w:rsidR="00303197" w:rsidRPr="00266455">
          <w:rPr>
            <w:rFonts w:cstheme="minorHAnsi"/>
            <w:noProof/>
            <w:vertAlign w:val="superscript"/>
            <w:lang w:eastAsia="en-GB"/>
          </w:rPr>
          <w:t>30</w:t>
        </w:r>
      </w:hyperlink>
      <w:r w:rsidR="00266455">
        <w:rPr>
          <w:rFonts w:cstheme="minorHAnsi"/>
          <w:lang w:eastAsia="en-GB"/>
        </w:rPr>
        <w:fldChar w:fldCharType="end"/>
      </w:r>
      <w:r w:rsidR="00CF4A90">
        <w:rPr>
          <w:rFonts w:cstheme="minorHAnsi"/>
          <w:lang w:eastAsia="en-GB"/>
        </w:rPr>
        <w:t xml:space="preserve"> </w:t>
      </w:r>
      <w:r w:rsidR="00CF4A90" w:rsidRPr="00284116">
        <w:rPr>
          <w:rFonts w:cstheme="minorHAnsi"/>
          <w:lang w:eastAsia="en-GB"/>
        </w:rPr>
        <w:t>However, the evide</w:t>
      </w:r>
      <w:r w:rsidR="009B553B">
        <w:rPr>
          <w:rFonts w:cstheme="minorHAnsi"/>
          <w:lang w:eastAsia="en-GB"/>
        </w:rPr>
        <w:t xml:space="preserve">nce base </w:t>
      </w:r>
      <w:r w:rsidR="00CF4A90" w:rsidRPr="00284116">
        <w:rPr>
          <w:rFonts w:cstheme="minorHAnsi"/>
          <w:lang w:eastAsia="en-GB"/>
        </w:rPr>
        <w:t xml:space="preserve">remains limited, and there is potential for unintended adverse consequences of some forms of energy efficiency upgrade over the longer term, </w:t>
      </w:r>
      <w:r w:rsidR="00F56C87" w:rsidRPr="00284116">
        <w:rPr>
          <w:rFonts w:cstheme="minorHAnsi"/>
          <w:lang w:eastAsia="en-GB"/>
        </w:rPr>
        <w:t>principall</w:t>
      </w:r>
      <w:r w:rsidR="00F56C87">
        <w:rPr>
          <w:rFonts w:cstheme="minorHAnsi"/>
          <w:lang w:eastAsia="en-GB"/>
        </w:rPr>
        <w:t>y</w:t>
      </w:r>
      <w:r w:rsidR="00CF4A90" w:rsidRPr="00284116">
        <w:rPr>
          <w:rFonts w:cstheme="minorHAnsi"/>
          <w:lang w:eastAsia="en-GB"/>
        </w:rPr>
        <w:t xml:space="preserve"> in relation to changes in </w:t>
      </w:r>
      <w:r w:rsidR="00CF4A90">
        <w:rPr>
          <w:rFonts w:cstheme="minorHAnsi"/>
          <w:lang w:eastAsia="en-GB"/>
        </w:rPr>
        <w:t xml:space="preserve">the </w:t>
      </w:r>
      <w:r w:rsidR="00CF4A90" w:rsidRPr="00284116">
        <w:rPr>
          <w:rFonts w:cstheme="minorHAnsi"/>
          <w:lang w:eastAsia="en-GB"/>
        </w:rPr>
        <w:t xml:space="preserve">ventilation characteristics of dwellings. This is an area in which there is particular lack of hard empirical evidence and more research is needed. </w:t>
      </w:r>
      <w:r w:rsidR="00CF4A90">
        <w:rPr>
          <w:rFonts w:cstheme="minorHAnsi"/>
          <w:lang w:eastAsia="en-GB"/>
        </w:rPr>
        <w:t>F</w:t>
      </w:r>
      <w:r w:rsidR="00CF4A90" w:rsidRPr="00284116">
        <w:rPr>
          <w:rFonts w:cstheme="minorHAnsi"/>
          <w:lang w:eastAsia="en-GB"/>
        </w:rPr>
        <w:t>or lower risk target groups</w:t>
      </w:r>
      <w:r w:rsidR="00CF4A90">
        <w:rPr>
          <w:rFonts w:cstheme="minorHAnsi"/>
          <w:lang w:eastAsia="en-GB"/>
        </w:rPr>
        <w:t xml:space="preserve"> the health benefits are less </w:t>
      </w:r>
      <w:r w:rsidR="00CF4A90">
        <w:rPr>
          <w:rFonts w:cstheme="minorHAnsi"/>
          <w:lang w:eastAsia="en-GB"/>
        </w:rPr>
        <w:lastRenderedPageBreak/>
        <w:t>pronounced but such actions may be</w:t>
      </w:r>
      <w:r w:rsidR="00CF4A90" w:rsidRPr="00284116">
        <w:rPr>
          <w:rFonts w:cstheme="minorHAnsi"/>
          <w:lang w:eastAsia="en-GB"/>
        </w:rPr>
        <w:t xml:space="preserve"> more readily justified if the health effects are considered alongside other social, environmental and economic consequences</w:t>
      </w:r>
      <w:r w:rsidR="00611806">
        <w:rPr>
          <w:rFonts w:cstheme="minorHAnsi"/>
          <w:lang w:eastAsia="en-GB"/>
        </w:rPr>
        <w:t xml:space="preserve">. </w:t>
      </w:r>
      <w:r w:rsidR="0027080C">
        <w:rPr>
          <w:rFonts w:cstheme="minorHAnsi"/>
          <w:lang w:eastAsia="en-GB"/>
        </w:rPr>
        <w:t>T</w:t>
      </w:r>
      <w:r w:rsidR="004F520A">
        <w:rPr>
          <w:rFonts w:cstheme="minorHAnsi"/>
          <w:lang w:eastAsia="en-GB"/>
        </w:rPr>
        <w:t xml:space="preserve">he </w:t>
      </w:r>
      <w:r w:rsidR="00955D4A">
        <w:rPr>
          <w:rFonts w:cstheme="minorHAnsi"/>
          <w:lang w:eastAsia="en-GB"/>
        </w:rPr>
        <w:t>urgent need to tackle climate change already provides powerful mot</w:t>
      </w:r>
      <w:r w:rsidR="004F520A">
        <w:rPr>
          <w:rFonts w:cstheme="minorHAnsi"/>
          <w:lang w:eastAsia="en-GB"/>
        </w:rPr>
        <w:t>i</w:t>
      </w:r>
      <w:r w:rsidR="00955D4A">
        <w:rPr>
          <w:rFonts w:cstheme="minorHAnsi"/>
          <w:lang w:eastAsia="en-GB"/>
        </w:rPr>
        <w:t>vation for improving the energy efficiency of the housing stock</w:t>
      </w:r>
      <w:r w:rsidR="004F520A">
        <w:rPr>
          <w:rFonts w:cstheme="minorHAnsi"/>
          <w:lang w:eastAsia="en-GB"/>
        </w:rPr>
        <w:t xml:space="preserve"> in countries such as the UK. </w:t>
      </w:r>
      <w:r w:rsidR="00FF3B7C">
        <w:rPr>
          <w:rFonts w:cstheme="minorHAnsi"/>
          <w:lang w:eastAsia="en-GB"/>
        </w:rPr>
        <w:t xml:space="preserve">The </w:t>
      </w:r>
      <w:r w:rsidR="004F520A">
        <w:rPr>
          <w:rFonts w:cstheme="minorHAnsi"/>
          <w:lang w:eastAsia="en-GB"/>
        </w:rPr>
        <w:t xml:space="preserve">strengthening </w:t>
      </w:r>
      <w:r w:rsidR="00FF3B7C">
        <w:rPr>
          <w:rFonts w:cstheme="minorHAnsi"/>
          <w:lang w:eastAsia="en-GB"/>
        </w:rPr>
        <w:t xml:space="preserve">evidence for </w:t>
      </w:r>
      <w:r w:rsidR="004F520A">
        <w:rPr>
          <w:rFonts w:cstheme="minorHAnsi"/>
          <w:lang w:eastAsia="en-GB"/>
        </w:rPr>
        <w:t xml:space="preserve">probable health benefits makes the case for </w:t>
      </w:r>
      <w:r w:rsidR="005C69BA">
        <w:rPr>
          <w:rFonts w:cstheme="minorHAnsi"/>
          <w:lang w:eastAsia="en-GB"/>
        </w:rPr>
        <w:t xml:space="preserve">the widespread </w:t>
      </w:r>
      <w:r w:rsidR="004F520A">
        <w:rPr>
          <w:rFonts w:cstheme="minorHAnsi"/>
          <w:lang w:eastAsia="en-GB"/>
        </w:rPr>
        <w:t>accelerati</w:t>
      </w:r>
      <w:r w:rsidR="005C69BA">
        <w:rPr>
          <w:rFonts w:cstheme="minorHAnsi"/>
          <w:lang w:eastAsia="en-GB"/>
        </w:rPr>
        <w:t xml:space="preserve">on of </w:t>
      </w:r>
      <w:r w:rsidR="004F520A">
        <w:rPr>
          <w:rFonts w:cstheme="minorHAnsi"/>
          <w:lang w:eastAsia="en-GB"/>
        </w:rPr>
        <w:t xml:space="preserve">such investment </w:t>
      </w:r>
      <w:r w:rsidR="0027080C">
        <w:rPr>
          <w:rFonts w:cstheme="minorHAnsi"/>
          <w:lang w:eastAsia="en-GB"/>
        </w:rPr>
        <w:t>even more forceful.</w:t>
      </w:r>
    </w:p>
    <w:p w14:paraId="2E10159A" w14:textId="3A19827F" w:rsidR="00703866" w:rsidRDefault="00703866">
      <w:pPr>
        <w:rPr>
          <w:rFonts w:cstheme="minorHAnsi"/>
          <w:lang w:eastAsia="en-GB"/>
        </w:rPr>
      </w:pPr>
      <w:r>
        <w:rPr>
          <w:rFonts w:cstheme="minorHAnsi"/>
          <w:lang w:eastAsia="en-GB"/>
        </w:rPr>
        <w:br w:type="page"/>
      </w:r>
    </w:p>
    <w:p w14:paraId="7FB01BE6" w14:textId="182A4E32" w:rsidR="00703866" w:rsidRPr="00703866" w:rsidRDefault="00703866" w:rsidP="00FF3B7C">
      <w:pPr>
        <w:spacing w:line="480" w:lineRule="auto"/>
        <w:rPr>
          <w:rFonts w:cstheme="minorHAnsi"/>
          <w:b/>
          <w:sz w:val="28"/>
          <w:szCs w:val="28"/>
          <w:lang w:eastAsia="en-GB"/>
        </w:rPr>
      </w:pPr>
      <w:r w:rsidRPr="00703866">
        <w:rPr>
          <w:rFonts w:cstheme="minorHAnsi"/>
          <w:b/>
          <w:sz w:val="28"/>
          <w:szCs w:val="28"/>
          <w:lang w:eastAsia="en-GB"/>
        </w:rPr>
        <w:lastRenderedPageBreak/>
        <w:t>About the authors</w:t>
      </w:r>
    </w:p>
    <w:p w14:paraId="222B37A0" w14:textId="11B74425" w:rsidR="00703866" w:rsidRDefault="008F5836" w:rsidP="00FF3B7C">
      <w:pPr>
        <w:spacing w:line="480" w:lineRule="auto"/>
        <w:rPr>
          <w:rFonts w:cstheme="minorHAnsi"/>
          <w:lang w:eastAsia="en-GB"/>
        </w:rPr>
      </w:pPr>
      <w:r w:rsidRPr="008F5836">
        <w:rPr>
          <w:rFonts w:cstheme="minorHAnsi"/>
          <w:lang w:eastAsia="en-GB"/>
        </w:rPr>
        <w:t xml:space="preserve">JAMES MILNER is a Lecturer at the London School of Hygiene and Tropical Medicine (LSHTM). His work focuses on the health impacts of environmental policies and interventions with a focus on climate change mitigation strategies in </w:t>
      </w:r>
      <w:r w:rsidR="00B46540">
        <w:rPr>
          <w:rFonts w:cstheme="minorHAnsi"/>
          <w:lang w:eastAsia="en-GB"/>
        </w:rPr>
        <w:t>cities</w:t>
      </w:r>
      <w:r w:rsidRPr="008F5836">
        <w:rPr>
          <w:rFonts w:cstheme="minorHAnsi"/>
          <w:lang w:eastAsia="en-GB"/>
        </w:rPr>
        <w:t>.</w:t>
      </w:r>
      <w:r w:rsidR="00826596">
        <w:rPr>
          <w:rFonts w:cstheme="minorHAnsi"/>
          <w:lang w:eastAsia="en-GB"/>
        </w:rPr>
        <w:t xml:space="preserve"> </w:t>
      </w:r>
    </w:p>
    <w:p w14:paraId="2E3DA727" w14:textId="5539FD7D" w:rsidR="00703866" w:rsidRDefault="008F5836" w:rsidP="00FF3B7C">
      <w:pPr>
        <w:spacing w:line="480" w:lineRule="auto"/>
        <w:rPr>
          <w:rFonts w:cstheme="minorHAnsi"/>
          <w:lang w:eastAsia="en-GB"/>
        </w:rPr>
      </w:pPr>
      <w:r w:rsidRPr="008F5836">
        <w:rPr>
          <w:rFonts w:cstheme="minorHAnsi"/>
          <w:lang w:eastAsia="en-GB"/>
        </w:rPr>
        <w:t xml:space="preserve">PAUL WILKINSON is a Professor of Environmental Epidemiology at LSHTM. He trained in medicine and public health in Oxford and London, UK. His </w:t>
      </w:r>
      <w:r w:rsidR="00C175E6">
        <w:rPr>
          <w:rFonts w:cstheme="minorHAnsi"/>
          <w:lang w:eastAsia="en-GB"/>
        </w:rPr>
        <w:t xml:space="preserve">current </w:t>
      </w:r>
      <w:r w:rsidRPr="008F5836">
        <w:rPr>
          <w:rFonts w:cstheme="minorHAnsi"/>
          <w:lang w:eastAsia="en-GB"/>
        </w:rPr>
        <w:t>research focuses on the effects of global environmental change on health, with particular emphasis on climate change and urbanization.</w:t>
      </w:r>
    </w:p>
    <w:p w14:paraId="2FB8ACB4" w14:textId="77777777" w:rsidR="00DA5BF6" w:rsidRDefault="00DA5BF6">
      <w:pPr>
        <w:rPr>
          <w:rFonts w:cstheme="minorHAnsi"/>
          <w:lang w:eastAsia="en-GB"/>
        </w:rPr>
      </w:pPr>
      <w:r>
        <w:rPr>
          <w:rFonts w:cstheme="minorHAnsi"/>
          <w:lang w:eastAsia="en-GB"/>
        </w:rPr>
        <w:br w:type="page"/>
      </w:r>
    </w:p>
    <w:p w14:paraId="6409D4B3" w14:textId="77777777" w:rsidR="00985CDB" w:rsidRPr="003808D1" w:rsidRDefault="001245BD" w:rsidP="001245BD">
      <w:pPr>
        <w:rPr>
          <w:sz w:val="28"/>
          <w:szCs w:val="28"/>
        </w:rPr>
      </w:pPr>
      <w:bookmarkStart w:id="3" w:name="_Toc375116557"/>
      <w:r w:rsidRPr="003808D1">
        <w:rPr>
          <w:rStyle w:val="Heading3Char"/>
          <w:rFonts w:asciiTheme="minorHAnsi" w:hAnsiTheme="minorHAnsi" w:cstheme="minorHAnsi"/>
          <w:bCs w:val="0"/>
          <w:color w:val="auto"/>
          <w:sz w:val="28"/>
          <w:szCs w:val="28"/>
        </w:rPr>
        <w:lastRenderedPageBreak/>
        <w:t>References</w:t>
      </w:r>
    </w:p>
    <w:bookmarkEnd w:id="3"/>
    <w:p w14:paraId="260A6464" w14:textId="71B8A2B8" w:rsidR="00303197" w:rsidRPr="00303197" w:rsidRDefault="001A3830" w:rsidP="00303197">
      <w:pPr>
        <w:pStyle w:val="EndNoteBibliography"/>
        <w:spacing w:after="0"/>
      </w:pPr>
      <w:r w:rsidRPr="00284116">
        <w:rPr>
          <w:rFonts w:asciiTheme="minorHAnsi" w:hAnsiTheme="minorHAnsi" w:cstheme="minorHAnsi"/>
          <w:noProof w:val="0"/>
          <w:sz w:val="18"/>
          <w:szCs w:val="18"/>
          <w:lang w:val="en-GB"/>
        </w:rPr>
        <w:fldChar w:fldCharType="begin"/>
      </w:r>
      <w:r w:rsidR="003C1D45" w:rsidRPr="00B64710">
        <w:rPr>
          <w:rFonts w:asciiTheme="minorHAnsi" w:hAnsiTheme="minorHAnsi" w:cstheme="minorHAnsi"/>
          <w:noProof w:val="0"/>
          <w:sz w:val="18"/>
          <w:szCs w:val="18"/>
          <w:lang w:val="en-GB"/>
        </w:rPr>
        <w:instrText xml:space="preserve"> ADDIN EN.REFLIST </w:instrText>
      </w:r>
      <w:r w:rsidRPr="00284116">
        <w:rPr>
          <w:rFonts w:asciiTheme="minorHAnsi" w:hAnsiTheme="minorHAnsi" w:cstheme="minorHAnsi"/>
          <w:noProof w:val="0"/>
          <w:sz w:val="18"/>
          <w:szCs w:val="18"/>
          <w:lang w:val="en-GB"/>
        </w:rPr>
        <w:fldChar w:fldCharType="separate"/>
      </w:r>
      <w:bookmarkStart w:id="4" w:name="_ENREF_1"/>
      <w:r w:rsidR="00303197" w:rsidRPr="00303197">
        <w:t>1.</w:t>
      </w:r>
      <w:r w:rsidR="00303197" w:rsidRPr="00303197">
        <w:tab/>
        <w:t>Webb E, Blane D, de Vries R. Housing and respiratory health at older ages. J Epidemiol Community Health, 2013; 67(3): 280-5</w:t>
      </w:r>
      <w:bookmarkEnd w:id="4"/>
    </w:p>
    <w:p w14:paraId="32F4E7AA" w14:textId="77777777" w:rsidR="00303197" w:rsidRPr="00303197" w:rsidRDefault="00303197" w:rsidP="00303197">
      <w:pPr>
        <w:pStyle w:val="EndNoteBibliography"/>
        <w:spacing w:after="0"/>
      </w:pPr>
      <w:bookmarkStart w:id="5" w:name="_ENREF_2"/>
      <w:r w:rsidRPr="00303197">
        <w:t>2.</w:t>
      </w:r>
      <w:r w:rsidRPr="00303197">
        <w:tab/>
        <w:t>Wilkinson P, Smith KR, Davies M, et al. Public health benefits of strategies to reduce greenhouse-gas emissions: household energy. Lancet 2009; 374(9705): 1917-29</w:t>
      </w:r>
      <w:bookmarkEnd w:id="5"/>
    </w:p>
    <w:p w14:paraId="500B7E37" w14:textId="77777777" w:rsidR="00303197" w:rsidRPr="00303197" w:rsidRDefault="00303197" w:rsidP="00303197">
      <w:pPr>
        <w:pStyle w:val="EndNoteBibliography"/>
        <w:spacing w:after="0"/>
      </w:pPr>
      <w:bookmarkStart w:id="6" w:name="_ENREF_3"/>
      <w:r w:rsidRPr="00303197">
        <w:t>3.</w:t>
      </w:r>
      <w:r w:rsidRPr="00303197">
        <w:tab/>
        <w:t>Maidment CD, Jones CR, Webb TL, Hathway EA, Gilbertson JM. The impact of household energy efficiency measures on health: a meta-analysis. Energy Policy 2014; 65: 583-93</w:t>
      </w:r>
      <w:bookmarkEnd w:id="6"/>
    </w:p>
    <w:p w14:paraId="45430448" w14:textId="77777777" w:rsidR="00303197" w:rsidRPr="00303197" w:rsidRDefault="00303197" w:rsidP="00303197">
      <w:pPr>
        <w:pStyle w:val="EndNoteBibliography"/>
        <w:spacing w:after="0"/>
      </w:pPr>
      <w:bookmarkStart w:id="7" w:name="_ENREF_4"/>
      <w:r w:rsidRPr="00303197">
        <w:t>4.</w:t>
      </w:r>
      <w:r w:rsidRPr="00303197">
        <w:tab/>
        <w:t>Thomson H, Thomas S, Sellstrom E, Petticrew M. Housing Improvements for Health and Associated Socio-Economic Outcomes. Cochrane Database of Systematic Reviews, 2013.</w:t>
      </w:r>
      <w:bookmarkEnd w:id="7"/>
    </w:p>
    <w:p w14:paraId="64E36BB4" w14:textId="77777777" w:rsidR="00303197" w:rsidRPr="00303197" w:rsidRDefault="00303197" w:rsidP="00303197">
      <w:pPr>
        <w:pStyle w:val="EndNoteBibliography"/>
        <w:spacing w:after="0"/>
      </w:pPr>
      <w:bookmarkStart w:id="8" w:name="_ENREF_5"/>
      <w:r w:rsidRPr="00303197">
        <w:t>5.</w:t>
      </w:r>
      <w:r w:rsidRPr="00303197">
        <w:tab/>
        <w:t>NICE. Excess Winter Deaths and Illness and the Health Risks Associated with Cold Homes. NICE Guidance. London, UK: National Institute for Health and Care Excellence (NICE), 2015.</w:t>
      </w:r>
      <w:bookmarkEnd w:id="8"/>
    </w:p>
    <w:p w14:paraId="474EFE34" w14:textId="77777777" w:rsidR="00303197" w:rsidRPr="00303197" w:rsidRDefault="00303197" w:rsidP="00303197">
      <w:pPr>
        <w:pStyle w:val="EndNoteBibliography"/>
        <w:spacing w:after="0"/>
      </w:pPr>
      <w:bookmarkStart w:id="9" w:name="_ENREF_6"/>
      <w:r w:rsidRPr="00303197">
        <w:t>6.</w:t>
      </w:r>
      <w:r w:rsidRPr="00303197">
        <w:tab/>
        <w:t>Milner J, Chalabi Z, Wilkinson P, et al. Evidence review and economic analysis of excess winter deaths. Review 2: Interventions and economic studies. London, UK: National Institute for Health and Care Excellence (NICE), 2014.</w:t>
      </w:r>
      <w:bookmarkEnd w:id="9"/>
    </w:p>
    <w:p w14:paraId="38BABDA7" w14:textId="77777777" w:rsidR="00303197" w:rsidRPr="00303197" w:rsidRDefault="00303197" w:rsidP="00303197">
      <w:pPr>
        <w:pStyle w:val="EndNoteBibliography"/>
        <w:spacing w:after="0"/>
      </w:pPr>
      <w:bookmarkStart w:id="10" w:name="_ENREF_7"/>
      <w:r w:rsidRPr="00303197">
        <w:t>7.</w:t>
      </w:r>
      <w:r w:rsidRPr="00303197">
        <w:tab/>
        <w:t>Milner J, Chalabi Z, Wilkinson P, et al. Evidence review and economic analysis of excess winter deaths. Review 1: Factors determining vulnerability to winter- and cold-related mortality/morbidity. London, UK: National Institute for Health and Care Excellence (NICE), 2014.</w:t>
      </w:r>
      <w:bookmarkEnd w:id="10"/>
    </w:p>
    <w:p w14:paraId="02D989A8" w14:textId="77777777" w:rsidR="00303197" w:rsidRPr="00303197" w:rsidRDefault="00303197" w:rsidP="00303197">
      <w:pPr>
        <w:pStyle w:val="EndNoteBibliography"/>
        <w:spacing w:after="0"/>
      </w:pPr>
      <w:bookmarkStart w:id="11" w:name="_ENREF_8"/>
      <w:r w:rsidRPr="00303197">
        <w:t>8.</w:t>
      </w:r>
      <w:r w:rsidRPr="00303197">
        <w:tab/>
        <w:t>Milner J, Chalabi Z, Wilkinson P, Duffy S, Jones L, Petticrew M. Evidence review and economic analysis of excess winter deaths. Review 3: Delivery and implementation of approaches for the prevention of excess winter deaths and morbidity. London, UK: National Institute for Health and Care Excellence (NICE), 2014.</w:t>
      </w:r>
      <w:bookmarkEnd w:id="11"/>
    </w:p>
    <w:p w14:paraId="49E37075" w14:textId="77777777" w:rsidR="00303197" w:rsidRPr="00303197" w:rsidRDefault="00303197" w:rsidP="00303197">
      <w:pPr>
        <w:pStyle w:val="EndNoteBibliography"/>
        <w:spacing w:after="0"/>
      </w:pPr>
      <w:bookmarkStart w:id="12" w:name="_ENREF_9"/>
      <w:r w:rsidRPr="00303197">
        <w:t>9.</w:t>
      </w:r>
      <w:r w:rsidRPr="00303197">
        <w:tab/>
        <w:t>Milner J, Hamilton I, Chalabi Z, et al. Evidence review and economic analysis of excess winter deaths. Economic modelling report. National Institute for Health and Care Excellence (NICE): 2014.</w:t>
      </w:r>
      <w:bookmarkEnd w:id="12"/>
    </w:p>
    <w:p w14:paraId="74D2ED0F" w14:textId="77777777" w:rsidR="00303197" w:rsidRPr="00303197" w:rsidRDefault="00303197" w:rsidP="00303197">
      <w:pPr>
        <w:pStyle w:val="EndNoteBibliography"/>
        <w:spacing w:after="0"/>
      </w:pPr>
      <w:bookmarkStart w:id="13" w:name="_ENREF_10"/>
      <w:r w:rsidRPr="00303197">
        <w:t>10.</w:t>
      </w:r>
      <w:r w:rsidRPr="00303197">
        <w:tab/>
        <w:t>NICE. Methods for the Development of NICE Public Health Guidance (Third Edition). London, UK: National Institute for Health and Care Excellence, 2012.</w:t>
      </w:r>
      <w:bookmarkEnd w:id="13"/>
    </w:p>
    <w:p w14:paraId="799F2F39" w14:textId="77777777" w:rsidR="00303197" w:rsidRPr="00303197" w:rsidRDefault="00303197" w:rsidP="00303197">
      <w:pPr>
        <w:pStyle w:val="EndNoteBibliography"/>
        <w:spacing w:after="0"/>
      </w:pPr>
      <w:bookmarkStart w:id="14" w:name="_ENREF_11"/>
      <w:r w:rsidRPr="00303197">
        <w:t>11.</w:t>
      </w:r>
      <w:r w:rsidRPr="00303197">
        <w:tab/>
        <w:t>Woodfine L, Neal RD, Bruce N, Edwards RT, Linck P, Mullock L, Nelhans N, Pasterfield D, Russell D, Russell I. Enhancing ventilation in homes of children with asthma: pragmatic randomised controlled trial. Br J Gen Pract 2011; 61(592): e724-32</w:t>
      </w:r>
      <w:bookmarkEnd w:id="14"/>
    </w:p>
    <w:p w14:paraId="3675CAF0" w14:textId="77777777" w:rsidR="00303197" w:rsidRPr="00303197" w:rsidRDefault="00303197" w:rsidP="00303197">
      <w:pPr>
        <w:pStyle w:val="EndNoteBibliography"/>
        <w:spacing w:after="0"/>
      </w:pPr>
      <w:bookmarkStart w:id="15" w:name="_ENREF_12"/>
      <w:r w:rsidRPr="00303197">
        <w:t>12.</w:t>
      </w:r>
      <w:r w:rsidRPr="00303197">
        <w:tab/>
        <w:t>Walker J, Mitchell R, Petticrew M, Platt S. The effects on health of a publicly funded domestic heating programme: a prospective controlled study. J Epidemiol Community Health, 2009; 63(1): 12-7</w:t>
      </w:r>
      <w:bookmarkEnd w:id="15"/>
    </w:p>
    <w:p w14:paraId="59868D18" w14:textId="77777777" w:rsidR="00303197" w:rsidRPr="00303197" w:rsidRDefault="00303197" w:rsidP="00303197">
      <w:pPr>
        <w:pStyle w:val="EndNoteBibliography"/>
        <w:spacing w:after="0"/>
      </w:pPr>
      <w:bookmarkStart w:id="16" w:name="_ENREF_13"/>
      <w:r w:rsidRPr="00303197">
        <w:t>13.</w:t>
      </w:r>
      <w:r w:rsidRPr="00303197">
        <w:tab/>
        <w:t>Barton A, Basham M, Foy C, Buckingham K, Somerville M, Torbay Healthy Housing Group. The Watcombe Housing Study: the short term effect of improving housing conditions on the health of residents. J Epidemiol Community Health, 2007; 61(9): 771-7</w:t>
      </w:r>
      <w:bookmarkEnd w:id="16"/>
    </w:p>
    <w:p w14:paraId="3C31E5C7" w14:textId="77777777" w:rsidR="00303197" w:rsidRPr="00303197" w:rsidRDefault="00303197" w:rsidP="00303197">
      <w:pPr>
        <w:pStyle w:val="EndNoteBibliography"/>
        <w:spacing w:after="0"/>
      </w:pPr>
      <w:bookmarkStart w:id="17" w:name="_ENREF_14"/>
      <w:r w:rsidRPr="00303197">
        <w:t>14.</w:t>
      </w:r>
      <w:r w:rsidRPr="00303197">
        <w:tab/>
        <w:t>Shortt N, Rugkasa J. "The walls were so damp and cold" fuel poverty and ill health in Northern Ireland: results from a housing intervention. Health Place, 2007; 13(1): 99-110</w:t>
      </w:r>
      <w:bookmarkEnd w:id="17"/>
    </w:p>
    <w:p w14:paraId="4041B697" w14:textId="77777777" w:rsidR="00303197" w:rsidRPr="00303197" w:rsidRDefault="00303197" w:rsidP="00303197">
      <w:pPr>
        <w:pStyle w:val="EndNoteBibliography"/>
        <w:spacing w:after="0"/>
      </w:pPr>
      <w:bookmarkStart w:id="18" w:name="_ENREF_15"/>
      <w:r w:rsidRPr="00303197">
        <w:t>15.</w:t>
      </w:r>
      <w:r w:rsidRPr="00303197">
        <w:tab/>
        <w:t>Howden-Chapman P, Matheson A, Crane J, et al. Effect of insulating existing houses on health inequality: cluster randomised study in the community. BMJ 2007; 334(7591): 460</w:t>
      </w:r>
      <w:bookmarkEnd w:id="18"/>
    </w:p>
    <w:p w14:paraId="24422AFC" w14:textId="77777777" w:rsidR="00303197" w:rsidRPr="00303197" w:rsidRDefault="00303197" w:rsidP="00303197">
      <w:pPr>
        <w:pStyle w:val="EndNoteBibliography"/>
        <w:spacing w:after="0"/>
      </w:pPr>
      <w:bookmarkStart w:id="19" w:name="_ENREF_16"/>
      <w:r w:rsidRPr="00303197">
        <w:t>16.</w:t>
      </w:r>
      <w:r w:rsidRPr="00303197">
        <w:tab/>
        <w:t>Howden-Chapman P, Pierse N, Nicholls S, et al. Effects of improved home heating on asthma in community dwelling children: randomised controlled trial. BMJ 2008; 337: a1411</w:t>
      </w:r>
      <w:bookmarkEnd w:id="19"/>
    </w:p>
    <w:p w14:paraId="32510D58" w14:textId="77777777" w:rsidR="00303197" w:rsidRPr="00303197" w:rsidRDefault="00303197" w:rsidP="00303197">
      <w:pPr>
        <w:pStyle w:val="EndNoteBibliography"/>
        <w:spacing w:after="0"/>
      </w:pPr>
      <w:bookmarkStart w:id="20" w:name="_ENREF_17"/>
      <w:r w:rsidRPr="00303197">
        <w:t>17.</w:t>
      </w:r>
      <w:r w:rsidRPr="00303197">
        <w:tab/>
        <w:t>Green G, Gilbertson J. Warm Front, Better Health: Health Impact Evaluation of the Warm Front Scheme. Sheffield, UK: Centre for Regional Economic and Social Research, Sheffield Hallam University; 2008.</w:t>
      </w:r>
      <w:bookmarkEnd w:id="20"/>
    </w:p>
    <w:p w14:paraId="6B74A717" w14:textId="77777777" w:rsidR="00303197" w:rsidRPr="00303197" w:rsidRDefault="00303197" w:rsidP="00303197">
      <w:pPr>
        <w:pStyle w:val="EndNoteBibliography"/>
        <w:spacing w:after="0"/>
      </w:pPr>
      <w:bookmarkStart w:id="21" w:name="_ENREF_18"/>
      <w:r w:rsidRPr="00303197">
        <w:t>18.</w:t>
      </w:r>
      <w:r w:rsidRPr="00303197">
        <w:tab/>
        <w:t>Critchley R, Gilbertson J, Grimsley M, Green G. Living in cold homes after heating improvements: Evidence from Warm-Front, England’s Home Energy Efficiency Scheme. Applied Energy 2007; 84(2): 147-58</w:t>
      </w:r>
      <w:bookmarkEnd w:id="21"/>
    </w:p>
    <w:p w14:paraId="436A0D90" w14:textId="77777777" w:rsidR="00303197" w:rsidRPr="00303197" w:rsidRDefault="00303197" w:rsidP="00303197">
      <w:pPr>
        <w:pStyle w:val="EndNoteBibliography"/>
        <w:spacing w:after="0"/>
      </w:pPr>
      <w:bookmarkStart w:id="22" w:name="_ENREF_19"/>
      <w:r w:rsidRPr="00303197">
        <w:t>19.</w:t>
      </w:r>
      <w:r w:rsidRPr="00303197">
        <w:tab/>
        <w:t>Richardson G, Barton A, Basham M, Foy C, Eick SA, Somerville M, Torbay Healthy Housing Group. The Watcombe housing study: the short-term effect of improving housing conditions on the indoor environment. Sci Total Environ, 2006; 361(1-3): 73-80</w:t>
      </w:r>
      <w:bookmarkEnd w:id="22"/>
    </w:p>
    <w:p w14:paraId="7DD1AB57" w14:textId="77777777" w:rsidR="00303197" w:rsidRPr="00303197" w:rsidRDefault="00303197" w:rsidP="00303197">
      <w:pPr>
        <w:pStyle w:val="EndNoteBibliography"/>
        <w:spacing w:after="0"/>
      </w:pPr>
      <w:bookmarkStart w:id="23" w:name="_ENREF_20"/>
      <w:r w:rsidRPr="00303197">
        <w:lastRenderedPageBreak/>
        <w:t>20.</w:t>
      </w:r>
      <w:r w:rsidRPr="00303197">
        <w:tab/>
        <w:t>Somerville M, Mackenzie I, Owen P, Miles D. Housing and health: does installing heating in their homes improve the health of children with asthma? Public Health 2000; 114(6): 434-9</w:t>
      </w:r>
      <w:bookmarkEnd w:id="23"/>
    </w:p>
    <w:p w14:paraId="418C7447" w14:textId="77777777" w:rsidR="00303197" w:rsidRPr="00303197" w:rsidRDefault="00303197" w:rsidP="00303197">
      <w:pPr>
        <w:pStyle w:val="EndNoteBibliography"/>
        <w:spacing w:after="0"/>
      </w:pPr>
      <w:bookmarkStart w:id="24" w:name="_ENREF_21"/>
      <w:r w:rsidRPr="00303197">
        <w:t>21.</w:t>
      </w:r>
      <w:r w:rsidRPr="00303197">
        <w:tab/>
        <w:t>Hopton J, Hunt S. The health effects of improvements to housing: a longitudinal study. Hous Stud 1996; 11(2): 271-86</w:t>
      </w:r>
      <w:bookmarkEnd w:id="24"/>
    </w:p>
    <w:p w14:paraId="25238A25" w14:textId="77777777" w:rsidR="00303197" w:rsidRPr="00303197" w:rsidRDefault="00303197" w:rsidP="00303197">
      <w:pPr>
        <w:pStyle w:val="EndNoteBibliography"/>
        <w:spacing w:after="0"/>
      </w:pPr>
      <w:bookmarkStart w:id="25" w:name="_ENREF_22"/>
      <w:r w:rsidRPr="00303197">
        <w:t>22.</w:t>
      </w:r>
      <w:r w:rsidRPr="00303197">
        <w:tab/>
        <w:t>Leech JA, Raizenne M, Gusdorf J. Health in occupants of energy efficient new homes. Indoor Air 2004; 14(3): 169-73</w:t>
      </w:r>
      <w:bookmarkEnd w:id="25"/>
    </w:p>
    <w:p w14:paraId="5ACF7A6D" w14:textId="77777777" w:rsidR="00303197" w:rsidRPr="00303197" w:rsidRDefault="00303197" w:rsidP="00303197">
      <w:pPr>
        <w:pStyle w:val="EndNoteBibliography"/>
        <w:spacing w:after="0"/>
      </w:pPr>
      <w:bookmarkStart w:id="26" w:name="_ENREF_23"/>
      <w:r w:rsidRPr="00303197">
        <w:t>23.</w:t>
      </w:r>
      <w:r w:rsidRPr="00303197">
        <w:tab/>
        <w:t>Gilbertson J, Grimsley M, Green G. Psychosocial routes from housing investment to health: evidence from England's home energy efficiency scheme. Energy Policy 2012; 49(1): 122-33</w:t>
      </w:r>
      <w:bookmarkEnd w:id="26"/>
    </w:p>
    <w:p w14:paraId="723ADEED" w14:textId="77777777" w:rsidR="00303197" w:rsidRPr="00303197" w:rsidRDefault="00303197" w:rsidP="00303197">
      <w:pPr>
        <w:pStyle w:val="EndNoteBibliography"/>
        <w:spacing w:after="0"/>
      </w:pPr>
      <w:bookmarkStart w:id="27" w:name="_ENREF_24"/>
      <w:r w:rsidRPr="00303197">
        <w:t>24.</w:t>
      </w:r>
      <w:r w:rsidRPr="00303197">
        <w:tab/>
        <w:t>Braubach M, Heinen D, Dame J. Preliminary Results of the WHO Frankfurt Housing Intervention Project Copenhagen: World Health Organization, 2008.</w:t>
      </w:r>
      <w:bookmarkEnd w:id="27"/>
    </w:p>
    <w:p w14:paraId="6C08D4B1" w14:textId="77777777" w:rsidR="00303197" w:rsidRPr="00303197" w:rsidRDefault="00303197" w:rsidP="00303197">
      <w:pPr>
        <w:pStyle w:val="EndNoteBibliography"/>
        <w:spacing w:after="0"/>
      </w:pPr>
      <w:bookmarkStart w:id="28" w:name="_ENREF_25"/>
      <w:r w:rsidRPr="00303197">
        <w:t>25.</w:t>
      </w:r>
      <w:r w:rsidRPr="00303197">
        <w:tab/>
        <w:t>Saeki K, Obayashi K, Iwamoto J, Tanaka Y, Tanaka N, Takata S, Kubo H, Okamoto N, Tomioka K, Nezu S, Kurumatani N. Influence of room heating on ambulatory blood pressure in winter: a randomised controlled study. J Epidemiol Community Health, 2013; 67(6): 484-90</w:t>
      </w:r>
      <w:bookmarkEnd w:id="28"/>
    </w:p>
    <w:p w14:paraId="56686FED" w14:textId="77777777" w:rsidR="00303197" w:rsidRPr="00303197" w:rsidRDefault="00303197" w:rsidP="00303197">
      <w:pPr>
        <w:pStyle w:val="EndNoteBibliography"/>
        <w:spacing w:after="0"/>
      </w:pPr>
      <w:bookmarkStart w:id="29" w:name="_ENREF_26"/>
      <w:r w:rsidRPr="00303197">
        <w:t>26.</w:t>
      </w:r>
      <w:r w:rsidRPr="00303197">
        <w:tab/>
        <w:t>Osman LM, Ayres JG, Garden C, Reglitz K, Lyon J, Douglas JG. A randomised trial of home energy efficiency improvement in the homes of elderly COPD patients. Eur Respir J, 2010; 35(2): 303-9</w:t>
      </w:r>
      <w:bookmarkEnd w:id="29"/>
    </w:p>
    <w:p w14:paraId="177FD91F" w14:textId="77777777" w:rsidR="00303197" w:rsidRPr="00303197" w:rsidRDefault="00303197" w:rsidP="00303197">
      <w:pPr>
        <w:pStyle w:val="EndNoteBibliography"/>
        <w:spacing w:after="0"/>
      </w:pPr>
      <w:bookmarkStart w:id="30" w:name="_ENREF_27"/>
      <w:r w:rsidRPr="00303197">
        <w:t>27.</w:t>
      </w:r>
      <w:r w:rsidRPr="00303197">
        <w:tab/>
        <w:t>Heyman B, Harrington B, Heyman A. A randomised controlled trial of an energy efficiency intervention for families living in fuel poverty. Hous Stud 2011; 26(1): 117-32</w:t>
      </w:r>
      <w:bookmarkEnd w:id="30"/>
    </w:p>
    <w:p w14:paraId="12A77A9E" w14:textId="77777777" w:rsidR="00303197" w:rsidRPr="00303197" w:rsidRDefault="00303197" w:rsidP="00303197">
      <w:pPr>
        <w:pStyle w:val="EndNoteBibliography"/>
        <w:spacing w:after="0"/>
      </w:pPr>
      <w:bookmarkStart w:id="31" w:name="_ENREF_28"/>
      <w:r w:rsidRPr="00303197">
        <w:t>28.</w:t>
      </w:r>
      <w:r w:rsidRPr="00303197">
        <w:tab/>
        <w:t>Jackson G, Thornley S, Woolston J, Papa D, Bernacchi A, Moore T. Reduced acute hospitalisation with the healthy housing programme. J Epidemiol Community Health, 2011; 65(7): 588-93</w:t>
      </w:r>
      <w:bookmarkEnd w:id="31"/>
    </w:p>
    <w:p w14:paraId="123DAA6B" w14:textId="77777777" w:rsidR="00303197" w:rsidRPr="00303197" w:rsidRDefault="00303197" w:rsidP="00303197">
      <w:pPr>
        <w:pStyle w:val="EndNoteBibliography"/>
        <w:spacing w:after="0"/>
      </w:pPr>
      <w:bookmarkStart w:id="32" w:name="_ENREF_29"/>
      <w:r w:rsidRPr="00303197">
        <w:t>29.</w:t>
      </w:r>
      <w:r w:rsidRPr="00303197">
        <w:tab/>
        <w:t>El Ansari W, El-Silimy S. Are fuel poverty reduction schemes associated with decreased excess winter mortality in elders? A case study from London, U.K. Chronic Illness 2008; 4(4): 289-94</w:t>
      </w:r>
      <w:bookmarkEnd w:id="32"/>
    </w:p>
    <w:p w14:paraId="5AFA6313" w14:textId="77777777" w:rsidR="00303197" w:rsidRPr="00303197" w:rsidRDefault="00303197" w:rsidP="00303197">
      <w:pPr>
        <w:pStyle w:val="EndNoteBibliography"/>
        <w:spacing w:after="0"/>
      </w:pPr>
      <w:bookmarkStart w:id="33" w:name="_ENREF_30"/>
      <w:r w:rsidRPr="00303197">
        <w:t>30.</w:t>
      </w:r>
      <w:r w:rsidRPr="00303197">
        <w:tab/>
        <w:t>Free S, Howden-Chapman P, Pierse N, Viggers H, The Housing Heating and Health Study Research Team. More effective home heating reduces school absences for children with asthma. J Epidemiol Community Health, 2010; 64(5): 379-86</w:t>
      </w:r>
      <w:bookmarkEnd w:id="33"/>
    </w:p>
    <w:p w14:paraId="6B6D8A64" w14:textId="77777777" w:rsidR="00303197" w:rsidRPr="00303197" w:rsidRDefault="00303197" w:rsidP="00303197">
      <w:pPr>
        <w:pStyle w:val="EndNoteBibliography"/>
        <w:spacing w:after="0"/>
      </w:pPr>
      <w:bookmarkStart w:id="34" w:name="_ENREF_31"/>
      <w:r w:rsidRPr="00303197">
        <w:t>31.</w:t>
      </w:r>
      <w:r w:rsidRPr="00303197">
        <w:tab/>
        <w:t>Lloyd EL, McCormack C, McKeever M, Syme M. The effect of improving the thermal quality of cold housing on blood pressure and general health: a research note. J Epidemiol Community Health, 2008; 62(9): 793-7</w:t>
      </w:r>
      <w:bookmarkEnd w:id="34"/>
    </w:p>
    <w:p w14:paraId="041992B0" w14:textId="77777777" w:rsidR="00303197" w:rsidRPr="00303197" w:rsidRDefault="00303197" w:rsidP="00303197">
      <w:pPr>
        <w:pStyle w:val="EndNoteBibliography"/>
        <w:spacing w:after="0"/>
      </w:pPr>
      <w:bookmarkStart w:id="35" w:name="_ENREF_32"/>
      <w:r w:rsidRPr="00303197">
        <w:t>32.</w:t>
      </w:r>
      <w:r w:rsidRPr="00303197">
        <w:tab/>
        <w:t>Milner J, Shrubsole C, Das P, et al. Home energy efficiency and radon related risk of lung cancer: modelling study. BMJ 2014; 348: f7493</w:t>
      </w:r>
      <w:bookmarkEnd w:id="35"/>
    </w:p>
    <w:p w14:paraId="30271C94" w14:textId="77777777" w:rsidR="00303197" w:rsidRPr="00303197" w:rsidRDefault="00303197" w:rsidP="00303197">
      <w:pPr>
        <w:pStyle w:val="EndNoteBibliography"/>
        <w:spacing w:after="0"/>
      </w:pPr>
      <w:bookmarkStart w:id="36" w:name="_ENREF_33"/>
      <w:r w:rsidRPr="00303197">
        <w:t>33.</w:t>
      </w:r>
      <w:r w:rsidRPr="00303197">
        <w:tab/>
        <w:t>Gilbertson J, Stevens M, Stiell B, Thorogood N, Warm Front Study Group. Home is where the hearth is: grant recipients' views of England's home energy efficiency scheme (Warm Front). Soc Sci Med, 2006; 63(4): 946-56</w:t>
      </w:r>
      <w:bookmarkEnd w:id="36"/>
    </w:p>
    <w:p w14:paraId="183FDEDE" w14:textId="77777777" w:rsidR="00303197" w:rsidRPr="00303197" w:rsidRDefault="00303197" w:rsidP="00303197">
      <w:pPr>
        <w:pStyle w:val="EndNoteBibliography"/>
        <w:spacing w:after="0"/>
      </w:pPr>
      <w:bookmarkStart w:id="37" w:name="_ENREF_34"/>
      <w:r w:rsidRPr="00303197">
        <w:t>34.</w:t>
      </w:r>
      <w:r w:rsidRPr="00303197">
        <w:tab/>
        <w:t>Chapman R, Howden-Chapman P, Viggers H, O'Dea D, Kennedy M. Retrofitting houses with insulation: a cost-benefit analysis of a randomised community trial. J Epidemiol Community Health, 2009; 63(4): 271-7</w:t>
      </w:r>
      <w:bookmarkEnd w:id="37"/>
    </w:p>
    <w:p w14:paraId="22047343" w14:textId="77777777" w:rsidR="00303197" w:rsidRPr="00303197" w:rsidRDefault="00303197" w:rsidP="00303197">
      <w:pPr>
        <w:pStyle w:val="EndNoteBibliography"/>
        <w:spacing w:after="0"/>
      </w:pPr>
      <w:bookmarkStart w:id="38" w:name="_ENREF_35"/>
      <w:r w:rsidRPr="00303197">
        <w:t>35.</w:t>
      </w:r>
      <w:r w:rsidRPr="00303197">
        <w:tab/>
        <w:t>Clinch JP, Healy JD. Cost-benefit analysis of domestic energy efficiency. Energy Policy 2000; 29(2): 113-24</w:t>
      </w:r>
      <w:bookmarkEnd w:id="38"/>
    </w:p>
    <w:p w14:paraId="57C19894" w14:textId="77777777" w:rsidR="00303197" w:rsidRPr="00303197" w:rsidRDefault="00303197" w:rsidP="00303197">
      <w:pPr>
        <w:pStyle w:val="EndNoteBibliography"/>
        <w:spacing w:after="0"/>
      </w:pPr>
      <w:bookmarkStart w:id="39" w:name="_ENREF_36"/>
      <w:r w:rsidRPr="00303197">
        <w:t>36.</w:t>
      </w:r>
      <w:r w:rsidRPr="00303197">
        <w:tab/>
        <w:t>Edwards RT, Neal RD, Linck P, et al. Enhancing ventilation in homes of children with asthma: cost-effectiveness study alongside randomised controlled trial. Br J Gen Pract 2011; 61(592): e733-41</w:t>
      </w:r>
      <w:bookmarkEnd w:id="39"/>
    </w:p>
    <w:p w14:paraId="66568C85" w14:textId="77777777" w:rsidR="00303197" w:rsidRPr="00303197" w:rsidRDefault="00303197" w:rsidP="00303197">
      <w:pPr>
        <w:pStyle w:val="EndNoteBibliography"/>
        <w:spacing w:after="0"/>
      </w:pPr>
      <w:bookmarkStart w:id="40" w:name="_ENREF_37"/>
      <w:r w:rsidRPr="00303197">
        <w:t>37.</w:t>
      </w:r>
      <w:r w:rsidRPr="00303197">
        <w:tab/>
        <w:t>Fenwick E, Macdonald C, Thomson H. Economic analysis of the health impacts of housing improvement studies: a systematic review. J Epidemiol Community Health, 2013; 67(10): 835-45</w:t>
      </w:r>
      <w:bookmarkEnd w:id="40"/>
    </w:p>
    <w:p w14:paraId="0C6D857C" w14:textId="77777777" w:rsidR="00303197" w:rsidRPr="00303197" w:rsidRDefault="00303197" w:rsidP="00303197">
      <w:pPr>
        <w:pStyle w:val="EndNoteBibliography"/>
        <w:spacing w:after="0"/>
      </w:pPr>
      <w:bookmarkStart w:id="41" w:name="_ENREF_38"/>
      <w:r w:rsidRPr="00303197">
        <w:t>38.</w:t>
      </w:r>
      <w:r w:rsidRPr="00303197">
        <w:tab/>
        <w:t>Hamilton I, Milner J, Chalabi Z, et al. Health effects of home energy efficiency interventions in England: a modelling study. BMJ Open 2015; 6: e007298</w:t>
      </w:r>
      <w:bookmarkEnd w:id="41"/>
    </w:p>
    <w:p w14:paraId="782FE367" w14:textId="30AB6053" w:rsidR="00B64710" w:rsidRPr="00B64710" w:rsidRDefault="00303197" w:rsidP="00B64710">
      <w:pPr>
        <w:pStyle w:val="EndNoteBibliography"/>
      </w:pPr>
      <w:bookmarkStart w:id="42" w:name="_ENREF_39"/>
      <w:r w:rsidRPr="00303197">
        <w:t>39.</w:t>
      </w:r>
      <w:r w:rsidRPr="00303197">
        <w:tab/>
        <w:t xml:space="preserve">Grimes A, Denne T, Howden-Chapman P, et al. Cost-Benefit Analysis of the Warm Up New Zealand: Heat Smart Programme Wellington, New Zealand: Report for the Ministry of Economic Development, 2011 </w:t>
      </w:r>
      <w:bookmarkEnd w:id="42"/>
    </w:p>
    <w:p w14:paraId="5CEA4720" w14:textId="78B91E58" w:rsidR="001B22F6" w:rsidRDefault="001A3830" w:rsidP="003A7262">
      <w:pPr>
        <w:spacing w:line="480" w:lineRule="auto"/>
        <w:rPr>
          <w:rFonts w:cstheme="minorHAnsi"/>
          <w:sz w:val="18"/>
          <w:szCs w:val="18"/>
        </w:rPr>
      </w:pPr>
      <w:r w:rsidRPr="00284116">
        <w:rPr>
          <w:rFonts w:cstheme="minorHAnsi"/>
          <w:sz w:val="18"/>
          <w:szCs w:val="18"/>
        </w:rPr>
        <w:fldChar w:fldCharType="end"/>
      </w:r>
    </w:p>
    <w:p w14:paraId="399B2772" w14:textId="1221CBCF" w:rsidR="00B64710" w:rsidRPr="00B64710" w:rsidRDefault="00B64710" w:rsidP="003A7262">
      <w:pPr>
        <w:spacing w:line="480" w:lineRule="auto"/>
        <w:rPr>
          <w:b/>
          <w:sz w:val="28"/>
          <w:szCs w:val="28"/>
          <w:lang w:eastAsia="en-GB"/>
        </w:rPr>
      </w:pPr>
      <w:r w:rsidRPr="00B64710">
        <w:rPr>
          <w:b/>
          <w:sz w:val="28"/>
          <w:szCs w:val="28"/>
          <w:lang w:eastAsia="en-GB"/>
        </w:rPr>
        <w:lastRenderedPageBreak/>
        <w:t>List of Supplementary Digital Content</w:t>
      </w:r>
    </w:p>
    <w:p w14:paraId="07097D8A" w14:textId="482D0FDB" w:rsidR="00B64710" w:rsidRPr="00B64710" w:rsidRDefault="00B64710" w:rsidP="003A7262">
      <w:pPr>
        <w:spacing w:line="480" w:lineRule="auto"/>
        <w:rPr>
          <w:lang w:eastAsia="en-GB"/>
        </w:rPr>
      </w:pPr>
      <w:r>
        <w:rPr>
          <w:lang w:eastAsia="en-GB"/>
        </w:rPr>
        <w:t xml:space="preserve">Supplementary Digital Content. Electronic appendix containing </w:t>
      </w:r>
      <w:r w:rsidR="00427873">
        <w:rPr>
          <w:lang w:eastAsia="en-GB"/>
        </w:rPr>
        <w:t xml:space="preserve">a </w:t>
      </w:r>
      <w:r>
        <w:rPr>
          <w:lang w:eastAsia="en-GB"/>
        </w:rPr>
        <w:t xml:space="preserve">brief description of </w:t>
      </w:r>
      <w:r w:rsidR="00427873">
        <w:rPr>
          <w:lang w:eastAsia="en-GB"/>
        </w:rPr>
        <w:t xml:space="preserve">the </w:t>
      </w:r>
      <w:r>
        <w:rPr>
          <w:lang w:eastAsia="en-GB"/>
        </w:rPr>
        <w:t xml:space="preserve">literature review method (eAppendix 1) and </w:t>
      </w:r>
      <w:r w:rsidR="00427873">
        <w:rPr>
          <w:lang w:eastAsia="en-GB"/>
        </w:rPr>
        <w:t xml:space="preserve">a </w:t>
      </w:r>
      <w:r>
        <w:rPr>
          <w:lang w:eastAsia="en-GB"/>
        </w:rPr>
        <w:t xml:space="preserve">summary of </w:t>
      </w:r>
      <w:r w:rsidR="00427873">
        <w:rPr>
          <w:lang w:eastAsia="en-GB"/>
        </w:rPr>
        <w:t xml:space="preserve">the </w:t>
      </w:r>
      <w:r>
        <w:rPr>
          <w:lang w:eastAsia="en-GB"/>
        </w:rPr>
        <w:t>results (eAppendix 2).   pdf</w:t>
      </w:r>
    </w:p>
    <w:sectPr w:rsidR="00B64710" w:rsidRPr="00B64710" w:rsidSect="00460A79">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DC28DE" w14:textId="77777777" w:rsidR="001E6754" w:rsidRDefault="001E6754" w:rsidP="00AF1C0C">
      <w:pPr>
        <w:spacing w:after="0" w:line="240" w:lineRule="auto"/>
      </w:pPr>
      <w:r>
        <w:separator/>
      </w:r>
    </w:p>
  </w:endnote>
  <w:endnote w:type="continuationSeparator" w:id="0">
    <w:p w14:paraId="695981E1" w14:textId="77777777" w:rsidR="001E6754" w:rsidRDefault="001E6754" w:rsidP="00AF1C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56684422"/>
      <w:docPartObj>
        <w:docPartGallery w:val="Page Numbers (Bottom of Page)"/>
        <w:docPartUnique/>
      </w:docPartObj>
    </w:sdtPr>
    <w:sdtEndPr>
      <w:rPr>
        <w:noProof/>
      </w:rPr>
    </w:sdtEndPr>
    <w:sdtContent>
      <w:p w14:paraId="0163CF82" w14:textId="77777777" w:rsidR="00BF1320" w:rsidRDefault="00BF1320">
        <w:pPr>
          <w:pStyle w:val="Footer"/>
          <w:jc w:val="right"/>
        </w:pPr>
        <w:r>
          <w:fldChar w:fldCharType="begin"/>
        </w:r>
        <w:r>
          <w:instrText xml:space="preserve"> PAGE   \* MERGEFORMAT </w:instrText>
        </w:r>
        <w:r>
          <w:fldChar w:fldCharType="separate"/>
        </w:r>
        <w:r w:rsidR="00A022B5">
          <w:rPr>
            <w:noProof/>
          </w:rPr>
          <w:t>6</w:t>
        </w:r>
        <w:r>
          <w:rPr>
            <w:noProof/>
          </w:rPr>
          <w:fldChar w:fldCharType="end"/>
        </w:r>
      </w:p>
    </w:sdtContent>
  </w:sdt>
  <w:p w14:paraId="6D1C69F1" w14:textId="77777777" w:rsidR="00BF1320" w:rsidRDefault="00BF132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CE1B2D" w14:textId="77777777" w:rsidR="001E6754" w:rsidRDefault="001E6754" w:rsidP="00AF1C0C">
      <w:pPr>
        <w:spacing w:after="0" w:line="240" w:lineRule="auto"/>
      </w:pPr>
      <w:r>
        <w:separator/>
      </w:r>
    </w:p>
  </w:footnote>
  <w:footnote w:type="continuationSeparator" w:id="0">
    <w:p w14:paraId="3E08A829" w14:textId="77777777" w:rsidR="001E6754" w:rsidRDefault="001E6754" w:rsidP="00AF1C0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F72F0C"/>
    <w:multiLevelType w:val="hybridMultilevel"/>
    <w:tmpl w:val="BF4684C8"/>
    <w:lvl w:ilvl="0" w:tplc="603A1C42">
      <w:start w:val="1"/>
      <w:numFmt w:val="decimal"/>
      <w:lvlText w:val="%1."/>
      <w:lvlJc w:val="left"/>
      <w:pPr>
        <w:ind w:left="360" w:hanging="360"/>
      </w:pPr>
      <w:rPr>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nsid w:val="04414E1A"/>
    <w:multiLevelType w:val="hybridMultilevel"/>
    <w:tmpl w:val="41A271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9F41413"/>
    <w:multiLevelType w:val="hybridMultilevel"/>
    <w:tmpl w:val="9064A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AE51E34"/>
    <w:multiLevelType w:val="hybridMultilevel"/>
    <w:tmpl w:val="ACB41C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AEB075B"/>
    <w:multiLevelType w:val="hybridMultilevel"/>
    <w:tmpl w:val="344CAD3C"/>
    <w:lvl w:ilvl="0" w:tplc="A5B6D600">
      <w:start w:val="1"/>
      <w:numFmt w:val="bullet"/>
      <w:lvlText w:val="-"/>
      <w:lvlJc w:val="left"/>
      <w:pPr>
        <w:ind w:left="480" w:hanging="360"/>
      </w:pPr>
      <w:rPr>
        <w:rFonts w:ascii="Calibri" w:eastAsia="Times New Roman" w:hAnsi="Calibri" w:cs="Calibri" w:hint="default"/>
      </w:rPr>
    </w:lvl>
    <w:lvl w:ilvl="1" w:tplc="08090003" w:tentative="1">
      <w:start w:val="1"/>
      <w:numFmt w:val="bullet"/>
      <w:lvlText w:val="o"/>
      <w:lvlJc w:val="left"/>
      <w:pPr>
        <w:ind w:left="1200" w:hanging="360"/>
      </w:pPr>
      <w:rPr>
        <w:rFonts w:ascii="Courier New" w:hAnsi="Courier New" w:cs="Courier New" w:hint="default"/>
      </w:rPr>
    </w:lvl>
    <w:lvl w:ilvl="2" w:tplc="08090005" w:tentative="1">
      <w:start w:val="1"/>
      <w:numFmt w:val="bullet"/>
      <w:lvlText w:val=""/>
      <w:lvlJc w:val="left"/>
      <w:pPr>
        <w:ind w:left="1920" w:hanging="360"/>
      </w:pPr>
      <w:rPr>
        <w:rFonts w:ascii="Wingdings" w:hAnsi="Wingdings" w:hint="default"/>
      </w:rPr>
    </w:lvl>
    <w:lvl w:ilvl="3" w:tplc="08090001" w:tentative="1">
      <w:start w:val="1"/>
      <w:numFmt w:val="bullet"/>
      <w:lvlText w:val=""/>
      <w:lvlJc w:val="left"/>
      <w:pPr>
        <w:ind w:left="2640" w:hanging="360"/>
      </w:pPr>
      <w:rPr>
        <w:rFonts w:ascii="Symbol" w:hAnsi="Symbol" w:hint="default"/>
      </w:rPr>
    </w:lvl>
    <w:lvl w:ilvl="4" w:tplc="08090003" w:tentative="1">
      <w:start w:val="1"/>
      <w:numFmt w:val="bullet"/>
      <w:lvlText w:val="o"/>
      <w:lvlJc w:val="left"/>
      <w:pPr>
        <w:ind w:left="3360" w:hanging="360"/>
      </w:pPr>
      <w:rPr>
        <w:rFonts w:ascii="Courier New" w:hAnsi="Courier New" w:cs="Courier New" w:hint="default"/>
      </w:rPr>
    </w:lvl>
    <w:lvl w:ilvl="5" w:tplc="08090005" w:tentative="1">
      <w:start w:val="1"/>
      <w:numFmt w:val="bullet"/>
      <w:lvlText w:val=""/>
      <w:lvlJc w:val="left"/>
      <w:pPr>
        <w:ind w:left="4080" w:hanging="360"/>
      </w:pPr>
      <w:rPr>
        <w:rFonts w:ascii="Wingdings" w:hAnsi="Wingdings" w:hint="default"/>
      </w:rPr>
    </w:lvl>
    <w:lvl w:ilvl="6" w:tplc="08090001" w:tentative="1">
      <w:start w:val="1"/>
      <w:numFmt w:val="bullet"/>
      <w:lvlText w:val=""/>
      <w:lvlJc w:val="left"/>
      <w:pPr>
        <w:ind w:left="4800" w:hanging="360"/>
      </w:pPr>
      <w:rPr>
        <w:rFonts w:ascii="Symbol" w:hAnsi="Symbol" w:hint="default"/>
      </w:rPr>
    </w:lvl>
    <w:lvl w:ilvl="7" w:tplc="08090003" w:tentative="1">
      <w:start w:val="1"/>
      <w:numFmt w:val="bullet"/>
      <w:lvlText w:val="o"/>
      <w:lvlJc w:val="left"/>
      <w:pPr>
        <w:ind w:left="5520" w:hanging="360"/>
      </w:pPr>
      <w:rPr>
        <w:rFonts w:ascii="Courier New" w:hAnsi="Courier New" w:cs="Courier New" w:hint="default"/>
      </w:rPr>
    </w:lvl>
    <w:lvl w:ilvl="8" w:tplc="08090005" w:tentative="1">
      <w:start w:val="1"/>
      <w:numFmt w:val="bullet"/>
      <w:lvlText w:val=""/>
      <w:lvlJc w:val="left"/>
      <w:pPr>
        <w:ind w:left="6240" w:hanging="360"/>
      </w:pPr>
      <w:rPr>
        <w:rFonts w:ascii="Wingdings" w:hAnsi="Wingdings" w:hint="default"/>
      </w:rPr>
    </w:lvl>
  </w:abstractNum>
  <w:abstractNum w:abstractNumId="5">
    <w:nsid w:val="0F3061FB"/>
    <w:multiLevelType w:val="hybridMultilevel"/>
    <w:tmpl w:val="45BEF1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49E13FF"/>
    <w:multiLevelType w:val="hybridMultilevel"/>
    <w:tmpl w:val="C06805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8D276AC"/>
    <w:multiLevelType w:val="hybridMultilevel"/>
    <w:tmpl w:val="94DC41BE"/>
    <w:lvl w:ilvl="0" w:tplc="0809000F">
      <w:start w:val="1"/>
      <w:numFmt w:val="decimal"/>
      <w:lvlText w:val="%1."/>
      <w:lvlJc w:val="left"/>
      <w:pPr>
        <w:ind w:left="360" w:hanging="360"/>
      </w:pPr>
    </w:lvl>
    <w:lvl w:ilvl="1" w:tplc="DE261320">
      <w:numFmt w:val="bullet"/>
      <w:lvlText w:val="•"/>
      <w:lvlJc w:val="left"/>
      <w:pPr>
        <w:ind w:left="1440" w:hanging="720"/>
      </w:pPr>
      <w:rPr>
        <w:rFonts w:ascii="Calibri" w:eastAsiaTheme="minorHAnsi" w:hAnsi="Calibri" w:cs="Calibri"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nsid w:val="28B443B6"/>
    <w:multiLevelType w:val="hybridMultilevel"/>
    <w:tmpl w:val="EB720054"/>
    <w:lvl w:ilvl="0" w:tplc="64EC1CEC">
      <w:numFmt w:val="bullet"/>
      <w:lvlText w:val=""/>
      <w:lvlJc w:val="left"/>
      <w:pPr>
        <w:ind w:left="720" w:hanging="360"/>
      </w:pPr>
      <w:rPr>
        <w:rFonts w:ascii="Wingdings" w:eastAsia="Times New Roman"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8C0136A"/>
    <w:multiLevelType w:val="hybridMultilevel"/>
    <w:tmpl w:val="92D0DE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BDB35E9"/>
    <w:multiLevelType w:val="hybridMultilevel"/>
    <w:tmpl w:val="C30A07B0"/>
    <w:lvl w:ilvl="0" w:tplc="F8F8CD06">
      <w:start w:val="6"/>
      <w:numFmt w:val="bullet"/>
      <w:lvlText w:val="•"/>
      <w:lvlJc w:val="left"/>
      <w:pPr>
        <w:ind w:left="927" w:hanging="360"/>
      </w:pPr>
      <w:rPr>
        <w:rFonts w:ascii="Calibri" w:eastAsiaTheme="minorHAnsi"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E720BBC"/>
    <w:multiLevelType w:val="hybridMultilevel"/>
    <w:tmpl w:val="DBAE5D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0770DAC"/>
    <w:multiLevelType w:val="hybridMultilevel"/>
    <w:tmpl w:val="EBA24A6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EB0E0CA2">
      <w:start w:val="9"/>
      <w:numFmt w:val="decimal"/>
      <w:lvlText w:val="%3."/>
      <w:lvlJc w:val="left"/>
      <w:pPr>
        <w:ind w:left="2340" w:hanging="36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36830A3C"/>
    <w:multiLevelType w:val="hybridMultilevel"/>
    <w:tmpl w:val="8D72E85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AD944F1"/>
    <w:multiLevelType w:val="hybridMultilevel"/>
    <w:tmpl w:val="933C0D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3BD36033"/>
    <w:multiLevelType w:val="hybridMultilevel"/>
    <w:tmpl w:val="8820A3B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nsid w:val="3F9E6289"/>
    <w:multiLevelType w:val="hybridMultilevel"/>
    <w:tmpl w:val="B8088B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43282294"/>
    <w:multiLevelType w:val="multilevel"/>
    <w:tmpl w:val="13761DE0"/>
    <w:lvl w:ilvl="0">
      <w:start w:val="1"/>
      <w:numFmt w:val="decimal"/>
      <w:lvlText w:val="%1."/>
      <w:lvlJc w:val="left"/>
      <w:pPr>
        <w:ind w:left="360" w:hanging="360"/>
      </w:pPr>
      <w:rPr>
        <w:rFonts w:hint="default"/>
        <w:sz w:val="24"/>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46502F2A"/>
    <w:multiLevelType w:val="hybridMultilevel"/>
    <w:tmpl w:val="59CA2B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47943D5E"/>
    <w:multiLevelType w:val="hybridMultilevel"/>
    <w:tmpl w:val="E9F647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4CB614B7"/>
    <w:multiLevelType w:val="hybridMultilevel"/>
    <w:tmpl w:val="5C42E95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518B087E"/>
    <w:multiLevelType w:val="hybridMultilevel"/>
    <w:tmpl w:val="FA3A3B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3B464C9"/>
    <w:multiLevelType w:val="hybridMultilevel"/>
    <w:tmpl w:val="815AECFA"/>
    <w:lvl w:ilvl="0" w:tplc="002A94A8">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4074709"/>
    <w:multiLevelType w:val="hybridMultilevel"/>
    <w:tmpl w:val="C93201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5433CFE"/>
    <w:multiLevelType w:val="hybridMultilevel"/>
    <w:tmpl w:val="3B242258"/>
    <w:lvl w:ilvl="0" w:tplc="ADB232D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559F7919"/>
    <w:multiLevelType w:val="hybridMultilevel"/>
    <w:tmpl w:val="52668BFA"/>
    <w:lvl w:ilvl="0" w:tplc="9CA4EBA2">
      <w:numFmt w:val="bullet"/>
      <w:lvlText w:val=""/>
      <w:lvlJc w:val="left"/>
      <w:pPr>
        <w:ind w:left="720" w:hanging="360"/>
      </w:pPr>
      <w:rPr>
        <w:rFonts w:ascii="Wingdings" w:eastAsiaTheme="minorHAnsi"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5D93EC8"/>
    <w:multiLevelType w:val="hybridMultilevel"/>
    <w:tmpl w:val="6D4464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567104F6"/>
    <w:multiLevelType w:val="hybridMultilevel"/>
    <w:tmpl w:val="765A0096"/>
    <w:lvl w:ilvl="0" w:tplc="07E2B334">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5B046A5F"/>
    <w:multiLevelType w:val="hybridMultilevel"/>
    <w:tmpl w:val="FA0A12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5BF5002E"/>
    <w:multiLevelType w:val="hybridMultilevel"/>
    <w:tmpl w:val="3B045570"/>
    <w:lvl w:ilvl="0" w:tplc="9B660A44">
      <w:numFmt w:val="bullet"/>
      <w:lvlText w:val=""/>
      <w:lvlJc w:val="left"/>
      <w:pPr>
        <w:ind w:left="720" w:hanging="360"/>
      </w:pPr>
      <w:rPr>
        <w:rFonts w:ascii="Wingdings" w:eastAsiaTheme="minorHAnsi"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5C1F4E8F"/>
    <w:multiLevelType w:val="hybridMultilevel"/>
    <w:tmpl w:val="2FA2E6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5D2F1680"/>
    <w:multiLevelType w:val="hybridMultilevel"/>
    <w:tmpl w:val="C61234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5EDC5DEC"/>
    <w:multiLevelType w:val="hybridMultilevel"/>
    <w:tmpl w:val="DF00C846"/>
    <w:lvl w:ilvl="0" w:tplc="A5B6D600">
      <w:start w:val="1"/>
      <w:numFmt w:val="bullet"/>
      <w:lvlText w:val="-"/>
      <w:lvlJc w:val="left"/>
      <w:pPr>
        <w:ind w:left="48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5F1B483C"/>
    <w:multiLevelType w:val="hybridMultilevel"/>
    <w:tmpl w:val="B42EC2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604A5088"/>
    <w:multiLevelType w:val="hybridMultilevel"/>
    <w:tmpl w:val="66961804"/>
    <w:lvl w:ilvl="0" w:tplc="A5B6D600">
      <w:start w:val="1"/>
      <w:numFmt w:val="bullet"/>
      <w:lvlText w:val="-"/>
      <w:lvlJc w:val="left"/>
      <w:pPr>
        <w:ind w:left="48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69EA109B"/>
    <w:multiLevelType w:val="hybridMultilevel"/>
    <w:tmpl w:val="8E7EEE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735F4B45"/>
    <w:multiLevelType w:val="hybridMultilevel"/>
    <w:tmpl w:val="9B2C90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73AE248E"/>
    <w:multiLevelType w:val="hybridMultilevel"/>
    <w:tmpl w:val="423A2A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73C93198"/>
    <w:multiLevelType w:val="hybridMultilevel"/>
    <w:tmpl w:val="83A844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782C0A9E"/>
    <w:multiLevelType w:val="hybridMultilevel"/>
    <w:tmpl w:val="D8A844F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nsid w:val="7A8C12B5"/>
    <w:multiLevelType w:val="hybridMultilevel"/>
    <w:tmpl w:val="94DC41BE"/>
    <w:lvl w:ilvl="0" w:tplc="0809000F">
      <w:start w:val="1"/>
      <w:numFmt w:val="decimal"/>
      <w:lvlText w:val="%1."/>
      <w:lvlJc w:val="left"/>
      <w:pPr>
        <w:ind w:left="360" w:hanging="360"/>
      </w:pPr>
    </w:lvl>
    <w:lvl w:ilvl="1" w:tplc="DE261320">
      <w:numFmt w:val="bullet"/>
      <w:lvlText w:val="•"/>
      <w:lvlJc w:val="left"/>
      <w:pPr>
        <w:ind w:left="1440" w:hanging="720"/>
      </w:pPr>
      <w:rPr>
        <w:rFonts w:ascii="Calibri" w:eastAsiaTheme="minorHAnsi" w:hAnsi="Calibri" w:cs="Calibri"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1">
    <w:nsid w:val="7EC65469"/>
    <w:multiLevelType w:val="hybridMultilevel"/>
    <w:tmpl w:val="F912CB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7"/>
  </w:num>
  <w:num w:numId="2">
    <w:abstractNumId w:val="21"/>
  </w:num>
  <w:num w:numId="3">
    <w:abstractNumId w:val="4"/>
  </w:num>
  <w:num w:numId="4">
    <w:abstractNumId w:val="32"/>
  </w:num>
  <w:num w:numId="5">
    <w:abstractNumId w:val="9"/>
  </w:num>
  <w:num w:numId="6">
    <w:abstractNumId w:val="26"/>
  </w:num>
  <w:num w:numId="7">
    <w:abstractNumId w:val="10"/>
  </w:num>
  <w:num w:numId="8">
    <w:abstractNumId w:val="39"/>
  </w:num>
  <w:num w:numId="9">
    <w:abstractNumId w:val="12"/>
  </w:num>
  <w:num w:numId="10">
    <w:abstractNumId w:val="28"/>
  </w:num>
  <w:num w:numId="11">
    <w:abstractNumId w:val="23"/>
  </w:num>
  <w:num w:numId="12">
    <w:abstractNumId w:val="1"/>
  </w:num>
  <w:num w:numId="13">
    <w:abstractNumId w:val="22"/>
  </w:num>
  <w:num w:numId="14">
    <w:abstractNumId w:val="8"/>
  </w:num>
  <w:num w:numId="15">
    <w:abstractNumId w:val="29"/>
  </w:num>
  <w:num w:numId="16">
    <w:abstractNumId w:val="25"/>
  </w:num>
  <w:num w:numId="17">
    <w:abstractNumId w:val="20"/>
  </w:num>
  <w:num w:numId="18">
    <w:abstractNumId w:val="11"/>
  </w:num>
  <w:num w:numId="19">
    <w:abstractNumId w:val="30"/>
  </w:num>
  <w:num w:numId="20">
    <w:abstractNumId w:val="19"/>
  </w:num>
  <w:num w:numId="21">
    <w:abstractNumId w:val="18"/>
  </w:num>
  <w:num w:numId="22">
    <w:abstractNumId w:val="34"/>
  </w:num>
  <w:num w:numId="23">
    <w:abstractNumId w:val="27"/>
  </w:num>
  <w:num w:numId="24">
    <w:abstractNumId w:val="3"/>
  </w:num>
  <w:num w:numId="25">
    <w:abstractNumId w:val="6"/>
  </w:num>
  <w:num w:numId="26">
    <w:abstractNumId w:val="35"/>
  </w:num>
  <w:num w:numId="27">
    <w:abstractNumId w:val="14"/>
  </w:num>
  <w:num w:numId="28">
    <w:abstractNumId w:val="38"/>
  </w:num>
  <w:num w:numId="29">
    <w:abstractNumId w:val="41"/>
  </w:num>
  <w:num w:numId="30">
    <w:abstractNumId w:val="15"/>
  </w:num>
  <w:num w:numId="31">
    <w:abstractNumId w:val="17"/>
  </w:num>
  <w:num w:numId="32">
    <w:abstractNumId w:val="7"/>
  </w:num>
  <w:num w:numId="33">
    <w:abstractNumId w:val="0"/>
  </w:num>
  <w:num w:numId="34">
    <w:abstractNumId w:val="33"/>
  </w:num>
  <w:num w:numId="35">
    <w:abstractNumId w:val="5"/>
  </w:num>
  <w:num w:numId="36">
    <w:abstractNumId w:val="16"/>
  </w:num>
  <w:num w:numId="37">
    <w:abstractNumId w:val="2"/>
  </w:num>
  <w:num w:numId="38">
    <w:abstractNumId w:val="13"/>
  </w:num>
  <w:num w:numId="39">
    <w:abstractNumId w:val="36"/>
  </w:num>
  <w:num w:numId="40">
    <w:abstractNumId w:val="40"/>
  </w:num>
  <w:num w:numId="41">
    <w:abstractNumId w:val="24"/>
  </w:num>
  <w:num w:numId="42">
    <w:abstractNumId w:val="3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C3E888A7-DE41-4399-A571-33D43C84C605}"/>
    <w:docVar w:name="dgnword-eventsink" w:val="228266992"/>
    <w:docVar w:name="EN.InstantFormat" w:val="&lt;ENInstantFormat&gt;&lt;Enabled&gt;0&lt;/Enabled&gt;&lt;ScanUnformatted&gt;1&lt;/ScanUnformatted&gt;&lt;ScanChanges&gt;1&lt;/ScanChanges&gt;&lt;Suspended&gt;0&lt;/Suspended&gt;&lt;/ENInstantFormat&gt;"/>
    <w:docVar w:name="EN.Layout" w:val="&lt;ENLayout&gt;&lt;Style&gt;Vancouver 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rwvzvttf2ttxefraqvere3p5sx0pfppz0z&quot;&gt;hee_interventions&lt;record-ids&gt;&lt;item&gt;1&lt;/item&gt;&lt;item&gt;2&lt;/item&gt;&lt;item&gt;3&lt;/item&gt;&lt;item&gt;4&lt;/item&gt;&lt;item&gt;5&lt;/item&gt;&lt;item&gt;6&lt;/item&gt;&lt;item&gt;7&lt;/item&gt;&lt;item&gt;9&lt;/item&gt;&lt;item&gt;10&lt;/item&gt;&lt;item&gt;11&lt;/item&gt;&lt;item&gt;12&lt;/item&gt;&lt;item&gt;14&lt;/item&gt;&lt;item&gt;15&lt;/item&gt;&lt;item&gt;16&lt;/item&gt;&lt;item&gt;17&lt;/item&gt;&lt;item&gt;18&lt;/item&gt;&lt;item&gt;19&lt;/item&gt;&lt;item&gt;20&lt;/item&gt;&lt;item&gt;21&lt;/item&gt;&lt;item&gt;22&lt;/item&gt;&lt;item&gt;23&lt;/item&gt;&lt;item&gt;24&lt;/item&gt;&lt;item&gt;37&lt;/item&gt;&lt;item&gt;39&lt;/item&gt;&lt;item&gt;47&lt;/item&gt;&lt;item&gt;48&lt;/item&gt;&lt;item&gt;50&lt;/item&gt;&lt;item&gt;57&lt;/item&gt;&lt;item&gt;58&lt;/item&gt;&lt;item&gt;66&lt;/item&gt;&lt;item&gt;69&lt;/item&gt;&lt;item&gt;70&lt;/item&gt;&lt;item&gt;71&lt;/item&gt;&lt;item&gt;72&lt;/item&gt;&lt;item&gt;75&lt;/item&gt;&lt;item&gt;76&lt;/item&gt;&lt;item&gt;77&lt;/item&gt;&lt;item&gt;78&lt;/item&gt;&lt;item&gt;79&lt;/item&gt;&lt;/record-ids&gt;&lt;/item&gt;&lt;/Libraries&gt;"/>
  </w:docVars>
  <w:rsids>
    <w:rsidRoot w:val="000F73DB"/>
    <w:rsid w:val="00000336"/>
    <w:rsid w:val="00001511"/>
    <w:rsid w:val="00001703"/>
    <w:rsid w:val="0000222E"/>
    <w:rsid w:val="00002AA4"/>
    <w:rsid w:val="0000347B"/>
    <w:rsid w:val="000041EB"/>
    <w:rsid w:val="00004373"/>
    <w:rsid w:val="000043D8"/>
    <w:rsid w:val="00004575"/>
    <w:rsid w:val="000048DB"/>
    <w:rsid w:val="000052CE"/>
    <w:rsid w:val="00005970"/>
    <w:rsid w:val="0000616D"/>
    <w:rsid w:val="00006AC3"/>
    <w:rsid w:val="00010376"/>
    <w:rsid w:val="00010423"/>
    <w:rsid w:val="00013A16"/>
    <w:rsid w:val="00013A65"/>
    <w:rsid w:val="00015A43"/>
    <w:rsid w:val="00015C9A"/>
    <w:rsid w:val="000172DB"/>
    <w:rsid w:val="00020A39"/>
    <w:rsid w:val="000211A4"/>
    <w:rsid w:val="0002457D"/>
    <w:rsid w:val="00024745"/>
    <w:rsid w:val="00024798"/>
    <w:rsid w:val="000256F6"/>
    <w:rsid w:val="00025EE7"/>
    <w:rsid w:val="00026002"/>
    <w:rsid w:val="00026FB4"/>
    <w:rsid w:val="0002768E"/>
    <w:rsid w:val="00027D0B"/>
    <w:rsid w:val="0003026D"/>
    <w:rsid w:val="00031223"/>
    <w:rsid w:val="00031C1F"/>
    <w:rsid w:val="000325FA"/>
    <w:rsid w:val="000326DB"/>
    <w:rsid w:val="00032787"/>
    <w:rsid w:val="00032D52"/>
    <w:rsid w:val="0003344E"/>
    <w:rsid w:val="000340F9"/>
    <w:rsid w:val="0003440A"/>
    <w:rsid w:val="00035866"/>
    <w:rsid w:val="00035D7C"/>
    <w:rsid w:val="000367EE"/>
    <w:rsid w:val="00036A97"/>
    <w:rsid w:val="00036B8F"/>
    <w:rsid w:val="00037125"/>
    <w:rsid w:val="00037DEA"/>
    <w:rsid w:val="0004000D"/>
    <w:rsid w:val="0004018A"/>
    <w:rsid w:val="00040349"/>
    <w:rsid w:val="00041C38"/>
    <w:rsid w:val="00041DE8"/>
    <w:rsid w:val="00042662"/>
    <w:rsid w:val="00042A4E"/>
    <w:rsid w:val="00043066"/>
    <w:rsid w:val="000430B5"/>
    <w:rsid w:val="00043458"/>
    <w:rsid w:val="000478AD"/>
    <w:rsid w:val="00047DCE"/>
    <w:rsid w:val="00047DD4"/>
    <w:rsid w:val="0005114F"/>
    <w:rsid w:val="00053FCC"/>
    <w:rsid w:val="00054DB7"/>
    <w:rsid w:val="00055B52"/>
    <w:rsid w:val="00055C1E"/>
    <w:rsid w:val="000561D0"/>
    <w:rsid w:val="000604FE"/>
    <w:rsid w:val="00060B16"/>
    <w:rsid w:val="000619FE"/>
    <w:rsid w:val="00061E5C"/>
    <w:rsid w:val="00062130"/>
    <w:rsid w:val="0006379B"/>
    <w:rsid w:val="00063D1A"/>
    <w:rsid w:val="00064E24"/>
    <w:rsid w:val="000664DA"/>
    <w:rsid w:val="0006796A"/>
    <w:rsid w:val="00067C28"/>
    <w:rsid w:val="00070F43"/>
    <w:rsid w:val="00071592"/>
    <w:rsid w:val="00071688"/>
    <w:rsid w:val="00071775"/>
    <w:rsid w:val="00071E1F"/>
    <w:rsid w:val="00072DF2"/>
    <w:rsid w:val="00072E8A"/>
    <w:rsid w:val="00073465"/>
    <w:rsid w:val="000737AD"/>
    <w:rsid w:val="00073CDE"/>
    <w:rsid w:val="00074ECE"/>
    <w:rsid w:val="000754DD"/>
    <w:rsid w:val="00076811"/>
    <w:rsid w:val="00076FB7"/>
    <w:rsid w:val="00077948"/>
    <w:rsid w:val="0008003E"/>
    <w:rsid w:val="00081425"/>
    <w:rsid w:val="00081598"/>
    <w:rsid w:val="000816D3"/>
    <w:rsid w:val="00081D32"/>
    <w:rsid w:val="00083A61"/>
    <w:rsid w:val="00085023"/>
    <w:rsid w:val="00085155"/>
    <w:rsid w:val="000854A1"/>
    <w:rsid w:val="00085BF6"/>
    <w:rsid w:val="000867D6"/>
    <w:rsid w:val="00086D27"/>
    <w:rsid w:val="00087843"/>
    <w:rsid w:val="000904C0"/>
    <w:rsid w:val="000908B6"/>
    <w:rsid w:val="00092DEA"/>
    <w:rsid w:val="00093E34"/>
    <w:rsid w:val="00093E3D"/>
    <w:rsid w:val="000945D8"/>
    <w:rsid w:val="00094F19"/>
    <w:rsid w:val="000955E3"/>
    <w:rsid w:val="00095F9F"/>
    <w:rsid w:val="000969BF"/>
    <w:rsid w:val="0009715D"/>
    <w:rsid w:val="00097485"/>
    <w:rsid w:val="00097D4D"/>
    <w:rsid w:val="00097F60"/>
    <w:rsid w:val="000A112F"/>
    <w:rsid w:val="000A1363"/>
    <w:rsid w:val="000A1B40"/>
    <w:rsid w:val="000A1C93"/>
    <w:rsid w:val="000A1F28"/>
    <w:rsid w:val="000A2601"/>
    <w:rsid w:val="000A269B"/>
    <w:rsid w:val="000A31BA"/>
    <w:rsid w:val="000A3A2B"/>
    <w:rsid w:val="000A52DE"/>
    <w:rsid w:val="000A56C1"/>
    <w:rsid w:val="000A5D30"/>
    <w:rsid w:val="000A60F1"/>
    <w:rsid w:val="000A67EB"/>
    <w:rsid w:val="000A69FC"/>
    <w:rsid w:val="000A6F4C"/>
    <w:rsid w:val="000A7160"/>
    <w:rsid w:val="000A7642"/>
    <w:rsid w:val="000A79A6"/>
    <w:rsid w:val="000A7DAF"/>
    <w:rsid w:val="000B001B"/>
    <w:rsid w:val="000B2EE5"/>
    <w:rsid w:val="000B2F91"/>
    <w:rsid w:val="000B35C5"/>
    <w:rsid w:val="000B3E53"/>
    <w:rsid w:val="000B4F1B"/>
    <w:rsid w:val="000B62A0"/>
    <w:rsid w:val="000B63D4"/>
    <w:rsid w:val="000B7981"/>
    <w:rsid w:val="000C0CC3"/>
    <w:rsid w:val="000C2602"/>
    <w:rsid w:val="000C33C0"/>
    <w:rsid w:val="000C4858"/>
    <w:rsid w:val="000C5B8D"/>
    <w:rsid w:val="000C69BB"/>
    <w:rsid w:val="000C6A41"/>
    <w:rsid w:val="000C76CA"/>
    <w:rsid w:val="000C7764"/>
    <w:rsid w:val="000D0518"/>
    <w:rsid w:val="000D12F0"/>
    <w:rsid w:val="000D4338"/>
    <w:rsid w:val="000D5247"/>
    <w:rsid w:val="000E1E58"/>
    <w:rsid w:val="000E3267"/>
    <w:rsid w:val="000E3516"/>
    <w:rsid w:val="000E3AD9"/>
    <w:rsid w:val="000E44F5"/>
    <w:rsid w:val="000E5E92"/>
    <w:rsid w:val="000E7F28"/>
    <w:rsid w:val="000F0B43"/>
    <w:rsid w:val="000F2206"/>
    <w:rsid w:val="000F5C03"/>
    <w:rsid w:val="000F73DB"/>
    <w:rsid w:val="000F7967"/>
    <w:rsid w:val="0010287F"/>
    <w:rsid w:val="00102A6D"/>
    <w:rsid w:val="00104C6B"/>
    <w:rsid w:val="001055A0"/>
    <w:rsid w:val="0010606C"/>
    <w:rsid w:val="00107CAD"/>
    <w:rsid w:val="00110716"/>
    <w:rsid w:val="00110719"/>
    <w:rsid w:val="00110750"/>
    <w:rsid w:val="00110824"/>
    <w:rsid w:val="001110EC"/>
    <w:rsid w:val="00111641"/>
    <w:rsid w:val="00112645"/>
    <w:rsid w:val="001126A1"/>
    <w:rsid w:val="00113047"/>
    <w:rsid w:val="00113722"/>
    <w:rsid w:val="00113FEE"/>
    <w:rsid w:val="001147E1"/>
    <w:rsid w:val="00114DAA"/>
    <w:rsid w:val="001157B8"/>
    <w:rsid w:val="00115EA5"/>
    <w:rsid w:val="001169F1"/>
    <w:rsid w:val="00116E6A"/>
    <w:rsid w:val="00116F0C"/>
    <w:rsid w:val="00116F99"/>
    <w:rsid w:val="00117B54"/>
    <w:rsid w:val="00117E74"/>
    <w:rsid w:val="00121078"/>
    <w:rsid w:val="0012119E"/>
    <w:rsid w:val="00121C9C"/>
    <w:rsid w:val="001230A4"/>
    <w:rsid w:val="0012340E"/>
    <w:rsid w:val="0012409C"/>
    <w:rsid w:val="001245BD"/>
    <w:rsid w:val="001257E5"/>
    <w:rsid w:val="001264F5"/>
    <w:rsid w:val="00126690"/>
    <w:rsid w:val="00126820"/>
    <w:rsid w:val="00126DDA"/>
    <w:rsid w:val="00127AF1"/>
    <w:rsid w:val="00127F9C"/>
    <w:rsid w:val="0013054E"/>
    <w:rsid w:val="001321AD"/>
    <w:rsid w:val="001322B9"/>
    <w:rsid w:val="001340A7"/>
    <w:rsid w:val="0013474B"/>
    <w:rsid w:val="00134750"/>
    <w:rsid w:val="00134B12"/>
    <w:rsid w:val="001352D4"/>
    <w:rsid w:val="00135AA5"/>
    <w:rsid w:val="00136917"/>
    <w:rsid w:val="00141458"/>
    <w:rsid w:val="0014244E"/>
    <w:rsid w:val="001429FF"/>
    <w:rsid w:val="00142FFF"/>
    <w:rsid w:val="00143B5B"/>
    <w:rsid w:val="00145D13"/>
    <w:rsid w:val="00146747"/>
    <w:rsid w:val="001469AB"/>
    <w:rsid w:val="00146A24"/>
    <w:rsid w:val="00146D15"/>
    <w:rsid w:val="001471C1"/>
    <w:rsid w:val="00147599"/>
    <w:rsid w:val="00151585"/>
    <w:rsid w:val="00152293"/>
    <w:rsid w:val="00152C36"/>
    <w:rsid w:val="00153109"/>
    <w:rsid w:val="00154675"/>
    <w:rsid w:val="00154D04"/>
    <w:rsid w:val="00155679"/>
    <w:rsid w:val="00155E32"/>
    <w:rsid w:val="00156363"/>
    <w:rsid w:val="00156834"/>
    <w:rsid w:val="00157145"/>
    <w:rsid w:val="001573B3"/>
    <w:rsid w:val="00157864"/>
    <w:rsid w:val="00157992"/>
    <w:rsid w:val="00157B45"/>
    <w:rsid w:val="00160AF4"/>
    <w:rsid w:val="00160EF2"/>
    <w:rsid w:val="00161473"/>
    <w:rsid w:val="001619C4"/>
    <w:rsid w:val="001620BF"/>
    <w:rsid w:val="001628AB"/>
    <w:rsid w:val="001637E5"/>
    <w:rsid w:val="00163DEC"/>
    <w:rsid w:val="00163ED3"/>
    <w:rsid w:val="00163FBE"/>
    <w:rsid w:val="00164222"/>
    <w:rsid w:val="00165697"/>
    <w:rsid w:val="00166718"/>
    <w:rsid w:val="00166FFA"/>
    <w:rsid w:val="001675D7"/>
    <w:rsid w:val="00167BC3"/>
    <w:rsid w:val="001711C5"/>
    <w:rsid w:val="00171ACF"/>
    <w:rsid w:val="00172E11"/>
    <w:rsid w:val="00175A8F"/>
    <w:rsid w:val="00176775"/>
    <w:rsid w:val="00176FC2"/>
    <w:rsid w:val="0018027B"/>
    <w:rsid w:val="00180558"/>
    <w:rsid w:val="00180569"/>
    <w:rsid w:val="0018075C"/>
    <w:rsid w:val="001813D5"/>
    <w:rsid w:val="00181F39"/>
    <w:rsid w:val="001821B2"/>
    <w:rsid w:val="00184FFC"/>
    <w:rsid w:val="00185E5B"/>
    <w:rsid w:val="00191A9A"/>
    <w:rsid w:val="00192048"/>
    <w:rsid w:val="00192E91"/>
    <w:rsid w:val="0019437D"/>
    <w:rsid w:val="001944D3"/>
    <w:rsid w:val="00194B1C"/>
    <w:rsid w:val="00195F70"/>
    <w:rsid w:val="00196F58"/>
    <w:rsid w:val="0019770A"/>
    <w:rsid w:val="00197A19"/>
    <w:rsid w:val="001A05D5"/>
    <w:rsid w:val="001A0B82"/>
    <w:rsid w:val="001A18C8"/>
    <w:rsid w:val="001A1C12"/>
    <w:rsid w:val="001A2093"/>
    <w:rsid w:val="001A2BB1"/>
    <w:rsid w:val="001A35E1"/>
    <w:rsid w:val="001A3830"/>
    <w:rsid w:val="001A3CD4"/>
    <w:rsid w:val="001A4B9C"/>
    <w:rsid w:val="001A5373"/>
    <w:rsid w:val="001A5650"/>
    <w:rsid w:val="001A606F"/>
    <w:rsid w:val="001A6D0A"/>
    <w:rsid w:val="001A7BF0"/>
    <w:rsid w:val="001B13CA"/>
    <w:rsid w:val="001B1C9C"/>
    <w:rsid w:val="001B2296"/>
    <w:rsid w:val="001B22F6"/>
    <w:rsid w:val="001B2CF2"/>
    <w:rsid w:val="001B498D"/>
    <w:rsid w:val="001B5139"/>
    <w:rsid w:val="001B5668"/>
    <w:rsid w:val="001B56C9"/>
    <w:rsid w:val="001B5CCD"/>
    <w:rsid w:val="001B73D5"/>
    <w:rsid w:val="001B742A"/>
    <w:rsid w:val="001B7672"/>
    <w:rsid w:val="001C0668"/>
    <w:rsid w:val="001C0821"/>
    <w:rsid w:val="001C1062"/>
    <w:rsid w:val="001C143E"/>
    <w:rsid w:val="001C20B4"/>
    <w:rsid w:val="001C224A"/>
    <w:rsid w:val="001C2D5C"/>
    <w:rsid w:val="001C30D5"/>
    <w:rsid w:val="001C3EC9"/>
    <w:rsid w:val="001C445E"/>
    <w:rsid w:val="001C477A"/>
    <w:rsid w:val="001C494E"/>
    <w:rsid w:val="001C66F6"/>
    <w:rsid w:val="001C69A0"/>
    <w:rsid w:val="001C7A01"/>
    <w:rsid w:val="001D0CBA"/>
    <w:rsid w:val="001D1421"/>
    <w:rsid w:val="001D226C"/>
    <w:rsid w:val="001D336C"/>
    <w:rsid w:val="001D3D0B"/>
    <w:rsid w:val="001D40B0"/>
    <w:rsid w:val="001D4263"/>
    <w:rsid w:val="001D52C3"/>
    <w:rsid w:val="001D55C9"/>
    <w:rsid w:val="001D6B2C"/>
    <w:rsid w:val="001D713F"/>
    <w:rsid w:val="001D76EE"/>
    <w:rsid w:val="001D79F0"/>
    <w:rsid w:val="001E121D"/>
    <w:rsid w:val="001E15A6"/>
    <w:rsid w:val="001E166B"/>
    <w:rsid w:val="001E3189"/>
    <w:rsid w:val="001E3841"/>
    <w:rsid w:val="001E3893"/>
    <w:rsid w:val="001E3CAD"/>
    <w:rsid w:val="001E51F4"/>
    <w:rsid w:val="001E6754"/>
    <w:rsid w:val="001E684B"/>
    <w:rsid w:val="001E68FB"/>
    <w:rsid w:val="001E694E"/>
    <w:rsid w:val="001E6DB9"/>
    <w:rsid w:val="001F0B33"/>
    <w:rsid w:val="001F0C12"/>
    <w:rsid w:val="001F2653"/>
    <w:rsid w:val="001F3F10"/>
    <w:rsid w:val="001F4593"/>
    <w:rsid w:val="001F498B"/>
    <w:rsid w:val="001F5609"/>
    <w:rsid w:val="001F659C"/>
    <w:rsid w:val="001F6968"/>
    <w:rsid w:val="001F6BB9"/>
    <w:rsid w:val="001F7FD7"/>
    <w:rsid w:val="002009F1"/>
    <w:rsid w:val="00200C05"/>
    <w:rsid w:val="00201382"/>
    <w:rsid w:val="0020231E"/>
    <w:rsid w:val="00202439"/>
    <w:rsid w:val="00202F4D"/>
    <w:rsid w:val="0020365F"/>
    <w:rsid w:val="00204881"/>
    <w:rsid w:val="00204A04"/>
    <w:rsid w:val="00205DA2"/>
    <w:rsid w:val="00206084"/>
    <w:rsid w:val="00206952"/>
    <w:rsid w:val="00206D0E"/>
    <w:rsid w:val="00206E2D"/>
    <w:rsid w:val="002078DC"/>
    <w:rsid w:val="00207DF0"/>
    <w:rsid w:val="002119FE"/>
    <w:rsid w:val="00211E29"/>
    <w:rsid w:val="002121CE"/>
    <w:rsid w:val="002157F2"/>
    <w:rsid w:val="00215A01"/>
    <w:rsid w:val="0021718A"/>
    <w:rsid w:val="0021747E"/>
    <w:rsid w:val="00217D47"/>
    <w:rsid w:val="00220077"/>
    <w:rsid w:val="00220862"/>
    <w:rsid w:val="002212FD"/>
    <w:rsid w:val="00222075"/>
    <w:rsid w:val="00224492"/>
    <w:rsid w:val="00224562"/>
    <w:rsid w:val="0022623F"/>
    <w:rsid w:val="0022673E"/>
    <w:rsid w:val="00227A22"/>
    <w:rsid w:val="00230F75"/>
    <w:rsid w:val="00231303"/>
    <w:rsid w:val="00231A0C"/>
    <w:rsid w:val="00233A21"/>
    <w:rsid w:val="00235B2D"/>
    <w:rsid w:val="00236273"/>
    <w:rsid w:val="00237570"/>
    <w:rsid w:val="00237865"/>
    <w:rsid w:val="002401BD"/>
    <w:rsid w:val="00240638"/>
    <w:rsid w:val="00241DA7"/>
    <w:rsid w:val="002422AE"/>
    <w:rsid w:val="00242624"/>
    <w:rsid w:val="002434B9"/>
    <w:rsid w:val="00245000"/>
    <w:rsid w:val="0024527F"/>
    <w:rsid w:val="002459A4"/>
    <w:rsid w:val="00245F35"/>
    <w:rsid w:val="0024624A"/>
    <w:rsid w:val="00247200"/>
    <w:rsid w:val="002472F8"/>
    <w:rsid w:val="00250380"/>
    <w:rsid w:val="0025070B"/>
    <w:rsid w:val="00250F8A"/>
    <w:rsid w:val="0025128E"/>
    <w:rsid w:val="00253772"/>
    <w:rsid w:val="00253ED9"/>
    <w:rsid w:val="00255DA0"/>
    <w:rsid w:val="00257241"/>
    <w:rsid w:val="002575E5"/>
    <w:rsid w:val="00257A2D"/>
    <w:rsid w:val="00261C7D"/>
    <w:rsid w:val="00261EB0"/>
    <w:rsid w:val="00263F66"/>
    <w:rsid w:val="00264482"/>
    <w:rsid w:val="00264916"/>
    <w:rsid w:val="002649AE"/>
    <w:rsid w:val="00264C25"/>
    <w:rsid w:val="00265413"/>
    <w:rsid w:val="002663E0"/>
    <w:rsid w:val="00266455"/>
    <w:rsid w:val="00266EBE"/>
    <w:rsid w:val="0027018C"/>
    <w:rsid w:val="0027080C"/>
    <w:rsid w:val="00271972"/>
    <w:rsid w:val="00272DA4"/>
    <w:rsid w:val="0027397D"/>
    <w:rsid w:val="00274524"/>
    <w:rsid w:val="002754C2"/>
    <w:rsid w:val="002765EF"/>
    <w:rsid w:val="002773F1"/>
    <w:rsid w:val="00277443"/>
    <w:rsid w:val="00281FD1"/>
    <w:rsid w:val="002821E4"/>
    <w:rsid w:val="002827B6"/>
    <w:rsid w:val="00283251"/>
    <w:rsid w:val="002836BE"/>
    <w:rsid w:val="00284116"/>
    <w:rsid w:val="00284E9D"/>
    <w:rsid w:val="002852BC"/>
    <w:rsid w:val="00286551"/>
    <w:rsid w:val="00286906"/>
    <w:rsid w:val="00287A8F"/>
    <w:rsid w:val="0029088A"/>
    <w:rsid w:val="00292365"/>
    <w:rsid w:val="002923FF"/>
    <w:rsid w:val="00293595"/>
    <w:rsid w:val="002936B8"/>
    <w:rsid w:val="002944CC"/>
    <w:rsid w:val="002947D7"/>
    <w:rsid w:val="00295351"/>
    <w:rsid w:val="00295CDC"/>
    <w:rsid w:val="00295EC8"/>
    <w:rsid w:val="002A0388"/>
    <w:rsid w:val="002A0EE6"/>
    <w:rsid w:val="002A10B5"/>
    <w:rsid w:val="002A17D0"/>
    <w:rsid w:val="002A235D"/>
    <w:rsid w:val="002A3E8D"/>
    <w:rsid w:val="002A4077"/>
    <w:rsid w:val="002A4758"/>
    <w:rsid w:val="002A59B1"/>
    <w:rsid w:val="002A6571"/>
    <w:rsid w:val="002A6ED5"/>
    <w:rsid w:val="002A75B0"/>
    <w:rsid w:val="002B0971"/>
    <w:rsid w:val="002B12F9"/>
    <w:rsid w:val="002B1797"/>
    <w:rsid w:val="002B1A92"/>
    <w:rsid w:val="002B258F"/>
    <w:rsid w:val="002B299D"/>
    <w:rsid w:val="002B4132"/>
    <w:rsid w:val="002B60D9"/>
    <w:rsid w:val="002B7B06"/>
    <w:rsid w:val="002C04DD"/>
    <w:rsid w:val="002C14C4"/>
    <w:rsid w:val="002C2908"/>
    <w:rsid w:val="002C29D9"/>
    <w:rsid w:val="002C2AAA"/>
    <w:rsid w:val="002C2F19"/>
    <w:rsid w:val="002C35AC"/>
    <w:rsid w:val="002C4542"/>
    <w:rsid w:val="002C4FFE"/>
    <w:rsid w:val="002C54D0"/>
    <w:rsid w:val="002C772C"/>
    <w:rsid w:val="002D0499"/>
    <w:rsid w:val="002D0891"/>
    <w:rsid w:val="002D0F24"/>
    <w:rsid w:val="002D1221"/>
    <w:rsid w:val="002D3629"/>
    <w:rsid w:val="002D36DD"/>
    <w:rsid w:val="002D3F5F"/>
    <w:rsid w:val="002D4001"/>
    <w:rsid w:val="002D5029"/>
    <w:rsid w:val="002D736D"/>
    <w:rsid w:val="002D7806"/>
    <w:rsid w:val="002D7820"/>
    <w:rsid w:val="002E3AD4"/>
    <w:rsid w:val="002E5849"/>
    <w:rsid w:val="002E6C90"/>
    <w:rsid w:val="002F0136"/>
    <w:rsid w:val="002F031A"/>
    <w:rsid w:val="002F0418"/>
    <w:rsid w:val="002F0758"/>
    <w:rsid w:val="002F271F"/>
    <w:rsid w:val="002F47CA"/>
    <w:rsid w:val="002F48A9"/>
    <w:rsid w:val="002F5127"/>
    <w:rsid w:val="002F513B"/>
    <w:rsid w:val="002F5B3A"/>
    <w:rsid w:val="002F5CF6"/>
    <w:rsid w:val="002F789C"/>
    <w:rsid w:val="002F7BE5"/>
    <w:rsid w:val="003006B3"/>
    <w:rsid w:val="00300D1C"/>
    <w:rsid w:val="0030164C"/>
    <w:rsid w:val="00301745"/>
    <w:rsid w:val="00302405"/>
    <w:rsid w:val="00302C92"/>
    <w:rsid w:val="00303197"/>
    <w:rsid w:val="00303412"/>
    <w:rsid w:val="00304078"/>
    <w:rsid w:val="003042C7"/>
    <w:rsid w:val="00304B8B"/>
    <w:rsid w:val="00305296"/>
    <w:rsid w:val="00306433"/>
    <w:rsid w:val="00310DC2"/>
    <w:rsid w:val="003122EC"/>
    <w:rsid w:val="003125D9"/>
    <w:rsid w:val="00312794"/>
    <w:rsid w:val="003145ED"/>
    <w:rsid w:val="00315151"/>
    <w:rsid w:val="00316819"/>
    <w:rsid w:val="00316826"/>
    <w:rsid w:val="00317AC4"/>
    <w:rsid w:val="00320769"/>
    <w:rsid w:val="00321081"/>
    <w:rsid w:val="003217A2"/>
    <w:rsid w:val="0032280F"/>
    <w:rsid w:val="00322A29"/>
    <w:rsid w:val="00322C74"/>
    <w:rsid w:val="00322EDE"/>
    <w:rsid w:val="0032470B"/>
    <w:rsid w:val="00325506"/>
    <w:rsid w:val="00325BCE"/>
    <w:rsid w:val="00327B7E"/>
    <w:rsid w:val="00330163"/>
    <w:rsid w:val="00334080"/>
    <w:rsid w:val="00335404"/>
    <w:rsid w:val="0033683E"/>
    <w:rsid w:val="00336E89"/>
    <w:rsid w:val="00337402"/>
    <w:rsid w:val="003374E1"/>
    <w:rsid w:val="003375F2"/>
    <w:rsid w:val="00337F2D"/>
    <w:rsid w:val="0034068D"/>
    <w:rsid w:val="00340CF6"/>
    <w:rsid w:val="00341AB7"/>
    <w:rsid w:val="003441BB"/>
    <w:rsid w:val="003442B3"/>
    <w:rsid w:val="00344ADB"/>
    <w:rsid w:val="00345BC9"/>
    <w:rsid w:val="00346F91"/>
    <w:rsid w:val="00350C50"/>
    <w:rsid w:val="00350DAB"/>
    <w:rsid w:val="00350ED9"/>
    <w:rsid w:val="00351C2B"/>
    <w:rsid w:val="00352177"/>
    <w:rsid w:val="003524B9"/>
    <w:rsid w:val="003526CC"/>
    <w:rsid w:val="003528F7"/>
    <w:rsid w:val="00352BEF"/>
    <w:rsid w:val="00352E5D"/>
    <w:rsid w:val="003531F7"/>
    <w:rsid w:val="00354C95"/>
    <w:rsid w:val="00355960"/>
    <w:rsid w:val="00357143"/>
    <w:rsid w:val="00357B8B"/>
    <w:rsid w:val="00362259"/>
    <w:rsid w:val="00362261"/>
    <w:rsid w:val="00362CFB"/>
    <w:rsid w:val="00363960"/>
    <w:rsid w:val="00363BFD"/>
    <w:rsid w:val="00363F49"/>
    <w:rsid w:val="003643F8"/>
    <w:rsid w:val="00364C82"/>
    <w:rsid w:val="00365343"/>
    <w:rsid w:val="00365527"/>
    <w:rsid w:val="003658D1"/>
    <w:rsid w:val="00365B38"/>
    <w:rsid w:val="00365F6A"/>
    <w:rsid w:val="00367448"/>
    <w:rsid w:val="0036744F"/>
    <w:rsid w:val="0036783C"/>
    <w:rsid w:val="00367890"/>
    <w:rsid w:val="0037229E"/>
    <w:rsid w:val="0037432E"/>
    <w:rsid w:val="00374856"/>
    <w:rsid w:val="00374BA1"/>
    <w:rsid w:val="00376530"/>
    <w:rsid w:val="003767E1"/>
    <w:rsid w:val="0038022F"/>
    <w:rsid w:val="003808D1"/>
    <w:rsid w:val="00381CB2"/>
    <w:rsid w:val="00382FFA"/>
    <w:rsid w:val="0038345E"/>
    <w:rsid w:val="00383674"/>
    <w:rsid w:val="0038453F"/>
    <w:rsid w:val="00384C63"/>
    <w:rsid w:val="00385439"/>
    <w:rsid w:val="003870F6"/>
    <w:rsid w:val="003876E4"/>
    <w:rsid w:val="0038793A"/>
    <w:rsid w:val="00387C0E"/>
    <w:rsid w:val="00390665"/>
    <w:rsid w:val="00390774"/>
    <w:rsid w:val="00390BBB"/>
    <w:rsid w:val="003911B8"/>
    <w:rsid w:val="0039220B"/>
    <w:rsid w:val="00392488"/>
    <w:rsid w:val="00392C81"/>
    <w:rsid w:val="00393146"/>
    <w:rsid w:val="00393365"/>
    <w:rsid w:val="003934F8"/>
    <w:rsid w:val="00393609"/>
    <w:rsid w:val="00394369"/>
    <w:rsid w:val="00394410"/>
    <w:rsid w:val="003945D1"/>
    <w:rsid w:val="0039468C"/>
    <w:rsid w:val="00394738"/>
    <w:rsid w:val="00395946"/>
    <w:rsid w:val="00395ABD"/>
    <w:rsid w:val="003965F3"/>
    <w:rsid w:val="003A07FE"/>
    <w:rsid w:val="003A096E"/>
    <w:rsid w:val="003A1E82"/>
    <w:rsid w:val="003A25C9"/>
    <w:rsid w:val="003A45AA"/>
    <w:rsid w:val="003A5A16"/>
    <w:rsid w:val="003A5DED"/>
    <w:rsid w:val="003A62FE"/>
    <w:rsid w:val="003A683C"/>
    <w:rsid w:val="003A7262"/>
    <w:rsid w:val="003B2169"/>
    <w:rsid w:val="003B241E"/>
    <w:rsid w:val="003B37F0"/>
    <w:rsid w:val="003B3862"/>
    <w:rsid w:val="003B3EDE"/>
    <w:rsid w:val="003B4114"/>
    <w:rsid w:val="003B5049"/>
    <w:rsid w:val="003B670E"/>
    <w:rsid w:val="003B6B5B"/>
    <w:rsid w:val="003B72C7"/>
    <w:rsid w:val="003B7DD3"/>
    <w:rsid w:val="003B7FD7"/>
    <w:rsid w:val="003C07B2"/>
    <w:rsid w:val="003C084A"/>
    <w:rsid w:val="003C1384"/>
    <w:rsid w:val="003C1D45"/>
    <w:rsid w:val="003C1FFC"/>
    <w:rsid w:val="003C2791"/>
    <w:rsid w:val="003C2B00"/>
    <w:rsid w:val="003C2B0D"/>
    <w:rsid w:val="003C2CF2"/>
    <w:rsid w:val="003C3A92"/>
    <w:rsid w:val="003C3C3A"/>
    <w:rsid w:val="003C4D9D"/>
    <w:rsid w:val="003C596E"/>
    <w:rsid w:val="003C6845"/>
    <w:rsid w:val="003C6A0C"/>
    <w:rsid w:val="003D0743"/>
    <w:rsid w:val="003D1636"/>
    <w:rsid w:val="003D1E81"/>
    <w:rsid w:val="003D2319"/>
    <w:rsid w:val="003D36C4"/>
    <w:rsid w:val="003D36D1"/>
    <w:rsid w:val="003D3731"/>
    <w:rsid w:val="003D3A29"/>
    <w:rsid w:val="003D3CC4"/>
    <w:rsid w:val="003D4A07"/>
    <w:rsid w:val="003D4A73"/>
    <w:rsid w:val="003D5019"/>
    <w:rsid w:val="003D53DB"/>
    <w:rsid w:val="003D665E"/>
    <w:rsid w:val="003D6D87"/>
    <w:rsid w:val="003D7304"/>
    <w:rsid w:val="003D739B"/>
    <w:rsid w:val="003D7C1E"/>
    <w:rsid w:val="003E0B07"/>
    <w:rsid w:val="003E0FD5"/>
    <w:rsid w:val="003E14B3"/>
    <w:rsid w:val="003E1528"/>
    <w:rsid w:val="003E172B"/>
    <w:rsid w:val="003E1BC9"/>
    <w:rsid w:val="003E31A1"/>
    <w:rsid w:val="003E3D95"/>
    <w:rsid w:val="003E5409"/>
    <w:rsid w:val="003E57F3"/>
    <w:rsid w:val="003E69AB"/>
    <w:rsid w:val="003E714F"/>
    <w:rsid w:val="003E7CB8"/>
    <w:rsid w:val="003F1DDE"/>
    <w:rsid w:val="003F3162"/>
    <w:rsid w:val="003F3F82"/>
    <w:rsid w:val="003F4329"/>
    <w:rsid w:val="003F4570"/>
    <w:rsid w:val="003F4572"/>
    <w:rsid w:val="003F4928"/>
    <w:rsid w:val="003F5834"/>
    <w:rsid w:val="003F79C1"/>
    <w:rsid w:val="003F7C28"/>
    <w:rsid w:val="003F7D9F"/>
    <w:rsid w:val="00400108"/>
    <w:rsid w:val="004005CF"/>
    <w:rsid w:val="00400A0A"/>
    <w:rsid w:val="00401527"/>
    <w:rsid w:val="00401AF4"/>
    <w:rsid w:val="00402632"/>
    <w:rsid w:val="00402667"/>
    <w:rsid w:val="004029D3"/>
    <w:rsid w:val="00402C1E"/>
    <w:rsid w:val="00402DF0"/>
    <w:rsid w:val="00402FDF"/>
    <w:rsid w:val="00403FF4"/>
    <w:rsid w:val="004040FD"/>
    <w:rsid w:val="00404378"/>
    <w:rsid w:val="00404686"/>
    <w:rsid w:val="00404DB9"/>
    <w:rsid w:val="004055FD"/>
    <w:rsid w:val="0040578D"/>
    <w:rsid w:val="00407208"/>
    <w:rsid w:val="00411900"/>
    <w:rsid w:val="00412BD8"/>
    <w:rsid w:val="00412C75"/>
    <w:rsid w:val="00414114"/>
    <w:rsid w:val="004141C0"/>
    <w:rsid w:val="00416075"/>
    <w:rsid w:val="00417FC5"/>
    <w:rsid w:val="00420DC7"/>
    <w:rsid w:val="00420E8E"/>
    <w:rsid w:val="00420F4B"/>
    <w:rsid w:val="00422680"/>
    <w:rsid w:val="00424A3F"/>
    <w:rsid w:val="004252C8"/>
    <w:rsid w:val="00425427"/>
    <w:rsid w:val="0042618F"/>
    <w:rsid w:val="0042624D"/>
    <w:rsid w:val="00427560"/>
    <w:rsid w:val="00427873"/>
    <w:rsid w:val="00427D14"/>
    <w:rsid w:val="00427D3F"/>
    <w:rsid w:val="00430B62"/>
    <w:rsid w:val="00430D25"/>
    <w:rsid w:val="0043125E"/>
    <w:rsid w:val="00435209"/>
    <w:rsid w:val="00435EF5"/>
    <w:rsid w:val="00436173"/>
    <w:rsid w:val="004414CA"/>
    <w:rsid w:val="00442025"/>
    <w:rsid w:val="00443D33"/>
    <w:rsid w:val="0044481B"/>
    <w:rsid w:val="00444F2F"/>
    <w:rsid w:val="0044558D"/>
    <w:rsid w:val="00445B5F"/>
    <w:rsid w:val="00446140"/>
    <w:rsid w:val="004476BD"/>
    <w:rsid w:val="00450528"/>
    <w:rsid w:val="0045098B"/>
    <w:rsid w:val="0045172E"/>
    <w:rsid w:val="004518A8"/>
    <w:rsid w:val="0045279C"/>
    <w:rsid w:val="00453212"/>
    <w:rsid w:val="00453615"/>
    <w:rsid w:val="00453DEB"/>
    <w:rsid w:val="0045448C"/>
    <w:rsid w:val="00454BC9"/>
    <w:rsid w:val="00454FA6"/>
    <w:rsid w:val="00455366"/>
    <w:rsid w:val="0045659E"/>
    <w:rsid w:val="00456D8C"/>
    <w:rsid w:val="00456F15"/>
    <w:rsid w:val="004578C7"/>
    <w:rsid w:val="00457A73"/>
    <w:rsid w:val="0046091B"/>
    <w:rsid w:val="00460A79"/>
    <w:rsid w:val="00461239"/>
    <w:rsid w:val="00461CCA"/>
    <w:rsid w:val="00461FC7"/>
    <w:rsid w:val="00463B66"/>
    <w:rsid w:val="004655E0"/>
    <w:rsid w:val="00465949"/>
    <w:rsid w:val="00466E35"/>
    <w:rsid w:val="00467066"/>
    <w:rsid w:val="00467855"/>
    <w:rsid w:val="004701BB"/>
    <w:rsid w:val="00473115"/>
    <w:rsid w:val="004733B9"/>
    <w:rsid w:val="004752AE"/>
    <w:rsid w:val="00475B66"/>
    <w:rsid w:val="00475DCA"/>
    <w:rsid w:val="00477384"/>
    <w:rsid w:val="004773B0"/>
    <w:rsid w:val="0047767A"/>
    <w:rsid w:val="00477B49"/>
    <w:rsid w:val="004800A3"/>
    <w:rsid w:val="00480C38"/>
    <w:rsid w:val="00480F00"/>
    <w:rsid w:val="00484074"/>
    <w:rsid w:val="00484C4C"/>
    <w:rsid w:val="00485730"/>
    <w:rsid w:val="004903A7"/>
    <w:rsid w:val="004903EF"/>
    <w:rsid w:val="00490633"/>
    <w:rsid w:val="00490B66"/>
    <w:rsid w:val="00491972"/>
    <w:rsid w:val="00491F94"/>
    <w:rsid w:val="004920CF"/>
    <w:rsid w:val="00492BB4"/>
    <w:rsid w:val="004942B9"/>
    <w:rsid w:val="00494567"/>
    <w:rsid w:val="00495279"/>
    <w:rsid w:val="004960F9"/>
    <w:rsid w:val="00497655"/>
    <w:rsid w:val="00497CED"/>
    <w:rsid w:val="004A0563"/>
    <w:rsid w:val="004A1638"/>
    <w:rsid w:val="004A18F8"/>
    <w:rsid w:val="004A1C9D"/>
    <w:rsid w:val="004A2C2E"/>
    <w:rsid w:val="004A42CF"/>
    <w:rsid w:val="004A7C15"/>
    <w:rsid w:val="004B0FDF"/>
    <w:rsid w:val="004B12D1"/>
    <w:rsid w:val="004B1B26"/>
    <w:rsid w:val="004B21C6"/>
    <w:rsid w:val="004B3B04"/>
    <w:rsid w:val="004B5855"/>
    <w:rsid w:val="004B5ECC"/>
    <w:rsid w:val="004C089F"/>
    <w:rsid w:val="004C1345"/>
    <w:rsid w:val="004C13EA"/>
    <w:rsid w:val="004C173F"/>
    <w:rsid w:val="004C1A93"/>
    <w:rsid w:val="004C1D1A"/>
    <w:rsid w:val="004C2071"/>
    <w:rsid w:val="004C33CA"/>
    <w:rsid w:val="004C68CF"/>
    <w:rsid w:val="004C6E63"/>
    <w:rsid w:val="004C6FC7"/>
    <w:rsid w:val="004C71C2"/>
    <w:rsid w:val="004C7F33"/>
    <w:rsid w:val="004D0004"/>
    <w:rsid w:val="004D02EB"/>
    <w:rsid w:val="004D1369"/>
    <w:rsid w:val="004D1383"/>
    <w:rsid w:val="004D180C"/>
    <w:rsid w:val="004D271B"/>
    <w:rsid w:val="004D3267"/>
    <w:rsid w:val="004D3C6B"/>
    <w:rsid w:val="004D4219"/>
    <w:rsid w:val="004D5209"/>
    <w:rsid w:val="004D5946"/>
    <w:rsid w:val="004D5DE8"/>
    <w:rsid w:val="004D69F1"/>
    <w:rsid w:val="004D7640"/>
    <w:rsid w:val="004E1568"/>
    <w:rsid w:val="004E19E3"/>
    <w:rsid w:val="004E31C9"/>
    <w:rsid w:val="004E3EE9"/>
    <w:rsid w:val="004E53DD"/>
    <w:rsid w:val="004E540F"/>
    <w:rsid w:val="004E5501"/>
    <w:rsid w:val="004E5D7C"/>
    <w:rsid w:val="004E6999"/>
    <w:rsid w:val="004E6A79"/>
    <w:rsid w:val="004F2613"/>
    <w:rsid w:val="004F266A"/>
    <w:rsid w:val="004F3C51"/>
    <w:rsid w:val="004F4B84"/>
    <w:rsid w:val="004F50D9"/>
    <w:rsid w:val="004F520A"/>
    <w:rsid w:val="004F5FCD"/>
    <w:rsid w:val="004F6494"/>
    <w:rsid w:val="004F6D03"/>
    <w:rsid w:val="004F7669"/>
    <w:rsid w:val="004F7716"/>
    <w:rsid w:val="004F7AFF"/>
    <w:rsid w:val="00501B9F"/>
    <w:rsid w:val="00501C86"/>
    <w:rsid w:val="0050283F"/>
    <w:rsid w:val="00502A58"/>
    <w:rsid w:val="00502F54"/>
    <w:rsid w:val="00502FFF"/>
    <w:rsid w:val="00503116"/>
    <w:rsid w:val="005037A7"/>
    <w:rsid w:val="0050394D"/>
    <w:rsid w:val="00503C3A"/>
    <w:rsid w:val="00503FD9"/>
    <w:rsid w:val="00504AA8"/>
    <w:rsid w:val="00504B61"/>
    <w:rsid w:val="0050589D"/>
    <w:rsid w:val="005064F1"/>
    <w:rsid w:val="00506C8A"/>
    <w:rsid w:val="00507A43"/>
    <w:rsid w:val="00510C75"/>
    <w:rsid w:val="00511468"/>
    <w:rsid w:val="00512CFF"/>
    <w:rsid w:val="00512DC4"/>
    <w:rsid w:val="005132D2"/>
    <w:rsid w:val="005138EA"/>
    <w:rsid w:val="005147AA"/>
    <w:rsid w:val="005167B7"/>
    <w:rsid w:val="00516AB5"/>
    <w:rsid w:val="0052073B"/>
    <w:rsid w:val="00520AA4"/>
    <w:rsid w:val="00521104"/>
    <w:rsid w:val="0052171F"/>
    <w:rsid w:val="005221B1"/>
    <w:rsid w:val="00522658"/>
    <w:rsid w:val="00522D88"/>
    <w:rsid w:val="0052343B"/>
    <w:rsid w:val="005234BC"/>
    <w:rsid w:val="00523C6E"/>
    <w:rsid w:val="005264C6"/>
    <w:rsid w:val="005277C6"/>
    <w:rsid w:val="005305A3"/>
    <w:rsid w:val="005315B8"/>
    <w:rsid w:val="00531DD2"/>
    <w:rsid w:val="00532C00"/>
    <w:rsid w:val="00532CF6"/>
    <w:rsid w:val="005332E5"/>
    <w:rsid w:val="0053339C"/>
    <w:rsid w:val="005344A9"/>
    <w:rsid w:val="00535E44"/>
    <w:rsid w:val="005369EF"/>
    <w:rsid w:val="005400AA"/>
    <w:rsid w:val="00543161"/>
    <w:rsid w:val="00543F35"/>
    <w:rsid w:val="00544866"/>
    <w:rsid w:val="00546251"/>
    <w:rsid w:val="00546651"/>
    <w:rsid w:val="00547029"/>
    <w:rsid w:val="0055168C"/>
    <w:rsid w:val="00551B5F"/>
    <w:rsid w:val="00552217"/>
    <w:rsid w:val="005537D8"/>
    <w:rsid w:val="00553F1B"/>
    <w:rsid w:val="00554180"/>
    <w:rsid w:val="0055437E"/>
    <w:rsid w:val="00554F33"/>
    <w:rsid w:val="00556F60"/>
    <w:rsid w:val="00557B32"/>
    <w:rsid w:val="0056007E"/>
    <w:rsid w:val="0056049F"/>
    <w:rsid w:val="005617E2"/>
    <w:rsid w:val="00562268"/>
    <w:rsid w:val="00563255"/>
    <w:rsid w:val="0056349B"/>
    <w:rsid w:val="0056462E"/>
    <w:rsid w:val="0056589C"/>
    <w:rsid w:val="00565CE4"/>
    <w:rsid w:val="00565E83"/>
    <w:rsid w:val="00567377"/>
    <w:rsid w:val="0056742C"/>
    <w:rsid w:val="00570A8D"/>
    <w:rsid w:val="00570AB7"/>
    <w:rsid w:val="00570BA7"/>
    <w:rsid w:val="00570E1A"/>
    <w:rsid w:val="00571AC2"/>
    <w:rsid w:val="00572944"/>
    <w:rsid w:val="005729A9"/>
    <w:rsid w:val="00574E9D"/>
    <w:rsid w:val="00575923"/>
    <w:rsid w:val="00575BE9"/>
    <w:rsid w:val="00576A3D"/>
    <w:rsid w:val="00577222"/>
    <w:rsid w:val="0057754D"/>
    <w:rsid w:val="0057799C"/>
    <w:rsid w:val="00580A23"/>
    <w:rsid w:val="00582112"/>
    <w:rsid w:val="005821F6"/>
    <w:rsid w:val="005823F8"/>
    <w:rsid w:val="00582DE6"/>
    <w:rsid w:val="00583AED"/>
    <w:rsid w:val="00585416"/>
    <w:rsid w:val="0058578D"/>
    <w:rsid w:val="00586C7B"/>
    <w:rsid w:val="00587D60"/>
    <w:rsid w:val="00590AB5"/>
    <w:rsid w:val="00590CA0"/>
    <w:rsid w:val="00593EB9"/>
    <w:rsid w:val="00595239"/>
    <w:rsid w:val="00595761"/>
    <w:rsid w:val="005961B9"/>
    <w:rsid w:val="00597462"/>
    <w:rsid w:val="005A01AA"/>
    <w:rsid w:val="005A0622"/>
    <w:rsid w:val="005A0A87"/>
    <w:rsid w:val="005A1033"/>
    <w:rsid w:val="005A196B"/>
    <w:rsid w:val="005A2456"/>
    <w:rsid w:val="005A24B8"/>
    <w:rsid w:val="005A2758"/>
    <w:rsid w:val="005A380D"/>
    <w:rsid w:val="005A3B8E"/>
    <w:rsid w:val="005A46C6"/>
    <w:rsid w:val="005A48C8"/>
    <w:rsid w:val="005A4AFC"/>
    <w:rsid w:val="005A6014"/>
    <w:rsid w:val="005A6C2B"/>
    <w:rsid w:val="005A7D1D"/>
    <w:rsid w:val="005B3998"/>
    <w:rsid w:val="005B4392"/>
    <w:rsid w:val="005B4CBE"/>
    <w:rsid w:val="005B51CC"/>
    <w:rsid w:val="005B5238"/>
    <w:rsid w:val="005B544C"/>
    <w:rsid w:val="005B55D3"/>
    <w:rsid w:val="005B56CB"/>
    <w:rsid w:val="005B6328"/>
    <w:rsid w:val="005B6355"/>
    <w:rsid w:val="005B653B"/>
    <w:rsid w:val="005B6662"/>
    <w:rsid w:val="005B68D5"/>
    <w:rsid w:val="005B6F89"/>
    <w:rsid w:val="005B75D9"/>
    <w:rsid w:val="005B773C"/>
    <w:rsid w:val="005B7998"/>
    <w:rsid w:val="005B7CCF"/>
    <w:rsid w:val="005C0C88"/>
    <w:rsid w:val="005C1114"/>
    <w:rsid w:val="005C1CE6"/>
    <w:rsid w:val="005C253F"/>
    <w:rsid w:val="005C41FC"/>
    <w:rsid w:val="005C4B84"/>
    <w:rsid w:val="005C4D70"/>
    <w:rsid w:val="005C5475"/>
    <w:rsid w:val="005C69BA"/>
    <w:rsid w:val="005C72B2"/>
    <w:rsid w:val="005C7AFE"/>
    <w:rsid w:val="005C7BD7"/>
    <w:rsid w:val="005D05FC"/>
    <w:rsid w:val="005D0A10"/>
    <w:rsid w:val="005D140A"/>
    <w:rsid w:val="005D146E"/>
    <w:rsid w:val="005D1B38"/>
    <w:rsid w:val="005D34DD"/>
    <w:rsid w:val="005D5231"/>
    <w:rsid w:val="005D5724"/>
    <w:rsid w:val="005D5F19"/>
    <w:rsid w:val="005D638C"/>
    <w:rsid w:val="005D6462"/>
    <w:rsid w:val="005D77BA"/>
    <w:rsid w:val="005E10A6"/>
    <w:rsid w:val="005E278B"/>
    <w:rsid w:val="005E36C6"/>
    <w:rsid w:val="005E39CD"/>
    <w:rsid w:val="005F10C3"/>
    <w:rsid w:val="005F15DB"/>
    <w:rsid w:val="005F20B0"/>
    <w:rsid w:val="005F2147"/>
    <w:rsid w:val="005F22FE"/>
    <w:rsid w:val="005F2508"/>
    <w:rsid w:val="005F2971"/>
    <w:rsid w:val="005F3420"/>
    <w:rsid w:val="005F358B"/>
    <w:rsid w:val="005F40B4"/>
    <w:rsid w:val="005F4774"/>
    <w:rsid w:val="005F5FE4"/>
    <w:rsid w:val="005F63D5"/>
    <w:rsid w:val="005F7A2C"/>
    <w:rsid w:val="00600C44"/>
    <w:rsid w:val="00601B3D"/>
    <w:rsid w:val="006024DB"/>
    <w:rsid w:val="00604584"/>
    <w:rsid w:val="00604F87"/>
    <w:rsid w:val="00605425"/>
    <w:rsid w:val="0060596F"/>
    <w:rsid w:val="00606164"/>
    <w:rsid w:val="00607050"/>
    <w:rsid w:val="00607469"/>
    <w:rsid w:val="00610B70"/>
    <w:rsid w:val="00610D0F"/>
    <w:rsid w:val="00610EE9"/>
    <w:rsid w:val="00611806"/>
    <w:rsid w:val="00612B1D"/>
    <w:rsid w:val="00612C7A"/>
    <w:rsid w:val="00612CE2"/>
    <w:rsid w:val="0061396B"/>
    <w:rsid w:val="0061410A"/>
    <w:rsid w:val="0061419A"/>
    <w:rsid w:val="006148FD"/>
    <w:rsid w:val="00614CC8"/>
    <w:rsid w:val="00614FC5"/>
    <w:rsid w:val="00615976"/>
    <w:rsid w:val="00615F91"/>
    <w:rsid w:val="00616C47"/>
    <w:rsid w:val="00617A0F"/>
    <w:rsid w:val="00617FD0"/>
    <w:rsid w:val="00620585"/>
    <w:rsid w:val="00620DE3"/>
    <w:rsid w:val="006216B4"/>
    <w:rsid w:val="00621923"/>
    <w:rsid w:val="00621988"/>
    <w:rsid w:val="00621FAD"/>
    <w:rsid w:val="00622142"/>
    <w:rsid w:val="0062317B"/>
    <w:rsid w:val="006235C6"/>
    <w:rsid w:val="00623C54"/>
    <w:rsid w:val="00623E27"/>
    <w:rsid w:val="00624564"/>
    <w:rsid w:val="0062602C"/>
    <w:rsid w:val="00626805"/>
    <w:rsid w:val="00626A6E"/>
    <w:rsid w:val="00626C5C"/>
    <w:rsid w:val="00627010"/>
    <w:rsid w:val="006271E9"/>
    <w:rsid w:val="006301F6"/>
    <w:rsid w:val="0063049C"/>
    <w:rsid w:val="006315F8"/>
    <w:rsid w:val="00632499"/>
    <w:rsid w:val="00632CE7"/>
    <w:rsid w:val="006336E0"/>
    <w:rsid w:val="00633E8D"/>
    <w:rsid w:val="00635E58"/>
    <w:rsid w:val="006362CF"/>
    <w:rsid w:val="0063651C"/>
    <w:rsid w:val="006369A4"/>
    <w:rsid w:val="006372CE"/>
    <w:rsid w:val="0063740B"/>
    <w:rsid w:val="0064095F"/>
    <w:rsid w:val="00640BAA"/>
    <w:rsid w:val="00640C8A"/>
    <w:rsid w:val="00641A73"/>
    <w:rsid w:val="00641BE9"/>
    <w:rsid w:val="00641CB5"/>
    <w:rsid w:val="00642355"/>
    <w:rsid w:val="00643D20"/>
    <w:rsid w:val="00643DF0"/>
    <w:rsid w:val="0064446B"/>
    <w:rsid w:val="0064517B"/>
    <w:rsid w:val="00645439"/>
    <w:rsid w:val="00647A1A"/>
    <w:rsid w:val="00647C88"/>
    <w:rsid w:val="006504C5"/>
    <w:rsid w:val="00650E04"/>
    <w:rsid w:val="00651613"/>
    <w:rsid w:val="00651803"/>
    <w:rsid w:val="006521A0"/>
    <w:rsid w:val="0065232E"/>
    <w:rsid w:val="006527E5"/>
    <w:rsid w:val="0065339C"/>
    <w:rsid w:val="0065357F"/>
    <w:rsid w:val="0065561F"/>
    <w:rsid w:val="00655DAC"/>
    <w:rsid w:val="00657328"/>
    <w:rsid w:val="00660551"/>
    <w:rsid w:val="00660AFC"/>
    <w:rsid w:val="00661780"/>
    <w:rsid w:val="00663D39"/>
    <w:rsid w:val="00664749"/>
    <w:rsid w:val="00665632"/>
    <w:rsid w:val="006657BA"/>
    <w:rsid w:val="0066622F"/>
    <w:rsid w:val="00667BFB"/>
    <w:rsid w:val="006719BD"/>
    <w:rsid w:val="00671D20"/>
    <w:rsid w:val="0067354E"/>
    <w:rsid w:val="00673FB3"/>
    <w:rsid w:val="0067468F"/>
    <w:rsid w:val="00674A69"/>
    <w:rsid w:val="00675571"/>
    <w:rsid w:val="00676D49"/>
    <w:rsid w:val="00676F2A"/>
    <w:rsid w:val="00677728"/>
    <w:rsid w:val="006809AE"/>
    <w:rsid w:val="00680FB8"/>
    <w:rsid w:val="00682B12"/>
    <w:rsid w:val="00683FA0"/>
    <w:rsid w:val="00684251"/>
    <w:rsid w:val="00684271"/>
    <w:rsid w:val="00685F2C"/>
    <w:rsid w:val="00686EF5"/>
    <w:rsid w:val="006874DF"/>
    <w:rsid w:val="006908C4"/>
    <w:rsid w:val="00691B92"/>
    <w:rsid w:val="006928B0"/>
    <w:rsid w:val="00692B88"/>
    <w:rsid w:val="00693D65"/>
    <w:rsid w:val="00695148"/>
    <w:rsid w:val="0069546D"/>
    <w:rsid w:val="0069571C"/>
    <w:rsid w:val="006967C3"/>
    <w:rsid w:val="006975A3"/>
    <w:rsid w:val="00697B96"/>
    <w:rsid w:val="006A21E1"/>
    <w:rsid w:val="006A27E9"/>
    <w:rsid w:val="006A2FFD"/>
    <w:rsid w:val="006A3196"/>
    <w:rsid w:val="006A3514"/>
    <w:rsid w:val="006A5FF5"/>
    <w:rsid w:val="006A6B5F"/>
    <w:rsid w:val="006A6E1C"/>
    <w:rsid w:val="006A71D7"/>
    <w:rsid w:val="006A7596"/>
    <w:rsid w:val="006A78D5"/>
    <w:rsid w:val="006B052F"/>
    <w:rsid w:val="006B322E"/>
    <w:rsid w:val="006B35E7"/>
    <w:rsid w:val="006B5F06"/>
    <w:rsid w:val="006B6C83"/>
    <w:rsid w:val="006C00CD"/>
    <w:rsid w:val="006C1D8A"/>
    <w:rsid w:val="006C269C"/>
    <w:rsid w:val="006C2AEA"/>
    <w:rsid w:val="006C32F4"/>
    <w:rsid w:val="006C3578"/>
    <w:rsid w:val="006C396D"/>
    <w:rsid w:val="006C44FE"/>
    <w:rsid w:val="006C49A4"/>
    <w:rsid w:val="006C5DD8"/>
    <w:rsid w:val="006C5F59"/>
    <w:rsid w:val="006C61A9"/>
    <w:rsid w:val="006C7556"/>
    <w:rsid w:val="006C7573"/>
    <w:rsid w:val="006D24F7"/>
    <w:rsid w:val="006D2876"/>
    <w:rsid w:val="006D388A"/>
    <w:rsid w:val="006D3B78"/>
    <w:rsid w:val="006D3ECD"/>
    <w:rsid w:val="006D40D3"/>
    <w:rsid w:val="006D485E"/>
    <w:rsid w:val="006D50AB"/>
    <w:rsid w:val="006D5393"/>
    <w:rsid w:val="006D6219"/>
    <w:rsid w:val="006D68E9"/>
    <w:rsid w:val="006D6BA0"/>
    <w:rsid w:val="006D762F"/>
    <w:rsid w:val="006D7C53"/>
    <w:rsid w:val="006D7F0C"/>
    <w:rsid w:val="006E0E56"/>
    <w:rsid w:val="006E1984"/>
    <w:rsid w:val="006E1C09"/>
    <w:rsid w:val="006E1E65"/>
    <w:rsid w:val="006E226C"/>
    <w:rsid w:val="006E3223"/>
    <w:rsid w:val="006E3502"/>
    <w:rsid w:val="006E35C8"/>
    <w:rsid w:val="006E429B"/>
    <w:rsid w:val="006E4D23"/>
    <w:rsid w:val="006E5B7F"/>
    <w:rsid w:val="006E613F"/>
    <w:rsid w:val="006E6A27"/>
    <w:rsid w:val="006F1A15"/>
    <w:rsid w:val="006F1BA0"/>
    <w:rsid w:val="006F2AEB"/>
    <w:rsid w:val="006F4DB6"/>
    <w:rsid w:val="006F6016"/>
    <w:rsid w:val="006F6C5B"/>
    <w:rsid w:val="006F70D0"/>
    <w:rsid w:val="006F78B5"/>
    <w:rsid w:val="007004B1"/>
    <w:rsid w:val="007005AB"/>
    <w:rsid w:val="00703866"/>
    <w:rsid w:val="00703B0E"/>
    <w:rsid w:val="0070480E"/>
    <w:rsid w:val="00704A5F"/>
    <w:rsid w:val="00704E83"/>
    <w:rsid w:val="00705235"/>
    <w:rsid w:val="00705653"/>
    <w:rsid w:val="00705C41"/>
    <w:rsid w:val="0070616C"/>
    <w:rsid w:val="00706C63"/>
    <w:rsid w:val="007075DA"/>
    <w:rsid w:val="00713197"/>
    <w:rsid w:val="0071342A"/>
    <w:rsid w:val="00713E36"/>
    <w:rsid w:val="007150F3"/>
    <w:rsid w:val="007151C0"/>
    <w:rsid w:val="00717613"/>
    <w:rsid w:val="0071765E"/>
    <w:rsid w:val="007177DE"/>
    <w:rsid w:val="007203FA"/>
    <w:rsid w:val="00721DFA"/>
    <w:rsid w:val="00722004"/>
    <w:rsid w:val="007222E9"/>
    <w:rsid w:val="00722A42"/>
    <w:rsid w:val="00724693"/>
    <w:rsid w:val="007246A2"/>
    <w:rsid w:val="007247D7"/>
    <w:rsid w:val="0072534D"/>
    <w:rsid w:val="00725708"/>
    <w:rsid w:val="007259B0"/>
    <w:rsid w:val="00725DC9"/>
    <w:rsid w:val="007275ED"/>
    <w:rsid w:val="0072778A"/>
    <w:rsid w:val="00727A7F"/>
    <w:rsid w:val="00727F18"/>
    <w:rsid w:val="00730535"/>
    <w:rsid w:val="00730C18"/>
    <w:rsid w:val="00731071"/>
    <w:rsid w:val="00731894"/>
    <w:rsid w:val="00731AD3"/>
    <w:rsid w:val="00732DAB"/>
    <w:rsid w:val="007343D6"/>
    <w:rsid w:val="007361BC"/>
    <w:rsid w:val="007365A1"/>
    <w:rsid w:val="00736763"/>
    <w:rsid w:val="007370BF"/>
    <w:rsid w:val="007370FA"/>
    <w:rsid w:val="00737324"/>
    <w:rsid w:val="0074260D"/>
    <w:rsid w:val="00742AC0"/>
    <w:rsid w:val="00742BE6"/>
    <w:rsid w:val="00742F5D"/>
    <w:rsid w:val="007452D1"/>
    <w:rsid w:val="0074572E"/>
    <w:rsid w:val="00745F00"/>
    <w:rsid w:val="007466D9"/>
    <w:rsid w:val="007479C8"/>
    <w:rsid w:val="00747A0A"/>
    <w:rsid w:val="00747A5A"/>
    <w:rsid w:val="00747E33"/>
    <w:rsid w:val="0075018A"/>
    <w:rsid w:val="00750EF1"/>
    <w:rsid w:val="0075160C"/>
    <w:rsid w:val="0075166F"/>
    <w:rsid w:val="00751B8A"/>
    <w:rsid w:val="007531CC"/>
    <w:rsid w:val="00753330"/>
    <w:rsid w:val="0075360B"/>
    <w:rsid w:val="007545B9"/>
    <w:rsid w:val="00756E82"/>
    <w:rsid w:val="00757279"/>
    <w:rsid w:val="007603BE"/>
    <w:rsid w:val="0076191E"/>
    <w:rsid w:val="00761C97"/>
    <w:rsid w:val="00763447"/>
    <w:rsid w:val="00763617"/>
    <w:rsid w:val="007641A1"/>
    <w:rsid w:val="00764A41"/>
    <w:rsid w:val="007653F0"/>
    <w:rsid w:val="00765487"/>
    <w:rsid w:val="0076561C"/>
    <w:rsid w:val="00766A08"/>
    <w:rsid w:val="00767B53"/>
    <w:rsid w:val="00767EA6"/>
    <w:rsid w:val="00767FFE"/>
    <w:rsid w:val="0077016D"/>
    <w:rsid w:val="007703F4"/>
    <w:rsid w:val="0077169D"/>
    <w:rsid w:val="00772748"/>
    <w:rsid w:val="0077594D"/>
    <w:rsid w:val="00775A7C"/>
    <w:rsid w:val="00780CE2"/>
    <w:rsid w:val="00780E76"/>
    <w:rsid w:val="00780FCC"/>
    <w:rsid w:val="0078203A"/>
    <w:rsid w:val="0078263A"/>
    <w:rsid w:val="00782F0A"/>
    <w:rsid w:val="0078303A"/>
    <w:rsid w:val="00783407"/>
    <w:rsid w:val="00784086"/>
    <w:rsid w:val="007840CB"/>
    <w:rsid w:val="00784F8C"/>
    <w:rsid w:val="00786EBE"/>
    <w:rsid w:val="00787D45"/>
    <w:rsid w:val="007905E2"/>
    <w:rsid w:val="00790E5F"/>
    <w:rsid w:val="00790F11"/>
    <w:rsid w:val="00792EB7"/>
    <w:rsid w:val="00792F49"/>
    <w:rsid w:val="007959A6"/>
    <w:rsid w:val="00795C7D"/>
    <w:rsid w:val="00796406"/>
    <w:rsid w:val="00797086"/>
    <w:rsid w:val="00797D12"/>
    <w:rsid w:val="007A03A9"/>
    <w:rsid w:val="007A03D1"/>
    <w:rsid w:val="007A0538"/>
    <w:rsid w:val="007A25C8"/>
    <w:rsid w:val="007A4181"/>
    <w:rsid w:val="007A43E1"/>
    <w:rsid w:val="007A49BB"/>
    <w:rsid w:val="007A4F6D"/>
    <w:rsid w:val="007A547E"/>
    <w:rsid w:val="007A555A"/>
    <w:rsid w:val="007A56FE"/>
    <w:rsid w:val="007A5D47"/>
    <w:rsid w:val="007A63E8"/>
    <w:rsid w:val="007A6FA7"/>
    <w:rsid w:val="007B0584"/>
    <w:rsid w:val="007B08C6"/>
    <w:rsid w:val="007B2118"/>
    <w:rsid w:val="007B2D06"/>
    <w:rsid w:val="007B3F69"/>
    <w:rsid w:val="007B421C"/>
    <w:rsid w:val="007B4D83"/>
    <w:rsid w:val="007B60EA"/>
    <w:rsid w:val="007B66A4"/>
    <w:rsid w:val="007B7317"/>
    <w:rsid w:val="007C0E93"/>
    <w:rsid w:val="007C266F"/>
    <w:rsid w:val="007C5290"/>
    <w:rsid w:val="007C56BC"/>
    <w:rsid w:val="007C650D"/>
    <w:rsid w:val="007C6606"/>
    <w:rsid w:val="007D0EDC"/>
    <w:rsid w:val="007D1BAE"/>
    <w:rsid w:val="007D2C9B"/>
    <w:rsid w:val="007D346D"/>
    <w:rsid w:val="007D3B2A"/>
    <w:rsid w:val="007D4F1A"/>
    <w:rsid w:val="007D696B"/>
    <w:rsid w:val="007D6FEC"/>
    <w:rsid w:val="007D7B21"/>
    <w:rsid w:val="007E01B6"/>
    <w:rsid w:val="007E1325"/>
    <w:rsid w:val="007E1464"/>
    <w:rsid w:val="007E15F1"/>
    <w:rsid w:val="007E1A04"/>
    <w:rsid w:val="007E2358"/>
    <w:rsid w:val="007E2920"/>
    <w:rsid w:val="007E3B42"/>
    <w:rsid w:val="007E3E63"/>
    <w:rsid w:val="007E3F9B"/>
    <w:rsid w:val="007E4317"/>
    <w:rsid w:val="007E5096"/>
    <w:rsid w:val="007E5237"/>
    <w:rsid w:val="007E55F7"/>
    <w:rsid w:val="007E5965"/>
    <w:rsid w:val="007E6547"/>
    <w:rsid w:val="007E6F69"/>
    <w:rsid w:val="007E7B2F"/>
    <w:rsid w:val="007E7D1A"/>
    <w:rsid w:val="007F0B20"/>
    <w:rsid w:val="007F0F29"/>
    <w:rsid w:val="007F1885"/>
    <w:rsid w:val="007F1F3C"/>
    <w:rsid w:val="007F31C7"/>
    <w:rsid w:val="007F3FBD"/>
    <w:rsid w:val="007F4E57"/>
    <w:rsid w:val="007F4EBC"/>
    <w:rsid w:val="007F521B"/>
    <w:rsid w:val="007F53A2"/>
    <w:rsid w:val="007F540B"/>
    <w:rsid w:val="007F6D87"/>
    <w:rsid w:val="007F7002"/>
    <w:rsid w:val="007F7A96"/>
    <w:rsid w:val="007F7F21"/>
    <w:rsid w:val="007F7FE4"/>
    <w:rsid w:val="00800857"/>
    <w:rsid w:val="00800C5C"/>
    <w:rsid w:val="00801E65"/>
    <w:rsid w:val="008025EF"/>
    <w:rsid w:val="008025FE"/>
    <w:rsid w:val="00803BD8"/>
    <w:rsid w:val="00803EBE"/>
    <w:rsid w:val="008042E7"/>
    <w:rsid w:val="00805A8B"/>
    <w:rsid w:val="00807A92"/>
    <w:rsid w:val="008103B7"/>
    <w:rsid w:val="008106B9"/>
    <w:rsid w:val="008108BA"/>
    <w:rsid w:val="00810A34"/>
    <w:rsid w:val="00811306"/>
    <w:rsid w:val="008134F7"/>
    <w:rsid w:val="00813EC7"/>
    <w:rsid w:val="00815062"/>
    <w:rsid w:val="008151FB"/>
    <w:rsid w:val="00815C53"/>
    <w:rsid w:val="00816328"/>
    <w:rsid w:val="008166DD"/>
    <w:rsid w:val="00817911"/>
    <w:rsid w:val="00817C87"/>
    <w:rsid w:val="0082066C"/>
    <w:rsid w:val="008218E5"/>
    <w:rsid w:val="00821AE2"/>
    <w:rsid w:val="00824048"/>
    <w:rsid w:val="00824AE4"/>
    <w:rsid w:val="00826469"/>
    <w:rsid w:val="00826596"/>
    <w:rsid w:val="008265DC"/>
    <w:rsid w:val="00827731"/>
    <w:rsid w:val="00830770"/>
    <w:rsid w:val="00830E5F"/>
    <w:rsid w:val="00831484"/>
    <w:rsid w:val="00832A59"/>
    <w:rsid w:val="00833BC1"/>
    <w:rsid w:val="008353FD"/>
    <w:rsid w:val="0083542C"/>
    <w:rsid w:val="0083578F"/>
    <w:rsid w:val="00835AE1"/>
    <w:rsid w:val="008362E4"/>
    <w:rsid w:val="00836BE8"/>
    <w:rsid w:val="00836E40"/>
    <w:rsid w:val="008407BD"/>
    <w:rsid w:val="0084130A"/>
    <w:rsid w:val="00841339"/>
    <w:rsid w:val="00841C74"/>
    <w:rsid w:val="0084202E"/>
    <w:rsid w:val="0084209E"/>
    <w:rsid w:val="00842FAD"/>
    <w:rsid w:val="008436CD"/>
    <w:rsid w:val="008444F5"/>
    <w:rsid w:val="008468B9"/>
    <w:rsid w:val="008507E5"/>
    <w:rsid w:val="00851599"/>
    <w:rsid w:val="00851768"/>
    <w:rsid w:val="00851A06"/>
    <w:rsid w:val="00852DFE"/>
    <w:rsid w:val="00852E11"/>
    <w:rsid w:val="00853F78"/>
    <w:rsid w:val="00855899"/>
    <w:rsid w:val="00855D4F"/>
    <w:rsid w:val="00856ABD"/>
    <w:rsid w:val="008573EC"/>
    <w:rsid w:val="00857C2E"/>
    <w:rsid w:val="0086142D"/>
    <w:rsid w:val="00862CA9"/>
    <w:rsid w:val="008645DE"/>
    <w:rsid w:val="00865B89"/>
    <w:rsid w:val="00866401"/>
    <w:rsid w:val="008665DA"/>
    <w:rsid w:val="00867C23"/>
    <w:rsid w:val="00867E8F"/>
    <w:rsid w:val="00870AD6"/>
    <w:rsid w:val="008714E8"/>
    <w:rsid w:val="00871AC4"/>
    <w:rsid w:val="0087215D"/>
    <w:rsid w:val="00872702"/>
    <w:rsid w:val="0087297A"/>
    <w:rsid w:val="00872A5D"/>
    <w:rsid w:val="00872C2B"/>
    <w:rsid w:val="008733F0"/>
    <w:rsid w:val="00873EAA"/>
    <w:rsid w:val="0087615B"/>
    <w:rsid w:val="00877CC5"/>
    <w:rsid w:val="0088105C"/>
    <w:rsid w:val="008812D9"/>
    <w:rsid w:val="00881436"/>
    <w:rsid w:val="00881888"/>
    <w:rsid w:val="008823B6"/>
    <w:rsid w:val="00882D2F"/>
    <w:rsid w:val="0088357C"/>
    <w:rsid w:val="008835A4"/>
    <w:rsid w:val="00883F7A"/>
    <w:rsid w:val="00884BF7"/>
    <w:rsid w:val="00884D56"/>
    <w:rsid w:val="00885B34"/>
    <w:rsid w:val="00885C31"/>
    <w:rsid w:val="00885D14"/>
    <w:rsid w:val="00885D94"/>
    <w:rsid w:val="0088735F"/>
    <w:rsid w:val="008911BB"/>
    <w:rsid w:val="00891F72"/>
    <w:rsid w:val="008923A4"/>
    <w:rsid w:val="00893A3B"/>
    <w:rsid w:val="00895329"/>
    <w:rsid w:val="00895681"/>
    <w:rsid w:val="00896895"/>
    <w:rsid w:val="00896FDD"/>
    <w:rsid w:val="00897290"/>
    <w:rsid w:val="008975F6"/>
    <w:rsid w:val="00897AF6"/>
    <w:rsid w:val="00897BFB"/>
    <w:rsid w:val="008A0307"/>
    <w:rsid w:val="008A053C"/>
    <w:rsid w:val="008A0FD4"/>
    <w:rsid w:val="008A1115"/>
    <w:rsid w:val="008A212C"/>
    <w:rsid w:val="008A25EB"/>
    <w:rsid w:val="008A2701"/>
    <w:rsid w:val="008A47FB"/>
    <w:rsid w:val="008A4CC4"/>
    <w:rsid w:val="008A4E6D"/>
    <w:rsid w:val="008A5C9D"/>
    <w:rsid w:val="008A69B0"/>
    <w:rsid w:val="008A71FB"/>
    <w:rsid w:val="008B005C"/>
    <w:rsid w:val="008B01E5"/>
    <w:rsid w:val="008B05CD"/>
    <w:rsid w:val="008B064F"/>
    <w:rsid w:val="008B0EC3"/>
    <w:rsid w:val="008B3A86"/>
    <w:rsid w:val="008B4E76"/>
    <w:rsid w:val="008B56F1"/>
    <w:rsid w:val="008B6693"/>
    <w:rsid w:val="008B6FDB"/>
    <w:rsid w:val="008B701B"/>
    <w:rsid w:val="008C09A1"/>
    <w:rsid w:val="008C0C8E"/>
    <w:rsid w:val="008C0CD1"/>
    <w:rsid w:val="008C107F"/>
    <w:rsid w:val="008C24BA"/>
    <w:rsid w:val="008C2E01"/>
    <w:rsid w:val="008C2FB6"/>
    <w:rsid w:val="008C3CA7"/>
    <w:rsid w:val="008C451C"/>
    <w:rsid w:val="008C5D88"/>
    <w:rsid w:val="008C66A5"/>
    <w:rsid w:val="008C6C2C"/>
    <w:rsid w:val="008C7B8B"/>
    <w:rsid w:val="008C7D49"/>
    <w:rsid w:val="008C7D8E"/>
    <w:rsid w:val="008C7F51"/>
    <w:rsid w:val="008D0C83"/>
    <w:rsid w:val="008D2254"/>
    <w:rsid w:val="008D28A8"/>
    <w:rsid w:val="008D3844"/>
    <w:rsid w:val="008D4353"/>
    <w:rsid w:val="008D47D6"/>
    <w:rsid w:val="008D4D1B"/>
    <w:rsid w:val="008D5E46"/>
    <w:rsid w:val="008D6AAE"/>
    <w:rsid w:val="008D6F87"/>
    <w:rsid w:val="008D7869"/>
    <w:rsid w:val="008D7B53"/>
    <w:rsid w:val="008E0744"/>
    <w:rsid w:val="008E124F"/>
    <w:rsid w:val="008E1876"/>
    <w:rsid w:val="008E1F35"/>
    <w:rsid w:val="008E2880"/>
    <w:rsid w:val="008E291C"/>
    <w:rsid w:val="008E448D"/>
    <w:rsid w:val="008E47C8"/>
    <w:rsid w:val="008E51E9"/>
    <w:rsid w:val="008E5812"/>
    <w:rsid w:val="008E5D3D"/>
    <w:rsid w:val="008E664F"/>
    <w:rsid w:val="008E7593"/>
    <w:rsid w:val="008E78FA"/>
    <w:rsid w:val="008E7EB5"/>
    <w:rsid w:val="008F006C"/>
    <w:rsid w:val="008F2323"/>
    <w:rsid w:val="008F304B"/>
    <w:rsid w:val="008F35A3"/>
    <w:rsid w:val="008F3A3C"/>
    <w:rsid w:val="008F3B71"/>
    <w:rsid w:val="008F432F"/>
    <w:rsid w:val="008F451E"/>
    <w:rsid w:val="008F4BA6"/>
    <w:rsid w:val="008F56EA"/>
    <w:rsid w:val="008F5740"/>
    <w:rsid w:val="008F5836"/>
    <w:rsid w:val="008F5A54"/>
    <w:rsid w:val="008F5B19"/>
    <w:rsid w:val="008F7226"/>
    <w:rsid w:val="00900463"/>
    <w:rsid w:val="00901136"/>
    <w:rsid w:val="00901311"/>
    <w:rsid w:val="0090148C"/>
    <w:rsid w:val="00901A0F"/>
    <w:rsid w:val="0090209D"/>
    <w:rsid w:val="00902740"/>
    <w:rsid w:val="009028B1"/>
    <w:rsid w:val="00903531"/>
    <w:rsid w:val="00903FD8"/>
    <w:rsid w:val="00904B03"/>
    <w:rsid w:val="0090539D"/>
    <w:rsid w:val="009064CA"/>
    <w:rsid w:val="00907000"/>
    <w:rsid w:val="00907CB6"/>
    <w:rsid w:val="00911D4C"/>
    <w:rsid w:val="00911EA6"/>
    <w:rsid w:val="00912345"/>
    <w:rsid w:val="0091315A"/>
    <w:rsid w:val="009138D3"/>
    <w:rsid w:val="0091507B"/>
    <w:rsid w:val="0091618F"/>
    <w:rsid w:val="00917571"/>
    <w:rsid w:val="00917F46"/>
    <w:rsid w:val="00922447"/>
    <w:rsid w:val="0092280B"/>
    <w:rsid w:val="00922AA3"/>
    <w:rsid w:val="009234E8"/>
    <w:rsid w:val="00923C3B"/>
    <w:rsid w:val="009245B6"/>
    <w:rsid w:val="00924E57"/>
    <w:rsid w:val="009254C7"/>
    <w:rsid w:val="0092618A"/>
    <w:rsid w:val="009278A3"/>
    <w:rsid w:val="009310F2"/>
    <w:rsid w:val="00931D02"/>
    <w:rsid w:val="00933FC1"/>
    <w:rsid w:val="009341DC"/>
    <w:rsid w:val="00934E48"/>
    <w:rsid w:val="00935E40"/>
    <w:rsid w:val="00936050"/>
    <w:rsid w:val="00936297"/>
    <w:rsid w:val="00936A31"/>
    <w:rsid w:val="00940A33"/>
    <w:rsid w:val="00940A96"/>
    <w:rsid w:val="00940C5D"/>
    <w:rsid w:val="00940FCD"/>
    <w:rsid w:val="0094183F"/>
    <w:rsid w:val="00943657"/>
    <w:rsid w:val="00943CAD"/>
    <w:rsid w:val="00943F3A"/>
    <w:rsid w:val="0094469B"/>
    <w:rsid w:val="00944917"/>
    <w:rsid w:val="00945371"/>
    <w:rsid w:val="00945577"/>
    <w:rsid w:val="00945DE6"/>
    <w:rsid w:val="009461A3"/>
    <w:rsid w:val="00947726"/>
    <w:rsid w:val="00950987"/>
    <w:rsid w:val="009521EA"/>
    <w:rsid w:val="0095236F"/>
    <w:rsid w:val="00952895"/>
    <w:rsid w:val="00952ED9"/>
    <w:rsid w:val="009536BE"/>
    <w:rsid w:val="00953B98"/>
    <w:rsid w:val="00955061"/>
    <w:rsid w:val="00955108"/>
    <w:rsid w:val="00955D4A"/>
    <w:rsid w:val="0095649C"/>
    <w:rsid w:val="00956A35"/>
    <w:rsid w:val="00956F82"/>
    <w:rsid w:val="009574FF"/>
    <w:rsid w:val="009609EC"/>
    <w:rsid w:val="00962C61"/>
    <w:rsid w:val="00963895"/>
    <w:rsid w:val="00963DDD"/>
    <w:rsid w:val="00965785"/>
    <w:rsid w:val="00965E55"/>
    <w:rsid w:val="0096643D"/>
    <w:rsid w:val="00966BED"/>
    <w:rsid w:val="00971EC5"/>
    <w:rsid w:val="00972438"/>
    <w:rsid w:val="00972683"/>
    <w:rsid w:val="009730C7"/>
    <w:rsid w:val="0097331A"/>
    <w:rsid w:val="00973C8C"/>
    <w:rsid w:val="00974A2D"/>
    <w:rsid w:val="009750D6"/>
    <w:rsid w:val="00975392"/>
    <w:rsid w:val="00976DE9"/>
    <w:rsid w:val="00980A73"/>
    <w:rsid w:val="00980EC8"/>
    <w:rsid w:val="00981076"/>
    <w:rsid w:val="009831D0"/>
    <w:rsid w:val="00983B62"/>
    <w:rsid w:val="0098492C"/>
    <w:rsid w:val="00985CDB"/>
    <w:rsid w:val="009879AB"/>
    <w:rsid w:val="009903F7"/>
    <w:rsid w:val="00991056"/>
    <w:rsid w:val="009916E6"/>
    <w:rsid w:val="009918BF"/>
    <w:rsid w:val="009921D4"/>
    <w:rsid w:val="009923A4"/>
    <w:rsid w:val="00992813"/>
    <w:rsid w:val="009934FD"/>
    <w:rsid w:val="00993D55"/>
    <w:rsid w:val="009950D8"/>
    <w:rsid w:val="009951DD"/>
    <w:rsid w:val="009953AB"/>
    <w:rsid w:val="00995BAE"/>
    <w:rsid w:val="00995D14"/>
    <w:rsid w:val="00995E25"/>
    <w:rsid w:val="00996125"/>
    <w:rsid w:val="00997886"/>
    <w:rsid w:val="009A011A"/>
    <w:rsid w:val="009A13E8"/>
    <w:rsid w:val="009A15DB"/>
    <w:rsid w:val="009A1ADF"/>
    <w:rsid w:val="009A297F"/>
    <w:rsid w:val="009A31CF"/>
    <w:rsid w:val="009A6D74"/>
    <w:rsid w:val="009A7606"/>
    <w:rsid w:val="009B0FCD"/>
    <w:rsid w:val="009B1CBB"/>
    <w:rsid w:val="009B1DE9"/>
    <w:rsid w:val="009B28E5"/>
    <w:rsid w:val="009B39DE"/>
    <w:rsid w:val="009B4362"/>
    <w:rsid w:val="009B4D59"/>
    <w:rsid w:val="009B553B"/>
    <w:rsid w:val="009B5742"/>
    <w:rsid w:val="009B58FC"/>
    <w:rsid w:val="009B59DC"/>
    <w:rsid w:val="009B63ED"/>
    <w:rsid w:val="009B6613"/>
    <w:rsid w:val="009B67A6"/>
    <w:rsid w:val="009B6C5B"/>
    <w:rsid w:val="009B7735"/>
    <w:rsid w:val="009B7F2A"/>
    <w:rsid w:val="009C153A"/>
    <w:rsid w:val="009C1A37"/>
    <w:rsid w:val="009C25AD"/>
    <w:rsid w:val="009C357E"/>
    <w:rsid w:val="009C516A"/>
    <w:rsid w:val="009C56FB"/>
    <w:rsid w:val="009C5745"/>
    <w:rsid w:val="009C5837"/>
    <w:rsid w:val="009C68C8"/>
    <w:rsid w:val="009C76B1"/>
    <w:rsid w:val="009D1467"/>
    <w:rsid w:val="009D2ACB"/>
    <w:rsid w:val="009D2C3D"/>
    <w:rsid w:val="009D320D"/>
    <w:rsid w:val="009D4ADA"/>
    <w:rsid w:val="009D54B3"/>
    <w:rsid w:val="009D54C8"/>
    <w:rsid w:val="009D619D"/>
    <w:rsid w:val="009D635D"/>
    <w:rsid w:val="009D68C2"/>
    <w:rsid w:val="009D7B15"/>
    <w:rsid w:val="009E1D77"/>
    <w:rsid w:val="009E265B"/>
    <w:rsid w:val="009E26EC"/>
    <w:rsid w:val="009E2A9A"/>
    <w:rsid w:val="009E2D2A"/>
    <w:rsid w:val="009E3128"/>
    <w:rsid w:val="009E31A1"/>
    <w:rsid w:val="009E342C"/>
    <w:rsid w:val="009E49EC"/>
    <w:rsid w:val="009E540D"/>
    <w:rsid w:val="009E5911"/>
    <w:rsid w:val="009E5BB9"/>
    <w:rsid w:val="009E61DE"/>
    <w:rsid w:val="009E6AB4"/>
    <w:rsid w:val="009E704E"/>
    <w:rsid w:val="009E73FF"/>
    <w:rsid w:val="009E7D16"/>
    <w:rsid w:val="009E7D97"/>
    <w:rsid w:val="009F0A38"/>
    <w:rsid w:val="009F1042"/>
    <w:rsid w:val="009F209F"/>
    <w:rsid w:val="009F2CDE"/>
    <w:rsid w:val="009F357B"/>
    <w:rsid w:val="009F35A5"/>
    <w:rsid w:val="009F4D5C"/>
    <w:rsid w:val="009F54BD"/>
    <w:rsid w:val="009F5E23"/>
    <w:rsid w:val="009F694D"/>
    <w:rsid w:val="009F7816"/>
    <w:rsid w:val="009F7AFE"/>
    <w:rsid w:val="00A0062A"/>
    <w:rsid w:val="00A00A7F"/>
    <w:rsid w:val="00A00E15"/>
    <w:rsid w:val="00A01E6D"/>
    <w:rsid w:val="00A022B5"/>
    <w:rsid w:val="00A025AE"/>
    <w:rsid w:val="00A0325E"/>
    <w:rsid w:val="00A0487B"/>
    <w:rsid w:val="00A04B78"/>
    <w:rsid w:val="00A05D87"/>
    <w:rsid w:val="00A06E08"/>
    <w:rsid w:val="00A0756C"/>
    <w:rsid w:val="00A07BA3"/>
    <w:rsid w:val="00A07F94"/>
    <w:rsid w:val="00A10982"/>
    <w:rsid w:val="00A11928"/>
    <w:rsid w:val="00A12137"/>
    <w:rsid w:val="00A157F8"/>
    <w:rsid w:val="00A15C03"/>
    <w:rsid w:val="00A166D3"/>
    <w:rsid w:val="00A16718"/>
    <w:rsid w:val="00A16E66"/>
    <w:rsid w:val="00A200E4"/>
    <w:rsid w:val="00A21AB8"/>
    <w:rsid w:val="00A2355B"/>
    <w:rsid w:val="00A2424F"/>
    <w:rsid w:val="00A245BB"/>
    <w:rsid w:val="00A25880"/>
    <w:rsid w:val="00A25CB4"/>
    <w:rsid w:val="00A268AC"/>
    <w:rsid w:val="00A27C9D"/>
    <w:rsid w:val="00A301DE"/>
    <w:rsid w:val="00A30C53"/>
    <w:rsid w:val="00A30EFB"/>
    <w:rsid w:val="00A33130"/>
    <w:rsid w:val="00A33232"/>
    <w:rsid w:val="00A3335E"/>
    <w:rsid w:val="00A33813"/>
    <w:rsid w:val="00A339E3"/>
    <w:rsid w:val="00A33E96"/>
    <w:rsid w:val="00A34044"/>
    <w:rsid w:val="00A34E50"/>
    <w:rsid w:val="00A36AB3"/>
    <w:rsid w:val="00A37E90"/>
    <w:rsid w:val="00A40020"/>
    <w:rsid w:val="00A40202"/>
    <w:rsid w:val="00A40A7D"/>
    <w:rsid w:val="00A40C67"/>
    <w:rsid w:val="00A418F8"/>
    <w:rsid w:val="00A41DE4"/>
    <w:rsid w:val="00A41FA2"/>
    <w:rsid w:val="00A41FF4"/>
    <w:rsid w:val="00A42058"/>
    <w:rsid w:val="00A439F6"/>
    <w:rsid w:val="00A44A98"/>
    <w:rsid w:val="00A44D6E"/>
    <w:rsid w:val="00A4591B"/>
    <w:rsid w:val="00A45995"/>
    <w:rsid w:val="00A45A6D"/>
    <w:rsid w:val="00A4748C"/>
    <w:rsid w:val="00A47822"/>
    <w:rsid w:val="00A50724"/>
    <w:rsid w:val="00A50806"/>
    <w:rsid w:val="00A50889"/>
    <w:rsid w:val="00A508C9"/>
    <w:rsid w:val="00A50D19"/>
    <w:rsid w:val="00A514AD"/>
    <w:rsid w:val="00A53A52"/>
    <w:rsid w:val="00A540B0"/>
    <w:rsid w:val="00A54132"/>
    <w:rsid w:val="00A547C0"/>
    <w:rsid w:val="00A54A19"/>
    <w:rsid w:val="00A55D23"/>
    <w:rsid w:val="00A564E0"/>
    <w:rsid w:val="00A5658C"/>
    <w:rsid w:val="00A60544"/>
    <w:rsid w:val="00A60786"/>
    <w:rsid w:val="00A6085E"/>
    <w:rsid w:val="00A61370"/>
    <w:rsid w:val="00A62693"/>
    <w:rsid w:val="00A62946"/>
    <w:rsid w:val="00A629B0"/>
    <w:rsid w:val="00A63078"/>
    <w:rsid w:val="00A63B0D"/>
    <w:rsid w:val="00A63DB0"/>
    <w:rsid w:val="00A6443E"/>
    <w:rsid w:val="00A64995"/>
    <w:rsid w:val="00A64D90"/>
    <w:rsid w:val="00A6546A"/>
    <w:rsid w:val="00A66AA7"/>
    <w:rsid w:val="00A66F70"/>
    <w:rsid w:val="00A67549"/>
    <w:rsid w:val="00A67F23"/>
    <w:rsid w:val="00A7004B"/>
    <w:rsid w:val="00A70C4F"/>
    <w:rsid w:val="00A70EC5"/>
    <w:rsid w:val="00A71919"/>
    <w:rsid w:val="00A73A01"/>
    <w:rsid w:val="00A73F5D"/>
    <w:rsid w:val="00A74462"/>
    <w:rsid w:val="00A7567A"/>
    <w:rsid w:val="00A75DC1"/>
    <w:rsid w:val="00A75F8C"/>
    <w:rsid w:val="00A7698B"/>
    <w:rsid w:val="00A770B6"/>
    <w:rsid w:val="00A8032A"/>
    <w:rsid w:val="00A81D84"/>
    <w:rsid w:val="00A82591"/>
    <w:rsid w:val="00A83DAD"/>
    <w:rsid w:val="00A84303"/>
    <w:rsid w:val="00A843B9"/>
    <w:rsid w:val="00A8579B"/>
    <w:rsid w:val="00A85BEE"/>
    <w:rsid w:val="00A87982"/>
    <w:rsid w:val="00A87B50"/>
    <w:rsid w:val="00A901D5"/>
    <w:rsid w:val="00A907FE"/>
    <w:rsid w:val="00A913E1"/>
    <w:rsid w:val="00A91C87"/>
    <w:rsid w:val="00A92145"/>
    <w:rsid w:val="00A924F3"/>
    <w:rsid w:val="00A9365F"/>
    <w:rsid w:val="00A94786"/>
    <w:rsid w:val="00A95BAE"/>
    <w:rsid w:val="00A96985"/>
    <w:rsid w:val="00A96D2A"/>
    <w:rsid w:val="00AA0A66"/>
    <w:rsid w:val="00AA0C9F"/>
    <w:rsid w:val="00AA1449"/>
    <w:rsid w:val="00AA22B3"/>
    <w:rsid w:val="00AA387A"/>
    <w:rsid w:val="00AA3905"/>
    <w:rsid w:val="00AA3B83"/>
    <w:rsid w:val="00AA5B58"/>
    <w:rsid w:val="00AA5D57"/>
    <w:rsid w:val="00AA5E56"/>
    <w:rsid w:val="00AA5EFF"/>
    <w:rsid w:val="00AA712E"/>
    <w:rsid w:val="00AB3736"/>
    <w:rsid w:val="00AB3A08"/>
    <w:rsid w:val="00AB427F"/>
    <w:rsid w:val="00AB4BF0"/>
    <w:rsid w:val="00AB506D"/>
    <w:rsid w:val="00AB5596"/>
    <w:rsid w:val="00AB5C18"/>
    <w:rsid w:val="00AB646D"/>
    <w:rsid w:val="00AB68A5"/>
    <w:rsid w:val="00AB69A3"/>
    <w:rsid w:val="00AB73AB"/>
    <w:rsid w:val="00AC005B"/>
    <w:rsid w:val="00AC0203"/>
    <w:rsid w:val="00AC36D3"/>
    <w:rsid w:val="00AC41A9"/>
    <w:rsid w:val="00AC5ADA"/>
    <w:rsid w:val="00AC6166"/>
    <w:rsid w:val="00AC71E0"/>
    <w:rsid w:val="00AC72AD"/>
    <w:rsid w:val="00AC7A92"/>
    <w:rsid w:val="00AD0315"/>
    <w:rsid w:val="00AD124A"/>
    <w:rsid w:val="00AD1300"/>
    <w:rsid w:val="00AD37DF"/>
    <w:rsid w:val="00AD4ED1"/>
    <w:rsid w:val="00AD5A89"/>
    <w:rsid w:val="00AD6940"/>
    <w:rsid w:val="00AD7DCC"/>
    <w:rsid w:val="00AE1180"/>
    <w:rsid w:val="00AE41E4"/>
    <w:rsid w:val="00AE465F"/>
    <w:rsid w:val="00AE5463"/>
    <w:rsid w:val="00AE6031"/>
    <w:rsid w:val="00AE7A51"/>
    <w:rsid w:val="00AF033A"/>
    <w:rsid w:val="00AF1168"/>
    <w:rsid w:val="00AF1C0C"/>
    <w:rsid w:val="00AF1F0C"/>
    <w:rsid w:val="00AF4C21"/>
    <w:rsid w:val="00AF5054"/>
    <w:rsid w:val="00AF68F8"/>
    <w:rsid w:val="00AF6BE9"/>
    <w:rsid w:val="00AF6F64"/>
    <w:rsid w:val="00AF72D9"/>
    <w:rsid w:val="00B0071A"/>
    <w:rsid w:val="00B0146F"/>
    <w:rsid w:val="00B0239C"/>
    <w:rsid w:val="00B02BBE"/>
    <w:rsid w:val="00B045D7"/>
    <w:rsid w:val="00B0480E"/>
    <w:rsid w:val="00B04EA2"/>
    <w:rsid w:val="00B074CF"/>
    <w:rsid w:val="00B07A38"/>
    <w:rsid w:val="00B07E00"/>
    <w:rsid w:val="00B106E6"/>
    <w:rsid w:val="00B10D8F"/>
    <w:rsid w:val="00B110CB"/>
    <w:rsid w:val="00B113B3"/>
    <w:rsid w:val="00B11F78"/>
    <w:rsid w:val="00B12C2F"/>
    <w:rsid w:val="00B12EC0"/>
    <w:rsid w:val="00B12FAF"/>
    <w:rsid w:val="00B13174"/>
    <w:rsid w:val="00B14F0B"/>
    <w:rsid w:val="00B15BF5"/>
    <w:rsid w:val="00B15DD9"/>
    <w:rsid w:val="00B16F18"/>
    <w:rsid w:val="00B172C7"/>
    <w:rsid w:val="00B17751"/>
    <w:rsid w:val="00B21804"/>
    <w:rsid w:val="00B21857"/>
    <w:rsid w:val="00B218E9"/>
    <w:rsid w:val="00B22CE5"/>
    <w:rsid w:val="00B23085"/>
    <w:rsid w:val="00B234F3"/>
    <w:rsid w:val="00B2584C"/>
    <w:rsid w:val="00B263B9"/>
    <w:rsid w:val="00B273DA"/>
    <w:rsid w:val="00B27CB5"/>
    <w:rsid w:val="00B3049C"/>
    <w:rsid w:val="00B308AA"/>
    <w:rsid w:val="00B30E96"/>
    <w:rsid w:val="00B30FE8"/>
    <w:rsid w:val="00B3106C"/>
    <w:rsid w:val="00B319FF"/>
    <w:rsid w:val="00B3229D"/>
    <w:rsid w:val="00B3299F"/>
    <w:rsid w:val="00B32E25"/>
    <w:rsid w:val="00B32E87"/>
    <w:rsid w:val="00B32F15"/>
    <w:rsid w:val="00B33467"/>
    <w:rsid w:val="00B3385E"/>
    <w:rsid w:val="00B33A08"/>
    <w:rsid w:val="00B343C4"/>
    <w:rsid w:val="00B34539"/>
    <w:rsid w:val="00B35995"/>
    <w:rsid w:val="00B35A78"/>
    <w:rsid w:val="00B367EA"/>
    <w:rsid w:val="00B369FD"/>
    <w:rsid w:val="00B36E9A"/>
    <w:rsid w:val="00B37267"/>
    <w:rsid w:val="00B37643"/>
    <w:rsid w:val="00B3799A"/>
    <w:rsid w:val="00B37CC2"/>
    <w:rsid w:val="00B37D40"/>
    <w:rsid w:val="00B400D5"/>
    <w:rsid w:val="00B408C5"/>
    <w:rsid w:val="00B4097A"/>
    <w:rsid w:val="00B40C51"/>
    <w:rsid w:val="00B41024"/>
    <w:rsid w:val="00B412EC"/>
    <w:rsid w:val="00B4139E"/>
    <w:rsid w:val="00B41C83"/>
    <w:rsid w:val="00B42CC3"/>
    <w:rsid w:val="00B42D8D"/>
    <w:rsid w:val="00B433F1"/>
    <w:rsid w:val="00B43666"/>
    <w:rsid w:val="00B437E3"/>
    <w:rsid w:val="00B443A4"/>
    <w:rsid w:val="00B44794"/>
    <w:rsid w:val="00B44928"/>
    <w:rsid w:val="00B452CB"/>
    <w:rsid w:val="00B46540"/>
    <w:rsid w:val="00B46736"/>
    <w:rsid w:val="00B467E9"/>
    <w:rsid w:val="00B476F4"/>
    <w:rsid w:val="00B502DF"/>
    <w:rsid w:val="00B50E8E"/>
    <w:rsid w:val="00B51EC3"/>
    <w:rsid w:val="00B52228"/>
    <w:rsid w:val="00B54EF6"/>
    <w:rsid w:val="00B54FCB"/>
    <w:rsid w:val="00B55C47"/>
    <w:rsid w:val="00B56CE7"/>
    <w:rsid w:val="00B5770F"/>
    <w:rsid w:val="00B57BF3"/>
    <w:rsid w:val="00B60501"/>
    <w:rsid w:val="00B60B37"/>
    <w:rsid w:val="00B61AC9"/>
    <w:rsid w:val="00B630AC"/>
    <w:rsid w:val="00B6423C"/>
    <w:rsid w:val="00B6453C"/>
    <w:rsid w:val="00B64710"/>
    <w:rsid w:val="00B6625A"/>
    <w:rsid w:val="00B6654A"/>
    <w:rsid w:val="00B66FD0"/>
    <w:rsid w:val="00B7011F"/>
    <w:rsid w:val="00B70A38"/>
    <w:rsid w:val="00B70BF5"/>
    <w:rsid w:val="00B71B11"/>
    <w:rsid w:val="00B72146"/>
    <w:rsid w:val="00B72367"/>
    <w:rsid w:val="00B726AE"/>
    <w:rsid w:val="00B7273D"/>
    <w:rsid w:val="00B73ED8"/>
    <w:rsid w:val="00B741D7"/>
    <w:rsid w:val="00B74210"/>
    <w:rsid w:val="00B752A3"/>
    <w:rsid w:val="00B7608F"/>
    <w:rsid w:val="00B76BAB"/>
    <w:rsid w:val="00B76C72"/>
    <w:rsid w:val="00B76D27"/>
    <w:rsid w:val="00B778D5"/>
    <w:rsid w:val="00B80BD3"/>
    <w:rsid w:val="00B823FF"/>
    <w:rsid w:val="00B82796"/>
    <w:rsid w:val="00B827A6"/>
    <w:rsid w:val="00B82CCE"/>
    <w:rsid w:val="00B831A7"/>
    <w:rsid w:val="00B83849"/>
    <w:rsid w:val="00B8395E"/>
    <w:rsid w:val="00B83B08"/>
    <w:rsid w:val="00B83C63"/>
    <w:rsid w:val="00B8433A"/>
    <w:rsid w:val="00B846F2"/>
    <w:rsid w:val="00B853B4"/>
    <w:rsid w:val="00B8590E"/>
    <w:rsid w:val="00B8753F"/>
    <w:rsid w:val="00B87774"/>
    <w:rsid w:val="00B87DBA"/>
    <w:rsid w:val="00B901D4"/>
    <w:rsid w:val="00B91D09"/>
    <w:rsid w:val="00B93F91"/>
    <w:rsid w:val="00B948D4"/>
    <w:rsid w:val="00B94F27"/>
    <w:rsid w:val="00B958A3"/>
    <w:rsid w:val="00B964F8"/>
    <w:rsid w:val="00B965A2"/>
    <w:rsid w:val="00B96EC7"/>
    <w:rsid w:val="00B97004"/>
    <w:rsid w:val="00B974DD"/>
    <w:rsid w:val="00B9780D"/>
    <w:rsid w:val="00BA03B6"/>
    <w:rsid w:val="00BA0DDD"/>
    <w:rsid w:val="00BA145F"/>
    <w:rsid w:val="00BA15C7"/>
    <w:rsid w:val="00BA1A9B"/>
    <w:rsid w:val="00BA1CA1"/>
    <w:rsid w:val="00BA2B5E"/>
    <w:rsid w:val="00BA5EBC"/>
    <w:rsid w:val="00BA6552"/>
    <w:rsid w:val="00BA70EE"/>
    <w:rsid w:val="00BA71E1"/>
    <w:rsid w:val="00BA7547"/>
    <w:rsid w:val="00BA7B8C"/>
    <w:rsid w:val="00BB041D"/>
    <w:rsid w:val="00BB1AAF"/>
    <w:rsid w:val="00BB2712"/>
    <w:rsid w:val="00BB2985"/>
    <w:rsid w:val="00BB30BE"/>
    <w:rsid w:val="00BB3290"/>
    <w:rsid w:val="00BB3984"/>
    <w:rsid w:val="00BB431B"/>
    <w:rsid w:val="00BB53E1"/>
    <w:rsid w:val="00BB6F3F"/>
    <w:rsid w:val="00BC3066"/>
    <w:rsid w:val="00BC32DA"/>
    <w:rsid w:val="00BC3339"/>
    <w:rsid w:val="00BC355C"/>
    <w:rsid w:val="00BC39CE"/>
    <w:rsid w:val="00BC3A2A"/>
    <w:rsid w:val="00BC4D1C"/>
    <w:rsid w:val="00BC5101"/>
    <w:rsid w:val="00BC577B"/>
    <w:rsid w:val="00BC59F3"/>
    <w:rsid w:val="00BC6ACB"/>
    <w:rsid w:val="00BC75BC"/>
    <w:rsid w:val="00BD1381"/>
    <w:rsid w:val="00BD1D33"/>
    <w:rsid w:val="00BD27F6"/>
    <w:rsid w:val="00BD4CD9"/>
    <w:rsid w:val="00BD5FD9"/>
    <w:rsid w:val="00BD6855"/>
    <w:rsid w:val="00BD6987"/>
    <w:rsid w:val="00BD69BB"/>
    <w:rsid w:val="00BD748E"/>
    <w:rsid w:val="00BD7657"/>
    <w:rsid w:val="00BE0507"/>
    <w:rsid w:val="00BE0B3C"/>
    <w:rsid w:val="00BE1CDA"/>
    <w:rsid w:val="00BE3392"/>
    <w:rsid w:val="00BE438C"/>
    <w:rsid w:val="00BE495C"/>
    <w:rsid w:val="00BE4E97"/>
    <w:rsid w:val="00BE63B7"/>
    <w:rsid w:val="00BF0282"/>
    <w:rsid w:val="00BF1320"/>
    <w:rsid w:val="00BF1955"/>
    <w:rsid w:val="00BF205C"/>
    <w:rsid w:val="00BF2225"/>
    <w:rsid w:val="00BF328F"/>
    <w:rsid w:val="00BF3630"/>
    <w:rsid w:val="00BF3659"/>
    <w:rsid w:val="00BF3761"/>
    <w:rsid w:val="00BF42E6"/>
    <w:rsid w:val="00BF5C61"/>
    <w:rsid w:val="00BF6302"/>
    <w:rsid w:val="00BF75DD"/>
    <w:rsid w:val="00BF7648"/>
    <w:rsid w:val="00BF7B65"/>
    <w:rsid w:val="00C00320"/>
    <w:rsid w:val="00C03111"/>
    <w:rsid w:val="00C037DA"/>
    <w:rsid w:val="00C047D6"/>
    <w:rsid w:val="00C04B88"/>
    <w:rsid w:val="00C05043"/>
    <w:rsid w:val="00C05A70"/>
    <w:rsid w:val="00C05C74"/>
    <w:rsid w:val="00C05D63"/>
    <w:rsid w:val="00C07227"/>
    <w:rsid w:val="00C07BD6"/>
    <w:rsid w:val="00C10020"/>
    <w:rsid w:val="00C1169E"/>
    <w:rsid w:val="00C1227E"/>
    <w:rsid w:val="00C12483"/>
    <w:rsid w:val="00C1252F"/>
    <w:rsid w:val="00C12F73"/>
    <w:rsid w:val="00C13285"/>
    <w:rsid w:val="00C13F10"/>
    <w:rsid w:val="00C15E6E"/>
    <w:rsid w:val="00C175E6"/>
    <w:rsid w:val="00C20408"/>
    <w:rsid w:val="00C2080C"/>
    <w:rsid w:val="00C2090B"/>
    <w:rsid w:val="00C22771"/>
    <w:rsid w:val="00C231BE"/>
    <w:rsid w:val="00C2325F"/>
    <w:rsid w:val="00C23475"/>
    <w:rsid w:val="00C2506A"/>
    <w:rsid w:val="00C2584A"/>
    <w:rsid w:val="00C2606F"/>
    <w:rsid w:val="00C27861"/>
    <w:rsid w:val="00C27890"/>
    <w:rsid w:val="00C3060F"/>
    <w:rsid w:val="00C31ADF"/>
    <w:rsid w:val="00C32BBB"/>
    <w:rsid w:val="00C32D7E"/>
    <w:rsid w:val="00C339F9"/>
    <w:rsid w:val="00C33EC2"/>
    <w:rsid w:val="00C3429B"/>
    <w:rsid w:val="00C34EBF"/>
    <w:rsid w:val="00C351B4"/>
    <w:rsid w:val="00C35B51"/>
    <w:rsid w:val="00C35F4E"/>
    <w:rsid w:val="00C36FA7"/>
    <w:rsid w:val="00C374ED"/>
    <w:rsid w:val="00C377A6"/>
    <w:rsid w:val="00C40330"/>
    <w:rsid w:val="00C4048C"/>
    <w:rsid w:val="00C40845"/>
    <w:rsid w:val="00C415A0"/>
    <w:rsid w:val="00C417F4"/>
    <w:rsid w:val="00C41A40"/>
    <w:rsid w:val="00C42F38"/>
    <w:rsid w:val="00C432D9"/>
    <w:rsid w:val="00C43B4B"/>
    <w:rsid w:val="00C440D0"/>
    <w:rsid w:val="00C45039"/>
    <w:rsid w:val="00C4571D"/>
    <w:rsid w:val="00C45848"/>
    <w:rsid w:val="00C506E8"/>
    <w:rsid w:val="00C51589"/>
    <w:rsid w:val="00C51E6C"/>
    <w:rsid w:val="00C52C86"/>
    <w:rsid w:val="00C53ACD"/>
    <w:rsid w:val="00C54613"/>
    <w:rsid w:val="00C556B3"/>
    <w:rsid w:val="00C55DB5"/>
    <w:rsid w:val="00C57913"/>
    <w:rsid w:val="00C57F19"/>
    <w:rsid w:val="00C600EF"/>
    <w:rsid w:val="00C601E4"/>
    <w:rsid w:val="00C60ECA"/>
    <w:rsid w:val="00C6179F"/>
    <w:rsid w:val="00C61A15"/>
    <w:rsid w:val="00C62ED3"/>
    <w:rsid w:val="00C64F07"/>
    <w:rsid w:val="00C64F9A"/>
    <w:rsid w:val="00C652B2"/>
    <w:rsid w:val="00C65C99"/>
    <w:rsid w:val="00C6631C"/>
    <w:rsid w:val="00C66D49"/>
    <w:rsid w:val="00C67F53"/>
    <w:rsid w:val="00C714D0"/>
    <w:rsid w:val="00C726C1"/>
    <w:rsid w:val="00C72940"/>
    <w:rsid w:val="00C7440B"/>
    <w:rsid w:val="00C756C7"/>
    <w:rsid w:val="00C75FC8"/>
    <w:rsid w:val="00C76DD8"/>
    <w:rsid w:val="00C76F17"/>
    <w:rsid w:val="00C779AA"/>
    <w:rsid w:val="00C80630"/>
    <w:rsid w:val="00C8084A"/>
    <w:rsid w:val="00C810F6"/>
    <w:rsid w:val="00C81315"/>
    <w:rsid w:val="00C84756"/>
    <w:rsid w:val="00C86641"/>
    <w:rsid w:val="00C87A2C"/>
    <w:rsid w:val="00C87C38"/>
    <w:rsid w:val="00C90A30"/>
    <w:rsid w:val="00C90CBD"/>
    <w:rsid w:val="00C912DA"/>
    <w:rsid w:val="00C91E43"/>
    <w:rsid w:val="00C91F0A"/>
    <w:rsid w:val="00C938DC"/>
    <w:rsid w:val="00C93A9B"/>
    <w:rsid w:val="00C940D2"/>
    <w:rsid w:val="00C95215"/>
    <w:rsid w:val="00C958DD"/>
    <w:rsid w:val="00C9599E"/>
    <w:rsid w:val="00C95FE0"/>
    <w:rsid w:val="00C96011"/>
    <w:rsid w:val="00C96CDF"/>
    <w:rsid w:val="00C972A9"/>
    <w:rsid w:val="00C973E9"/>
    <w:rsid w:val="00C977F4"/>
    <w:rsid w:val="00C97ADB"/>
    <w:rsid w:val="00CA10B7"/>
    <w:rsid w:val="00CA1682"/>
    <w:rsid w:val="00CA1CFE"/>
    <w:rsid w:val="00CA3350"/>
    <w:rsid w:val="00CA437C"/>
    <w:rsid w:val="00CA59FE"/>
    <w:rsid w:val="00CA6AF5"/>
    <w:rsid w:val="00CA6FE9"/>
    <w:rsid w:val="00CA7826"/>
    <w:rsid w:val="00CA7C67"/>
    <w:rsid w:val="00CB04FC"/>
    <w:rsid w:val="00CB04FF"/>
    <w:rsid w:val="00CB06CB"/>
    <w:rsid w:val="00CB0E62"/>
    <w:rsid w:val="00CB0E89"/>
    <w:rsid w:val="00CB2091"/>
    <w:rsid w:val="00CB2162"/>
    <w:rsid w:val="00CB2F62"/>
    <w:rsid w:val="00CB41DC"/>
    <w:rsid w:val="00CB43C5"/>
    <w:rsid w:val="00CB58FD"/>
    <w:rsid w:val="00CB5AAF"/>
    <w:rsid w:val="00CB5ECB"/>
    <w:rsid w:val="00CB6AEA"/>
    <w:rsid w:val="00CB7A04"/>
    <w:rsid w:val="00CC0A05"/>
    <w:rsid w:val="00CC0D13"/>
    <w:rsid w:val="00CC0E64"/>
    <w:rsid w:val="00CC0F72"/>
    <w:rsid w:val="00CC23AA"/>
    <w:rsid w:val="00CC29A6"/>
    <w:rsid w:val="00CC3AE6"/>
    <w:rsid w:val="00CC606F"/>
    <w:rsid w:val="00CC6462"/>
    <w:rsid w:val="00CC6A72"/>
    <w:rsid w:val="00CC7151"/>
    <w:rsid w:val="00CC720F"/>
    <w:rsid w:val="00CD0B05"/>
    <w:rsid w:val="00CD0EF3"/>
    <w:rsid w:val="00CD170B"/>
    <w:rsid w:val="00CD1D2F"/>
    <w:rsid w:val="00CD2023"/>
    <w:rsid w:val="00CD2481"/>
    <w:rsid w:val="00CD2F11"/>
    <w:rsid w:val="00CD334D"/>
    <w:rsid w:val="00CD3BF0"/>
    <w:rsid w:val="00CD5043"/>
    <w:rsid w:val="00CD60D7"/>
    <w:rsid w:val="00CD6D1A"/>
    <w:rsid w:val="00CD7B88"/>
    <w:rsid w:val="00CE00B3"/>
    <w:rsid w:val="00CE0504"/>
    <w:rsid w:val="00CE063F"/>
    <w:rsid w:val="00CE1338"/>
    <w:rsid w:val="00CE17A4"/>
    <w:rsid w:val="00CE180B"/>
    <w:rsid w:val="00CE22B7"/>
    <w:rsid w:val="00CE3778"/>
    <w:rsid w:val="00CE3D3F"/>
    <w:rsid w:val="00CE54F4"/>
    <w:rsid w:val="00CE6462"/>
    <w:rsid w:val="00CE6798"/>
    <w:rsid w:val="00CF15FD"/>
    <w:rsid w:val="00CF1C56"/>
    <w:rsid w:val="00CF246A"/>
    <w:rsid w:val="00CF2C26"/>
    <w:rsid w:val="00CF469C"/>
    <w:rsid w:val="00CF487F"/>
    <w:rsid w:val="00CF4A90"/>
    <w:rsid w:val="00CF4FD5"/>
    <w:rsid w:val="00CF68F9"/>
    <w:rsid w:val="00CF7B65"/>
    <w:rsid w:val="00D01F84"/>
    <w:rsid w:val="00D0215C"/>
    <w:rsid w:val="00D02DF0"/>
    <w:rsid w:val="00D030D3"/>
    <w:rsid w:val="00D037CA"/>
    <w:rsid w:val="00D05D43"/>
    <w:rsid w:val="00D0611D"/>
    <w:rsid w:val="00D1093A"/>
    <w:rsid w:val="00D112AB"/>
    <w:rsid w:val="00D11D15"/>
    <w:rsid w:val="00D123C4"/>
    <w:rsid w:val="00D13157"/>
    <w:rsid w:val="00D13951"/>
    <w:rsid w:val="00D13E1E"/>
    <w:rsid w:val="00D1526B"/>
    <w:rsid w:val="00D158E5"/>
    <w:rsid w:val="00D15BE2"/>
    <w:rsid w:val="00D162D6"/>
    <w:rsid w:val="00D165C5"/>
    <w:rsid w:val="00D17259"/>
    <w:rsid w:val="00D20895"/>
    <w:rsid w:val="00D2174D"/>
    <w:rsid w:val="00D21A8F"/>
    <w:rsid w:val="00D2200C"/>
    <w:rsid w:val="00D221C8"/>
    <w:rsid w:val="00D23752"/>
    <w:rsid w:val="00D23A88"/>
    <w:rsid w:val="00D24BA8"/>
    <w:rsid w:val="00D25330"/>
    <w:rsid w:val="00D25657"/>
    <w:rsid w:val="00D33565"/>
    <w:rsid w:val="00D3435D"/>
    <w:rsid w:val="00D373FB"/>
    <w:rsid w:val="00D376C5"/>
    <w:rsid w:val="00D379D6"/>
    <w:rsid w:val="00D40896"/>
    <w:rsid w:val="00D410AD"/>
    <w:rsid w:val="00D434C2"/>
    <w:rsid w:val="00D4363D"/>
    <w:rsid w:val="00D43F89"/>
    <w:rsid w:val="00D448AC"/>
    <w:rsid w:val="00D44E81"/>
    <w:rsid w:val="00D45342"/>
    <w:rsid w:val="00D47A13"/>
    <w:rsid w:val="00D505E4"/>
    <w:rsid w:val="00D5063A"/>
    <w:rsid w:val="00D52B01"/>
    <w:rsid w:val="00D52B7C"/>
    <w:rsid w:val="00D54A39"/>
    <w:rsid w:val="00D5664A"/>
    <w:rsid w:val="00D6063E"/>
    <w:rsid w:val="00D60C28"/>
    <w:rsid w:val="00D61130"/>
    <w:rsid w:val="00D61487"/>
    <w:rsid w:val="00D61F05"/>
    <w:rsid w:val="00D622FC"/>
    <w:rsid w:val="00D63108"/>
    <w:rsid w:val="00D63308"/>
    <w:rsid w:val="00D649A2"/>
    <w:rsid w:val="00D64C83"/>
    <w:rsid w:val="00D65431"/>
    <w:rsid w:val="00D6549B"/>
    <w:rsid w:val="00D6568D"/>
    <w:rsid w:val="00D66213"/>
    <w:rsid w:val="00D6671E"/>
    <w:rsid w:val="00D67862"/>
    <w:rsid w:val="00D7079D"/>
    <w:rsid w:val="00D70AD0"/>
    <w:rsid w:val="00D71C55"/>
    <w:rsid w:val="00D72C9C"/>
    <w:rsid w:val="00D72EB6"/>
    <w:rsid w:val="00D73195"/>
    <w:rsid w:val="00D733E9"/>
    <w:rsid w:val="00D73E2D"/>
    <w:rsid w:val="00D7440C"/>
    <w:rsid w:val="00D7444D"/>
    <w:rsid w:val="00D74607"/>
    <w:rsid w:val="00D7732D"/>
    <w:rsid w:val="00D7780E"/>
    <w:rsid w:val="00D7782D"/>
    <w:rsid w:val="00D77BD8"/>
    <w:rsid w:val="00D8027D"/>
    <w:rsid w:val="00D8059C"/>
    <w:rsid w:val="00D83325"/>
    <w:rsid w:val="00D84C4D"/>
    <w:rsid w:val="00D867F3"/>
    <w:rsid w:val="00D8734C"/>
    <w:rsid w:val="00D87679"/>
    <w:rsid w:val="00D87B91"/>
    <w:rsid w:val="00D87E1D"/>
    <w:rsid w:val="00D901BE"/>
    <w:rsid w:val="00D9023A"/>
    <w:rsid w:val="00D907FB"/>
    <w:rsid w:val="00D90ACB"/>
    <w:rsid w:val="00D933F0"/>
    <w:rsid w:val="00D93FEA"/>
    <w:rsid w:val="00D9425E"/>
    <w:rsid w:val="00D94411"/>
    <w:rsid w:val="00D9472C"/>
    <w:rsid w:val="00D9525A"/>
    <w:rsid w:val="00D957EB"/>
    <w:rsid w:val="00D96729"/>
    <w:rsid w:val="00D96B00"/>
    <w:rsid w:val="00DA0AA9"/>
    <w:rsid w:val="00DA0E47"/>
    <w:rsid w:val="00DA0FFE"/>
    <w:rsid w:val="00DA13B6"/>
    <w:rsid w:val="00DA2038"/>
    <w:rsid w:val="00DA2328"/>
    <w:rsid w:val="00DA29F2"/>
    <w:rsid w:val="00DA300D"/>
    <w:rsid w:val="00DA44A0"/>
    <w:rsid w:val="00DA4520"/>
    <w:rsid w:val="00DA49C9"/>
    <w:rsid w:val="00DA5232"/>
    <w:rsid w:val="00DA5BF6"/>
    <w:rsid w:val="00DA7C5E"/>
    <w:rsid w:val="00DA7E3F"/>
    <w:rsid w:val="00DB0D1D"/>
    <w:rsid w:val="00DB0F79"/>
    <w:rsid w:val="00DB14E0"/>
    <w:rsid w:val="00DB2D46"/>
    <w:rsid w:val="00DB3727"/>
    <w:rsid w:val="00DB4722"/>
    <w:rsid w:val="00DB4795"/>
    <w:rsid w:val="00DB5083"/>
    <w:rsid w:val="00DB5616"/>
    <w:rsid w:val="00DB6B08"/>
    <w:rsid w:val="00DB7B05"/>
    <w:rsid w:val="00DB7D99"/>
    <w:rsid w:val="00DC1793"/>
    <w:rsid w:val="00DC1B30"/>
    <w:rsid w:val="00DC3488"/>
    <w:rsid w:val="00DC47D0"/>
    <w:rsid w:val="00DC6BEC"/>
    <w:rsid w:val="00DC6D0D"/>
    <w:rsid w:val="00DC6E7D"/>
    <w:rsid w:val="00DC7AF5"/>
    <w:rsid w:val="00DD0424"/>
    <w:rsid w:val="00DD09CC"/>
    <w:rsid w:val="00DD15BD"/>
    <w:rsid w:val="00DD1B40"/>
    <w:rsid w:val="00DD2D7B"/>
    <w:rsid w:val="00DD310E"/>
    <w:rsid w:val="00DD315F"/>
    <w:rsid w:val="00DD3ADC"/>
    <w:rsid w:val="00DD43E7"/>
    <w:rsid w:val="00DD4B0E"/>
    <w:rsid w:val="00DD4FA4"/>
    <w:rsid w:val="00DD5352"/>
    <w:rsid w:val="00DD5701"/>
    <w:rsid w:val="00DD66BC"/>
    <w:rsid w:val="00DD692B"/>
    <w:rsid w:val="00DD6F66"/>
    <w:rsid w:val="00DD76BD"/>
    <w:rsid w:val="00DE0270"/>
    <w:rsid w:val="00DE04CA"/>
    <w:rsid w:val="00DE1215"/>
    <w:rsid w:val="00DE164D"/>
    <w:rsid w:val="00DE1A36"/>
    <w:rsid w:val="00DE27E2"/>
    <w:rsid w:val="00DE2C69"/>
    <w:rsid w:val="00DE2DB2"/>
    <w:rsid w:val="00DE2E37"/>
    <w:rsid w:val="00DE3186"/>
    <w:rsid w:val="00DE3529"/>
    <w:rsid w:val="00DE3609"/>
    <w:rsid w:val="00DE4C95"/>
    <w:rsid w:val="00DE6B76"/>
    <w:rsid w:val="00DF0096"/>
    <w:rsid w:val="00DF0257"/>
    <w:rsid w:val="00DF2329"/>
    <w:rsid w:val="00DF2849"/>
    <w:rsid w:val="00DF323D"/>
    <w:rsid w:val="00DF333F"/>
    <w:rsid w:val="00DF3B0F"/>
    <w:rsid w:val="00DF3BC3"/>
    <w:rsid w:val="00DF3D94"/>
    <w:rsid w:val="00DF4E51"/>
    <w:rsid w:val="00DF537B"/>
    <w:rsid w:val="00DF53A4"/>
    <w:rsid w:val="00DF5817"/>
    <w:rsid w:val="00DF5B70"/>
    <w:rsid w:val="00DF5E8C"/>
    <w:rsid w:val="00DF6968"/>
    <w:rsid w:val="00DF7155"/>
    <w:rsid w:val="00E00147"/>
    <w:rsid w:val="00E00532"/>
    <w:rsid w:val="00E009B0"/>
    <w:rsid w:val="00E013C0"/>
    <w:rsid w:val="00E0304D"/>
    <w:rsid w:val="00E034C4"/>
    <w:rsid w:val="00E036AE"/>
    <w:rsid w:val="00E03C2F"/>
    <w:rsid w:val="00E03F4B"/>
    <w:rsid w:val="00E03F54"/>
    <w:rsid w:val="00E0401C"/>
    <w:rsid w:val="00E0440D"/>
    <w:rsid w:val="00E04CD3"/>
    <w:rsid w:val="00E04DAE"/>
    <w:rsid w:val="00E0522D"/>
    <w:rsid w:val="00E06403"/>
    <w:rsid w:val="00E06CD5"/>
    <w:rsid w:val="00E06DC2"/>
    <w:rsid w:val="00E07053"/>
    <w:rsid w:val="00E105CB"/>
    <w:rsid w:val="00E114CD"/>
    <w:rsid w:val="00E12F05"/>
    <w:rsid w:val="00E13530"/>
    <w:rsid w:val="00E14BD4"/>
    <w:rsid w:val="00E153EF"/>
    <w:rsid w:val="00E15C21"/>
    <w:rsid w:val="00E15EFF"/>
    <w:rsid w:val="00E1674F"/>
    <w:rsid w:val="00E1684F"/>
    <w:rsid w:val="00E17236"/>
    <w:rsid w:val="00E20127"/>
    <w:rsid w:val="00E20693"/>
    <w:rsid w:val="00E21F41"/>
    <w:rsid w:val="00E22BB7"/>
    <w:rsid w:val="00E231BB"/>
    <w:rsid w:val="00E23553"/>
    <w:rsid w:val="00E23FFB"/>
    <w:rsid w:val="00E240DA"/>
    <w:rsid w:val="00E24AF7"/>
    <w:rsid w:val="00E24BD3"/>
    <w:rsid w:val="00E253C3"/>
    <w:rsid w:val="00E25CC2"/>
    <w:rsid w:val="00E265E1"/>
    <w:rsid w:val="00E2716B"/>
    <w:rsid w:val="00E27727"/>
    <w:rsid w:val="00E27AD7"/>
    <w:rsid w:val="00E30CCA"/>
    <w:rsid w:val="00E30CD6"/>
    <w:rsid w:val="00E30E4C"/>
    <w:rsid w:val="00E3123D"/>
    <w:rsid w:val="00E3176E"/>
    <w:rsid w:val="00E3180F"/>
    <w:rsid w:val="00E3305B"/>
    <w:rsid w:val="00E33571"/>
    <w:rsid w:val="00E339CC"/>
    <w:rsid w:val="00E33A04"/>
    <w:rsid w:val="00E33BF7"/>
    <w:rsid w:val="00E34F51"/>
    <w:rsid w:val="00E358EA"/>
    <w:rsid w:val="00E35E0F"/>
    <w:rsid w:val="00E362C2"/>
    <w:rsid w:val="00E366EE"/>
    <w:rsid w:val="00E36F95"/>
    <w:rsid w:val="00E37E82"/>
    <w:rsid w:val="00E37EC6"/>
    <w:rsid w:val="00E37F99"/>
    <w:rsid w:val="00E40C34"/>
    <w:rsid w:val="00E4153B"/>
    <w:rsid w:val="00E417E8"/>
    <w:rsid w:val="00E42768"/>
    <w:rsid w:val="00E4349E"/>
    <w:rsid w:val="00E436B2"/>
    <w:rsid w:val="00E43A9C"/>
    <w:rsid w:val="00E44C21"/>
    <w:rsid w:val="00E44C66"/>
    <w:rsid w:val="00E465B3"/>
    <w:rsid w:val="00E46CF0"/>
    <w:rsid w:val="00E46F01"/>
    <w:rsid w:val="00E50683"/>
    <w:rsid w:val="00E50D42"/>
    <w:rsid w:val="00E52C76"/>
    <w:rsid w:val="00E53E04"/>
    <w:rsid w:val="00E540E7"/>
    <w:rsid w:val="00E54ADE"/>
    <w:rsid w:val="00E54B43"/>
    <w:rsid w:val="00E54CB5"/>
    <w:rsid w:val="00E55113"/>
    <w:rsid w:val="00E56584"/>
    <w:rsid w:val="00E5686F"/>
    <w:rsid w:val="00E56C52"/>
    <w:rsid w:val="00E570C5"/>
    <w:rsid w:val="00E5749A"/>
    <w:rsid w:val="00E578A9"/>
    <w:rsid w:val="00E57E42"/>
    <w:rsid w:val="00E60162"/>
    <w:rsid w:val="00E60ACE"/>
    <w:rsid w:val="00E60DBF"/>
    <w:rsid w:val="00E61003"/>
    <w:rsid w:val="00E61687"/>
    <w:rsid w:val="00E62930"/>
    <w:rsid w:val="00E62A3F"/>
    <w:rsid w:val="00E63969"/>
    <w:rsid w:val="00E63A00"/>
    <w:rsid w:val="00E63D34"/>
    <w:rsid w:val="00E65567"/>
    <w:rsid w:val="00E66D3D"/>
    <w:rsid w:val="00E70593"/>
    <w:rsid w:val="00E70E2F"/>
    <w:rsid w:val="00E71A98"/>
    <w:rsid w:val="00E71F83"/>
    <w:rsid w:val="00E72B39"/>
    <w:rsid w:val="00E73D8D"/>
    <w:rsid w:val="00E7409A"/>
    <w:rsid w:val="00E74CB4"/>
    <w:rsid w:val="00E7507B"/>
    <w:rsid w:val="00E75A39"/>
    <w:rsid w:val="00E76C41"/>
    <w:rsid w:val="00E802B7"/>
    <w:rsid w:val="00E811DC"/>
    <w:rsid w:val="00E81C10"/>
    <w:rsid w:val="00E81DCD"/>
    <w:rsid w:val="00E81F00"/>
    <w:rsid w:val="00E82651"/>
    <w:rsid w:val="00E8387E"/>
    <w:rsid w:val="00E83ECA"/>
    <w:rsid w:val="00E84794"/>
    <w:rsid w:val="00E8501D"/>
    <w:rsid w:val="00E86981"/>
    <w:rsid w:val="00E87147"/>
    <w:rsid w:val="00E87D66"/>
    <w:rsid w:val="00E87DA0"/>
    <w:rsid w:val="00E92881"/>
    <w:rsid w:val="00E93E51"/>
    <w:rsid w:val="00E948E9"/>
    <w:rsid w:val="00E94BFF"/>
    <w:rsid w:val="00E96135"/>
    <w:rsid w:val="00E974B5"/>
    <w:rsid w:val="00E979B4"/>
    <w:rsid w:val="00EA02B5"/>
    <w:rsid w:val="00EA065D"/>
    <w:rsid w:val="00EA08BF"/>
    <w:rsid w:val="00EA251C"/>
    <w:rsid w:val="00EA294A"/>
    <w:rsid w:val="00EA53A0"/>
    <w:rsid w:val="00EA6392"/>
    <w:rsid w:val="00EA75DC"/>
    <w:rsid w:val="00EA7F6E"/>
    <w:rsid w:val="00EB1B3A"/>
    <w:rsid w:val="00EB2554"/>
    <w:rsid w:val="00EB2895"/>
    <w:rsid w:val="00EB2A8D"/>
    <w:rsid w:val="00EB3625"/>
    <w:rsid w:val="00EB48B7"/>
    <w:rsid w:val="00EB5AA2"/>
    <w:rsid w:val="00EB5B6E"/>
    <w:rsid w:val="00EB5BA1"/>
    <w:rsid w:val="00EB686A"/>
    <w:rsid w:val="00EB6D5C"/>
    <w:rsid w:val="00EB6F45"/>
    <w:rsid w:val="00EB7547"/>
    <w:rsid w:val="00EB7656"/>
    <w:rsid w:val="00EB7AA0"/>
    <w:rsid w:val="00EC0352"/>
    <w:rsid w:val="00EC18B7"/>
    <w:rsid w:val="00EC1B41"/>
    <w:rsid w:val="00EC2CD9"/>
    <w:rsid w:val="00EC493C"/>
    <w:rsid w:val="00EC5188"/>
    <w:rsid w:val="00EC55DA"/>
    <w:rsid w:val="00EC5C6C"/>
    <w:rsid w:val="00EC64D6"/>
    <w:rsid w:val="00ED0843"/>
    <w:rsid w:val="00ED308A"/>
    <w:rsid w:val="00ED3190"/>
    <w:rsid w:val="00ED36AE"/>
    <w:rsid w:val="00ED3988"/>
    <w:rsid w:val="00ED4460"/>
    <w:rsid w:val="00ED4F3A"/>
    <w:rsid w:val="00ED572A"/>
    <w:rsid w:val="00ED5C7C"/>
    <w:rsid w:val="00ED75A1"/>
    <w:rsid w:val="00ED79B6"/>
    <w:rsid w:val="00ED7D1F"/>
    <w:rsid w:val="00EE060D"/>
    <w:rsid w:val="00EE1211"/>
    <w:rsid w:val="00EE1F5A"/>
    <w:rsid w:val="00EE298E"/>
    <w:rsid w:val="00EE2ADB"/>
    <w:rsid w:val="00EE43FC"/>
    <w:rsid w:val="00EE4402"/>
    <w:rsid w:val="00EE44D3"/>
    <w:rsid w:val="00EE554A"/>
    <w:rsid w:val="00EE5F5F"/>
    <w:rsid w:val="00EE649C"/>
    <w:rsid w:val="00EE7ECC"/>
    <w:rsid w:val="00EF13E6"/>
    <w:rsid w:val="00EF3324"/>
    <w:rsid w:val="00EF3FA6"/>
    <w:rsid w:val="00EF4236"/>
    <w:rsid w:val="00EF4F70"/>
    <w:rsid w:val="00EF4FDE"/>
    <w:rsid w:val="00EF516A"/>
    <w:rsid w:val="00EF565C"/>
    <w:rsid w:val="00EF688B"/>
    <w:rsid w:val="00EF6D33"/>
    <w:rsid w:val="00EF7E8E"/>
    <w:rsid w:val="00F00E47"/>
    <w:rsid w:val="00F01171"/>
    <w:rsid w:val="00F01299"/>
    <w:rsid w:val="00F01D58"/>
    <w:rsid w:val="00F03B14"/>
    <w:rsid w:val="00F04BE5"/>
    <w:rsid w:val="00F05CF8"/>
    <w:rsid w:val="00F062FA"/>
    <w:rsid w:val="00F0647C"/>
    <w:rsid w:val="00F06C71"/>
    <w:rsid w:val="00F06CD7"/>
    <w:rsid w:val="00F06E4A"/>
    <w:rsid w:val="00F07E02"/>
    <w:rsid w:val="00F1040A"/>
    <w:rsid w:val="00F1251B"/>
    <w:rsid w:val="00F12846"/>
    <w:rsid w:val="00F12DB1"/>
    <w:rsid w:val="00F12FA1"/>
    <w:rsid w:val="00F14415"/>
    <w:rsid w:val="00F1493B"/>
    <w:rsid w:val="00F162A1"/>
    <w:rsid w:val="00F16B48"/>
    <w:rsid w:val="00F16C02"/>
    <w:rsid w:val="00F16D5E"/>
    <w:rsid w:val="00F16D6B"/>
    <w:rsid w:val="00F20339"/>
    <w:rsid w:val="00F21101"/>
    <w:rsid w:val="00F22239"/>
    <w:rsid w:val="00F227C1"/>
    <w:rsid w:val="00F22BB8"/>
    <w:rsid w:val="00F23424"/>
    <w:rsid w:val="00F242BD"/>
    <w:rsid w:val="00F261BF"/>
    <w:rsid w:val="00F30316"/>
    <w:rsid w:val="00F30343"/>
    <w:rsid w:val="00F313E0"/>
    <w:rsid w:val="00F31EC3"/>
    <w:rsid w:val="00F326D6"/>
    <w:rsid w:val="00F32C53"/>
    <w:rsid w:val="00F32FDA"/>
    <w:rsid w:val="00F33084"/>
    <w:rsid w:val="00F347C8"/>
    <w:rsid w:val="00F354CF"/>
    <w:rsid w:val="00F36965"/>
    <w:rsid w:val="00F4031D"/>
    <w:rsid w:val="00F40DC2"/>
    <w:rsid w:val="00F40F89"/>
    <w:rsid w:val="00F41786"/>
    <w:rsid w:val="00F41FD4"/>
    <w:rsid w:val="00F42341"/>
    <w:rsid w:val="00F42C73"/>
    <w:rsid w:val="00F4321F"/>
    <w:rsid w:val="00F432FD"/>
    <w:rsid w:val="00F435D0"/>
    <w:rsid w:val="00F445A8"/>
    <w:rsid w:val="00F4467F"/>
    <w:rsid w:val="00F45290"/>
    <w:rsid w:val="00F45672"/>
    <w:rsid w:val="00F46688"/>
    <w:rsid w:val="00F46A8A"/>
    <w:rsid w:val="00F4797E"/>
    <w:rsid w:val="00F5051F"/>
    <w:rsid w:val="00F50F2E"/>
    <w:rsid w:val="00F514F3"/>
    <w:rsid w:val="00F51D30"/>
    <w:rsid w:val="00F51D4F"/>
    <w:rsid w:val="00F5263F"/>
    <w:rsid w:val="00F5370B"/>
    <w:rsid w:val="00F55175"/>
    <w:rsid w:val="00F55306"/>
    <w:rsid w:val="00F55A2F"/>
    <w:rsid w:val="00F56676"/>
    <w:rsid w:val="00F56C87"/>
    <w:rsid w:val="00F56DBA"/>
    <w:rsid w:val="00F60709"/>
    <w:rsid w:val="00F60ABD"/>
    <w:rsid w:val="00F60E36"/>
    <w:rsid w:val="00F630CB"/>
    <w:rsid w:val="00F640E0"/>
    <w:rsid w:val="00F64C4E"/>
    <w:rsid w:val="00F6534D"/>
    <w:rsid w:val="00F708DE"/>
    <w:rsid w:val="00F70C39"/>
    <w:rsid w:val="00F70E3E"/>
    <w:rsid w:val="00F71107"/>
    <w:rsid w:val="00F72495"/>
    <w:rsid w:val="00F725F2"/>
    <w:rsid w:val="00F72635"/>
    <w:rsid w:val="00F75677"/>
    <w:rsid w:val="00F77166"/>
    <w:rsid w:val="00F77C7C"/>
    <w:rsid w:val="00F77E60"/>
    <w:rsid w:val="00F805F1"/>
    <w:rsid w:val="00F81093"/>
    <w:rsid w:val="00F8252E"/>
    <w:rsid w:val="00F828BB"/>
    <w:rsid w:val="00F8468C"/>
    <w:rsid w:val="00F86A53"/>
    <w:rsid w:val="00F87017"/>
    <w:rsid w:val="00F87857"/>
    <w:rsid w:val="00F87D96"/>
    <w:rsid w:val="00F92066"/>
    <w:rsid w:val="00F93E9B"/>
    <w:rsid w:val="00F94169"/>
    <w:rsid w:val="00F9564C"/>
    <w:rsid w:val="00F95BB1"/>
    <w:rsid w:val="00F95F7C"/>
    <w:rsid w:val="00F96988"/>
    <w:rsid w:val="00F978BC"/>
    <w:rsid w:val="00F978E4"/>
    <w:rsid w:val="00F97C7C"/>
    <w:rsid w:val="00F97D7A"/>
    <w:rsid w:val="00FA17C2"/>
    <w:rsid w:val="00FA19C8"/>
    <w:rsid w:val="00FA370C"/>
    <w:rsid w:val="00FA3CA0"/>
    <w:rsid w:val="00FA3E23"/>
    <w:rsid w:val="00FA3F3E"/>
    <w:rsid w:val="00FA41BF"/>
    <w:rsid w:val="00FA4349"/>
    <w:rsid w:val="00FA44E9"/>
    <w:rsid w:val="00FA580F"/>
    <w:rsid w:val="00FA5AEC"/>
    <w:rsid w:val="00FA5ECB"/>
    <w:rsid w:val="00FA7314"/>
    <w:rsid w:val="00FA7831"/>
    <w:rsid w:val="00FA7C08"/>
    <w:rsid w:val="00FB0253"/>
    <w:rsid w:val="00FB05E3"/>
    <w:rsid w:val="00FB08FA"/>
    <w:rsid w:val="00FB12D8"/>
    <w:rsid w:val="00FB14A9"/>
    <w:rsid w:val="00FB24A8"/>
    <w:rsid w:val="00FB26CC"/>
    <w:rsid w:val="00FB2714"/>
    <w:rsid w:val="00FB2B57"/>
    <w:rsid w:val="00FB2FDD"/>
    <w:rsid w:val="00FB4591"/>
    <w:rsid w:val="00FB4CC2"/>
    <w:rsid w:val="00FB5CE4"/>
    <w:rsid w:val="00FB5E89"/>
    <w:rsid w:val="00FB64C0"/>
    <w:rsid w:val="00FB680C"/>
    <w:rsid w:val="00FB7A2E"/>
    <w:rsid w:val="00FC12E7"/>
    <w:rsid w:val="00FC1F6C"/>
    <w:rsid w:val="00FC325A"/>
    <w:rsid w:val="00FC4F9E"/>
    <w:rsid w:val="00FC547C"/>
    <w:rsid w:val="00FC68FC"/>
    <w:rsid w:val="00FD06BA"/>
    <w:rsid w:val="00FD07DF"/>
    <w:rsid w:val="00FD1880"/>
    <w:rsid w:val="00FD32B9"/>
    <w:rsid w:val="00FD37F0"/>
    <w:rsid w:val="00FD3BC3"/>
    <w:rsid w:val="00FD3F25"/>
    <w:rsid w:val="00FD4286"/>
    <w:rsid w:val="00FD6326"/>
    <w:rsid w:val="00FE0EA8"/>
    <w:rsid w:val="00FE0FFE"/>
    <w:rsid w:val="00FE1080"/>
    <w:rsid w:val="00FE12A3"/>
    <w:rsid w:val="00FE13A6"/>
    <w:rsid w:val="00FE236F"/>
    <w:rsid w:val="00FE2BEF"/>
    <w:rsid w:val="00FE33CF"/>
    <w:rsid w:val="00FE350C"/>
    <w:rsid w:val="00FE3ACD"/>
    <w:rsid w:val="00FE513F"/>
    <w:rsid w:val="00FE5667"/>
    <w:rsid w:val="00FE57A6"/>
    <w:rsid w:val="00FE5DF5"/>
    <w:rsid w:val="00FE733D"/>
    <w:rsid w:val="00FE7530"/>
    <w:rsid w:val="00FE7E12"/>
    <w:rsid w:val="00FF0A48"/>
    <w:rsid w:val="00FF0D96"/>
    <w:rsid w:val="00FF16C4"/>
    <w:rsid w:val="00FF2021"/>
    <w:rsid w:val="00FF23A8"/>
    <w:rsid w:val="00FF2D07"/>
    <w:rsid w:val="00FF3B7C"/>
    <w:rsid w:val="00FF3CC2"/>
    <w:rsid w:val="00FF3CD2"/>
    <w:rsid w:val="00FF3F6C"/>
    <w:rsid w:val="00FF49EB"/>
    <w:rsid w:val="00FF5446"/>
    <w:rsid w:val="00FF56CB"/>
    <w:rsid w:val="00FF584D"/>
    <w:rsid w:val="00FF6803"/>
    <w:rsid w:val="00FF7316"/>
    <w:rsid w:val="00FF774D"/>
    <w:rsid w:val="00FF7D6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2A474F2"/>
  <w15:docId w15:val="{C09022F7-5213-4A74-B625-8EB4B73633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246A"/>
  </w:style>
  <w:style w:type="paragraph" w:styleId="Heading1">
    <w:name w:val="heading 1"/>
    <w:basedOn w:val="Normal"/>
    <w:next w:val="Normal"/>
    <w:link w:val="Heading1Char"/>
    <w:uiPriority w:val="9"/>
    <w:qFormat/>
    <w:rsid w:val="001F3F1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911D4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Heading1"/>
    <w:next w:val="Normal"/>
    <w:link w:val="Heading3Char"/>
    <w:uiPriority w:val="9"/>
    <w:unhideWhenUsed/>
    <w:qFormat/>
    <w:rsid w:val="005C1CE6"/>
    <w:pPr>
      <w:outlineLvl w:val="2"/>
    </w:pPr>
    <w:rPr>
      <w:sz w:val="22"/>
      <w:szCs w:val="22"/>
    </w:rPr>
  </w:style>
  <w:style w:type="paragraph" w:styleId="Heading4">
    <w:name w:val="heading 4"/>
    <w:basedOn w:val="Normal"/>
    <w:next w:val="Normal"/>
    <w:link w:val="Heading4Char"/>
    <w:uiPriority w:val="9"/>
    <w:unhideWhenUsed/>
    <w:qFormat/>
    <w:rsid w:val="00B16F18"/>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C506E8"/>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qFormat/>
    <w:rsid w:val="00AF1C0C"/>
    <w:pPr>
      <w:keepNext/>
      <w:spacing w:after="0" w:line="240" w:lineRule="auto"/>
      <w:outlineLvl w:val="5"/>
    </w:pPr>
    <w:rPr>
      <w:rFonts w:ascii="Times New Roman" w:eastAsia="Times New Roman" w:hAnsi="Times New Roman" w:cs="Times New Roman"/>
      <w:i/>
      <w:sz w:val="24"/>
      <w:szCs w:val="20"/>
      <w:lang w:val="en-US"/>
    </w:rPr>
  </w:style>
  <w:style w:type="paragraph" w:styleId="Heading7">
    <w:name w:val="heading 7"/>
    <w:basedOn w:val="Normal"/>
    <w:next w:val="Normal"/>
    <w:link w:val="Heading7Char"/>
    <w:qFormat/>
    <w:rsid w:val="00AF1C0C"/>
    <w:pPr>
      <w:keepNext/>
      <w:spacing w:after="0" w:line="240" w:lineRule="auto"/>
      <w:outlineLvl w:val="6"/>
    </w:pPr>
    <w:rPr>
      <w:rFonts w:ascii="Arial" w:eastAsia="Times New Roman" w:hAnsi="Arial" w:cs="Times New Roman"/>
      <w:b/>
      <w:sz w:val="20"/>
      <w:szCs w:val="20"/>
      <w:lang w:val="en-US"/>
    </w:rPr>
  </w:style>
  <w:style w:type="paragraph" w:styleId="Heading8">
    <w:name w:val="heading 8"/>
    <w:basedOn w:val="Normal"/>
    <w:next w:val="Normal"/>
    <w:link w:val="Heading8Char"/>
    <w:qFormat/>
    <w:rsid w:val="00AF1C0C"/>
    <w:pPr>
      <w:keepNext/>
      <w:spacing w:after="0" w:line="240" w:lineRule="auto"/>
      <w:outlineLvl w:val="7"/>
    </w:pPr>
    <w:rPr>
      <w:rFonts w:ascii="Arial" w:eastAsia="Times New Roman" w:hAnsi="Arial" w:cs="Times New Roman"/>
      <w:b/>
      <w:i/>
      <w:szCs w:val="20"/>
      <w:lang w:val="en-US"/>
    </w:rPr>
  </w:style>
  <w:style w:type="paragraph" w:styleId="Heading9">
    <w:name w:val="heading 9"/>
    <w:basedOn w:val="Normal"/>
    <w:next w:val="Normal"/>
    <w:link w:val="Heading9Char"/>
    <w:qFormat/>
    <w:rsid w:val="00AF1C0C"/>
    <w:pPr>
      <w:keepNext/>
      <w:spacing w:after="0" w:line="240" w:lineRule="auto"/>
      <w:jc w:val="center"/>
      <w:outlineLvl w:val="8"/>
    </w:pPr>
    <w:rPr>
      <w:rFonts w:ascii="Arial" w:eastAsia="Times New Roman" w:hAnsi="Arial" w:cs="Times New Roman"/>
      <w:szCs w:val="20"/>
      <w:u w:val="single"/>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E19E3"/>
    <w:pPr>
      <w:ind w:left="720"/>
      <w:contextualSpacing/>
    </w:pPr>
    <w:rPr>
      <w:rFonts w:ascii="Calibri" w:eastAsia="Times New Roman" w:hAnsi="Calibri" w:cs="Times New Roman"/>
      <w:lang w:val="en-NZ" w:eastAsia="en-NZ"/>
    </w:rPr>
  </w:style>
  <w:style w:type="paragraph" w:styleId="BalloonText">
    <w:name w:val="Balloon Text"/>
    <w:basedOn w:val="Normal"/>
    <w:link w:val="BalloonTextChar"/>
    <w:uiPriority w:val="99"/>
    <w:unhideWhenUsed/>
    <w:rsid w:val="004E19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4E19E3"/>
    <w:rPr>
      <w:rFonts w:ascii="Tahoma" w:hAnsi="Tahoma" w:cs="Tahoma"/>
      <w:sz w:val="16"/>
      <w:szCs w:val="16"/>
    </w:rPr>
  </w:style>
  <w:style w:type="character" w:styleId="CommentReference">
    <w:name w:val="annotation reference"/>
    <w:basedOn w:val="DefaultParagraphFont"/>
    <w:uiPriority w:val="99"/>
    <w:unhideWhenUsed/>
    <w:rsid w:val="00E23553"/>
    <w:rPr>
      <w:sz w:val="16"/>
      <w:szCs w:val="16"/>
    </w:rPr>
  </w:style>
  <w:style w:type="paragraph" w:styleId="CommentText">
    <w:name w:val="annotation text"/>
    <w:basedOn w:val="Normal"/>
    <w:link w:val="CommentTextChar"/>
    <w:uiPriority w:val="99"/>
    <w:unhideWhenUsed/>
    <w:rsid w:val="00E23553"/>
    <w:pPr>
      <w:spacing w:line="240" w:lineRule="auto"/>
    </w:pPr>
    <w:rPr>
      <w:rFonts w:eastAsiaTheme="minorEastAsia"/>
      <w:sz w:val="20"/>
      <w:szCs w:val="20"/>
      <w:lang w:val="en-AU" w:eastAsia="en-AU"/>
    </w:rPr>
  </w:style>
  <w:style w:type="character" w:customStyle="1" w:styleId="CommentTextChar">
    <w:name w:val="Comment Text Char"/>
    <w:basedOn w:val="DefaultParagraphFont"/>
    <w:link w:val="CommentText"/>
    <w:uiPriority w:val="99"/>
    <w:rsid w:val="00E23553"/>
    <w:rPr>
      <w:rFonts w:eastAsiaTheme="minorEastAsia"/>
      <w:sz w:val="20"/>
      <w:szCs w:val="20"/>
      <w:lang w:val="en-AU" w:eastAsia="en-AU"/>
    </w:rPr>
  </w:style>
  <w:style w:type="table" w:styleId="TableGrid">
    <w:name w:val="Table Grid"/>
    <w:basedOn w:val="TableNormal"/>
    <w:uiPriority w:val="59"/>
    <w:rsid w:val="00553F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61AC9"/>
    <w:rPr>
      <w:color w:val="0000FF" w:themeColor="hyperlink"/>
      <w:u w:val="single"/>
    </w:rPr>
  </w:style>
  <w:style w:type="character" w:customStyle="1" w:styleId="Heading1Char">
    <w:name w:val="Heading 1 Char"/>
    <w:basedOn w:val="DefaultParagraphFont"/>
    <w:link w:val="Heading1"/>
    <w:uiPriority w:val="9"/>
    <w:rsid w:val="001F3F1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911D4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C1CE6"/>
    <w:rPr>
      <w:rFonts w:asciiTheme="majorHAnsi" w:eastAsiaTheme="majorEastAsia" w:hAnsiTheme="majorHAnsi" w:cstheme="majorBidi"/>
      <w:b/>
      <w:bCs/>
      <w:color w:val="365F91" w:themeColor="accent1" w:themeShade="BF"/>
    </w:rPr>
  </w:style>
  <w:style w:type="paragraph" w:styleId="TOC3">
    <w:name w:val="toc 3"/>
    <w:basedOn w:val="Normal"/>
    <w:next w:val="Normal"/>
    <w:autoRedefine/>
    <w:uiPriority w:val="39"/>
    <w:unhideWhenUsed/>
    <w:rsid w:val="00911D4C"/>
    <w:pPr>
      <w:spacing w:after="100"/>
      <w:ind w:left="440"/>
    </w:pPr>
  </w:style>
  <w:style w:type="paragraph" w:styleId="TOC1">
    <w:name w:val="toc 1"/>
    <w:basedOn w:val="Normal"/>
    <w:next w:val="Normal"/>
    <w:autoRedefine/>
    <w:uiPriority w:val="39"/>
    <w:unhideWhenUsed/>
    <w:rsid w:val="00911D4C"/>
    <w:pPr>
      <w:spacing w:after="100"/>
    </w:pPr>
  </w:style>
  <w:style w:type="paragraph" w:styleId="TOC2">
    <w:name w:val="toc 2"/>
    <w:basedOn w:val="Normal"/>
    <w:next w:val="Normal"/>
    <w:autoRedefine/>
    <w:uiPriority w:val="39"/>
    <w:unhideWhenUsed/>
    <w:rsid w:val="005C1CE6"/>
    <w:pPr>
      <w:spacing w:after="100"/>
      <w:ind w:left="220"/>
    </w:pPr>
  </w:style>
  <w:style w:type="character" w:customStyle="1" w:styleId="Heading4Char">
    <w:name w:val="Heading 4 Char"/>
    <w:basedOn w:val="DefaultParagraphFont"/>
    <w:link w:val="Heading4"/>
    <w:uiPriority w:val="9"/>
    <w:rsid w:val="00B16F18"/>
    <w:rPr>
      <w:rFonts w:asciiTheme="majorHAnsi" w:eastAsiaTheme="majorEastAsia" w:hAnsiTheme="majorHAnsi" w:cstheme="majorBidi"/>
      <w:b/>
      <w:bCs/>
      <w:i/>
      <w:iCs/>
      <w:color w:val="4F81BD" w:themeColor="accent1"/>
    </w:rPr>
  </w:style>
  <w:style w:type="paragraph" w:styleId="TOC4">
    <w:name w:val="toc 4"/>
    <w:basedOn w:val="Normal"/>
    <w:next w:val="Normal"/>
    <w:autoRedefine/>
    <w:uiPriority w:val="39"/>
    <w:unhideWhenUsed/>
    <w:rsid w:val="00B16F18"/>
    <w:pPr>
      <w:spacing w:after="100"/>
      <w:ind w:left="660"/>
    </w:pPr>
  </w:style>
  <w:style w:type="paragraph" w:styleId="CommentSubject">
    <w:name w:val="annotation subject"/>
    <w:basedOn w:val="CommentText"/>
    <w:next w:val="CommentText"/>
    <w:link w:val="CommentSubjectChar"/>
    <w:uiPriority w:val="99"/>
    <w:unhideWhenUsed/>
    <w:rsid w:val="004C13EA"/>
    <w:rPr>
      <w:rFonts w:eastAsiaTheme="minorHAnsi"/>
      <w:b/>
      <w:bCs/>
      <w:lang w:val="en-GB" w:eastAsia="en-US"/>
    </w:rPr>
  </w:style>
  <w:style w:type="character" w:customStyle="1" w:styleId="CommentSubjectChar">
    <w:name w:val="Comment Subject Char"/>
    <w:basedOn w:val="CommentTextChar"/>
    <w:link w:val="CommentSubject"/>
    <w:uiPriority w:val="99"/>
    <w:rsid w:val="004C13EA"/>
    <w:rPr>
      <w:rFonts w:eastAsiaTheme="minorEastAsia"/>
      <w:b/>
      <w:bCs/>
      <w:sz w:val="20"/>
      <w:szCs w:val="20"/>
      <w:lang w:val="en-AU" w:eastAsia="en-AU"/>
    </w:rPr>
  </w:style>
  <w:style w:type="character" w:customStyle="1" w:styleId="Heading5Char">
    <w:name w:val="Heading 5 Char"/>
    <w:basedOn w:val="DefaultParagraphFont"/>
    <w:link w:val="Heading5"/>
    <w:uiPriority w:val="9"/>
    <w:rsid w:val="00C506E8"/>
    <w:rPr>
      <w:rFonts w:asciiTheme="majorHAnsi" w:eastAsiaTheme="majorEastAsia" w:hAnsiTheme="majorHAnsi" w:cstheme="majorBidi"/>
      <w:color w:val="243F60" w:themeColor="accent1" w:themeShade="7F"/>
    </w:rPr>
  </w:style>
  <w:style w:type="paragraph" w:customStyle="1" w:styleId="EndNoteBibliography">
    <w:name w:val="EndNote Bibliography"/>
    <w:basedOn w:val="Normal"/>
    <w:link w:val="EndNoteBibliographyChar"/>
    <w:rsid w:val="00C506E8"/>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C506E8"/>
    <w:rPr>
      <w:rFonts w:ascii="Calibri" w:hAnsi="Calibri" w:cs="Calibri"/>
      <w:noProof/>
      <w:lang w:val="en-US"/>
    </w:rPr>
  </w:style>
  <w:style w:type="paragraph" w:styleId="NormalWeb">
    <w:name w:val="Normal (Web)"/>
    <w:basedOn w:val="Normal"/>
    <w:uiPriority w:val="99"/>
    <w:unhideWhenUsed/>
    <w:rsid w:val="00E50D4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E50D42"/>
  </w:style>
  <w:style w:type="paragraph" w:styleId="NoSpacing">
    <w:name w:val="No Spacing"/>
    <w:uiPriority w:val="1"/>
    <w:qFormat/>
    <w:rsid w:val="00F42341"/>
    <w:pPr>
      <w:spacing w:after="0" w:line="240" w:lineRule="auto"/>
    </w:pPr>
    <w:rPr>
      <w:rFonts w:ascii="Calibri" w:eastAsia="Calibri" w:hAnsi="Calibri" w:cs="Times New Roman"/>
      <w:lang w:val="en-US"/>
    </w:rPr>
  </w:style>
  <w:style w:type="paragraph" w:customStyle="1" w:styleId="ReportText">
    <w:name w:val="Report Text"/>
    <w:rsid w:val="00F42341"/>
    <w:pPr>
      <w:spacing w:after="0" w:line="288" w:lineRule="auto"/>
      <w:jc w:val="both"/>
    </w:pPr>
    <w:rPr>
      <w:rFonts w:ascii="Arial" w:eastAsia="Times New Roman" w:hAnsi="Arial" w:cs="Times New Roman"/>
      <w:szCs w:val="20"/>
    </w:rPr>
  </w:style>
  <w:style w:type="paragraph" w:styleId="TOC5">
    <w:name w:val="toc 5"/>
    <w:basedOn w:val="Normal"/>
    <w:next w:val="Normal"/>
    <w:autoRedefine/>
    <w:uiPriority w:val="39"/>
    <w:unhideWhenUsed/>
    <w:rsid w:val="00E44C21"/>
    <w:pPr>
      <w:spacing w:after="100"/>
      <w:ind w:left="880"/>
    </w:pPr>
    <w:rPr>
      <w:rFonts w:eastAsiaTheme="minorEastAsia"/>
      <w:lang w:eastAsia="en-GB"/>
    </w:rPr>
  </w:style>
  <w:style w:type="paragraph" w:styleId="TOC6">
    <w:name w:val="toc 6"/>
    <w:basedOn w:val="Normal"/>
    <w:next w:val="Normal"/>
    <w:autoRedefine/>
    <w:uiPriority w:val="39"/>
    <w:unhideWhenUsed/>
    <w:rsid w:val="00E44C21"/>
    <w:pPr>
      <w:spacing w:after="100"/>
      <w:ind w:left="1100"/>
    </w:pPr>
    <w:rPr>
      <w:rFonts w:eastAsiaTheme="minorEastAsia"/>
      <w:lang w:eastAsia="en-GB"/>
    </w:rPr>
  </w:style>
  <w:style w:type="paragraph" w:styleId="TOC7">
    <w:name w:val="toc 7"/>
    <w:basedOn w:val="Normal"/>
    <w:next w:val="Normal"/>
    <w:autoRedefine/>
    <w:uiPriority w:val="39"/>
    <w:unhideWhenUsed/>
    <w:rsid w:val="00E44C21"/>
    <w:pPr>
      <w:spacing w:after="100"/>
      <w:ind w:left="1320"/>
    </w:pPr>
    <w:rPr>
      <w:rFonts w:eastAsiaTheme="minorEastAsia"/>
      <w:lang w:eastAsia="en-GB"/>
    </w:rPr>
  </w:style>
  <w:style w:type="paragraph" w:styleId="TOC8">
    <w:name w:val="toc 8"/>
    <w:basedOn w:val="Normal"/>
    <w:next w:val="Normal"/>
    <w:autoRedefine/>
    <w:uiPriority w:val="39"/>
    <w:unhideWhenUsed/>
    <w:rsid w:val="00E44C21"/>
    <w:pPr>
      <w:spacing w:after="100"/>
      <w:ind w:left="1540"/>
    </w:pPr>
    <w:rPr>
      <w:rFonts w:eastAsiaTheme="minorEastAsia"/>
      <w:lang w:eastAsia="en-GB"/>
    </w:rPr>
  </w:style>
  <w:style w:type="paragraph" w:styleId="TOC9">
    <w:name w:val="toc 9"/>
    <w:basedOn w:val="Normal"/>
    <w:next w:val="Normal"/>
    <w:autoRedefine/>
    <w:uiPriority w:val="39"/>
    <w:unhideWhenUsed/>
    <w:rsid w:val="00E44C21"/>
    <w:pPr>
      <w:spacing w:after="100"/>
      <w:ind w:left="1760"/>
    </w:pPr>
    <w:rPr>
      <w:rFonts w:eastAsiaTheme="minorEastAsia"/>
      <w:lang w:eastAsia="en-GB"/>
    </w:rPr>
  </w:style>
  <w:style w:type="paragraph" w:customStyle="1" w:styleId="NICEnormal">
    <w:name w:val="NICE normal"/>
    <w:basedOn w:val="Normal"/>
    <w:link w:val="NICEnormalChar"/>
    <w:rsid w:val="00092DEA"/>
    <w:pPr>
      <w:spacing w:after="240" w:line="360" w:lineRule="auto"/>
    </w:pPr>
    <w:rPr>
      <w:rFonts w:ascii="Arial" w:eastAsia="Times New Roman" w:hAnsi="Arial" w:cs="Times New Roman"/>
      <w:sz w:val="24"/>
      <w:szCs w:val="24"/>
      <w:lang w:eastAsia="en-GB"/>
    </w:rPr>
  </w:style>
  <w:style w:type="character" w:customStyle="1" w:styleId="NICEnormalChar">
    <w:name w:val="NICE normal Char"/>
    <w:link w:val="NICEnormal"/>
    <w:rsid w:val="00092DEA"/>
    <w:rPr>
      <w:rFonts w:ascii="Arial" w:eastAsia="Times New Roman" w:hAnsi="Arial" w:cs="Times New Roman"/>
      <w:sz w:val="24"/>
      <w:szCs w:val="24"/>
      <w:lang w:eastAsia="en-GB"/>
    </w:rPr>
  </w:style>
  <w:style w:type="table" w:customStyle="1" w:styleId="TableGrid1">
    <w:name w:val="Table Grid1"/>
    <w:basedOn w:val="TableNormal"/>
    <w:next w:val="TableGrid"/>
    <w:uiPriority w:val="59"/>
    <w:rsid w:val="00917F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917F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FB5C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FB5C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FB5C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FB5C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FB5C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FB5C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
    <w:name w:val="Heading 6 Char"/>
    <w:basedOn w:val="DefaultParagraphFont"/>
    <w:link w:val="Heading6"/>
    <w:uiPriority w:val="9"/>
    <w:rsid w:val="00AF1C0C"/>
    <w:rPr>
      <w:rFonts w:ascii="Times New Roman" w:eastAsia="Times New Roman" w:hAnsi="Times New Roman" w:cs="Times New Roman"/>
      <w:i/>
      <w:sz w:val="24"/>
      <w:szCs w:val="20"/>
      <w:lang w:val="en-US"/>
    </w:rPr>
  </w:style>
  <w:style w:type="character" w:customStyle="1" w:styleId="Heading7Char">
    <w:name w:val="Heading 7 Char"/>
    <w:basedOn w:val="DefaultParagraphFont"/>
    <w:link w:val="Heading7"/>
    <w:rsid w:val="00AF1C0C"/>
    <w:rPr>
      <w:rFonts w:ascii="Arial" w:eastAsia="Times New Roman" w:hAnsi="Arial" w:cs="Times New Roman"/>
      <w:b/>
      <w:sz w:val="20"/>
      <w:szCs w:val="20"/>
      <w:lang w:val="en-US"/>
    </w:rPr>
  </w:style>
  <w:style w:type="character" w:customStyle="1" w:styleId="Heading8Char">
    <w:name w:val="Heading 8 Char"/>
    <w:basedOn w:val="DefaultParagraphFont"/>
    <w:link w:val="Heading8"/>
    <w:rsid w:val="00AF1C0C"/>
    <w:rPr>
      <w:rFonts w:ascii="Arial" w:eastAsia="Times New Roman" w:hAnsi="Arial" w:cs="Times New Roman"/>
      <w:b/>
      <w:i/>
      <w:szCs w:val="20"/>
      <w:lang w:val="en-US"/>
    </w:rPr>
  </w:style>
  <w:style w:type="character" w:customStyle="1" w:styleId="Heading9Char">
    <w:name w:val="Heading 9 Char"/>
    <w:basedOn w:val="DefaultParagraphFont"/>
    <w:link w:val="Heading9"/>
    <w:rsid w:val="00AF1C0C"/>
    <w:rPr>
      <w:rFonts w:ascii="Arial" w:eastAsia="Times New Roman" w:hAnsi="Arial" w:cs="Times New Roman"/>
      <w:szCs w:val="20"/>
      <w:u w:val="single"/>
      <w:lang w:val="en-US"/>
    </w:rPr>
  </w:style>
  <w:style w:type="paragraph" w:styleId="BodyText">
    <w:name w:val="Body Text"/>
    <w:basedOn w:val="Normal"/>
    <w:link w:val="BodyTextChar"/>
    <w:rsid w:val="00AF1C0C"/>
    <w:pPr>
      <w:spacing w:after="0" w:line="480" w:lineRule="auto"/>
    </w:pPr>
    <w:rPr>
      <w:rFonts w:ascii="Times New Roman" w:eastAsia="Times New Roman" w:hAnsi="Times New Roman" w:cs="Times New Roman"/>
      <w:sz w:val="24"/>
      <w:szCs w:val="20"/>
      <w:lang w:val="en-US"/>
    </w:rPr>
  </w:style>
  <w:style w:type="character" w:customStyle="1" w:styleId="BodyTextChar">
    <w:name w:val="Body Text Char"/>
    <w:basedOn w:val="DefaultParagraphFont"/>
    <w:link w:val="BodyText"/>
    <w:rsid w:val="00AF1C0C"/>
    <w:rPr>
      <w:rFonts w:ascii="Times New Roman" w:eastAsia="Times New Roman" w:hAnsi="Times New Roman" w:cs="Times New Roman"/>
      <w:sz w:val="24"/>
      <w:szCs w:val="20"/>
      <w:lang w:val="en-US"/>
    </w:rPr>
  </w:style>
  <w:style w:type="paragraph" w:styleId="BodyText2">
    <w:name w:val="Body Text 2"/>
    <w:basedOn w:val="Normal"/>
    <w:link w:val="BodyText2Char"/>
    <w:rsid w:val="00AF1C0C"/>
    <w:pPr>
      <w:spacing w:after="0" w:line="240" w:lineRule="auto"/>
    </w:pPr>
    <w:rPr>
      <w:rFonts w:ascii="Times New Roman" w:eastAsia="Times New Roman" w:hAnsi="Times New Roman" w:cs="Times New Roman"/>
      <w:sz w:val="24"/>
      <w:szCs w:val="20"/>
      <w:lang w:val="en-US"/>
    </w:rPr>
  </w:style>
  <w:style w:type="character" w:customStyle="1" w:styleId="BodyText2Char">
    <w:name w:val="Body Text 2 Char"/>
    <w:basedOn w:val="DefaultParagraphFont"/>
    <w:link w:val="BodyText2"/>
    <w:rsid w:val="00AF1C0C"/>
    <w:rPr>
      <w:rFonts w:ascii="Times New Roman" w:eastAsia="Times New Roman" w:hAnsi="Times New Roman" w:cs="Times New Roman"/>
      <w:sz w:val="24"/>
      <w:szCs w:val="20"/>
      <w:lang w:val="en-US"/>
    </w:rPr>
  </w:style>
  <w:style w:type="paragraph" w:styleId="BodyText3">
    <w:name w:val="Body Text 3"/>
    <w:basedOn w:val="Normal"/>
    <w:link w:val="BodyText3Char"/>
    <w:rsid w:val="00AF1C0C"/>
    <w:pPr>
      <w:spacing w:after="0" w:line="240" w:lineRule="auto"/>
    </w:pPr>
    <w:rPr>
      <w:rFonts w:ascii="Arial" w:eastAsia="Times New Roman" w:hAnsi="Arial" w:cs="Times New Roman"/>
      <w:szCs w:val="20"/>
      <w:lang w:val="en-US"/>
    </w:rPr>
  </w:style>
  <w:style w:type="character" w:customStyle="1" w:styleId="BodyText3Char">
    <w:name w:val="Body Text 3 Char"/>
    <w:basedOn w:val="DefaultParagraphFont"/>
    <w:link w:val="BodyText3"/>
    <w:rsid w:val="00AF1C0C"/>
    <w:rPr>
      <w:rFonts w:ascii="Arial" w:eastAsia="Times New Roman" w:hAnsi="Arial" w:cs="Times New Roman"/>
      <w:szCs w:val="20"/>
      <w:lang w:val="en-US"/>
    </w:rPr>
  </w:style>
  <w:style w:type="paragraph" w:styleId="BodyTextIndent">
    <w:name w:val="Body Text Indent"/>
    <w:basedOn w:val="Normal"/>
    <w:link w:val="BodyTextIndentChar"/>
    <w:rsid w:val="00AF1C0C"/>
    <w:pPr>
      <w:spacing w:after="0" w:line="240" w:lineRule="auto"/>
      <w:ind w:left="720"/>
    </w:pPr>
    <w:rPr>
      <w:rFonts w:ascii="Arial" w:eastAsia="Times New Roman" w:hAnsi="Arial" w:cs="Times New Roman"/>
      <w:szCs w:val="20"/>
      <w:lang w:val="en-US"/>
    </w:rPr>
  </w:style>
  <w:style w:type="character" w:customStyle="1" w:styleId="BodyTextIndentChar">
    <w:name w:val="Body Text Indent Char"/>
    <w:basedOn w:val="DefaultParagraphFont"/>
    <w:link w:val="BodyTextIndent"/>
    <w:rsid w:val="00AF1C0C"/>
    <w:rPr>
      <w:rFonts w:ascii="Arial" w:eastAsia="Times New Roman" w:hAnsi="Arial" w:cs="Times New Roman"/>
      <w:szCs w:val="20"/>
      <w:lang w:val="en-US"/>
    </w:rPr>
  </w:style>
  <w:style w:type="paragraph" w:styleId="BodyTextIndent2">
    <w:name w:val="Body Text Indent 2"/>
    <w:basedOn w:val="Normal"/>
    <w:link w:val="BodyTextIndent2Char"/>
    <w:rsid w:val="00AF1C0C"/>
    <w:pPr>
      <w:spacing w:after="0" w:line="240" w:lineRule="auto"/>
      <w:ind w:left="720" w:hanging="720"/>
    </w:pPr>
    <w:rPr>
      <w:rFonts w:ascii="Arial" w:eastAsia="Times New Roman" w:hAnsi="Arial" w:cs="Times New Roman"/>
      <w:szCs w:val="20"/>
      <w:lang w:val="en-US"/>
    </w:rPr>
  </w:style>
  <w:style w:type="character" w:customStyle="1" w:styleId="BodyTextIndent2Char">
    <w:name w:val="Body Text Indent 2 Char"/>
    <w:basedOn w:val="DefaultParagraphFont"/>
    <w:link w:val="BodyTextIndent2"/>
    <w:rsid w:val="00AF1C0C"/>
    <w:rPr>
      <w:rFonts w:ascii="Arial" w:eastAsia="Times New Roman" w:hAnsi="Arial" w:cs="Times New Roman"/>
      <w:szCs w:val="20"/>
      <w:lang w:val="en-US"/>
    </w:rPr>
  </w:style>
  <w:style w:type="paragraph" w:styleId="BodyTextIndent3">
    <w:name w:val="Body Text Indent 3"/>
    <w:basedOn w:val="Normal"/>
    <w:link w:val="BodyTextIndent3Char"/>
    <w:rsid w:val="00AF1C0C"/>
    <w:pPr>
      <w:tabs>
        <w:tab w:val="left" w:pos="720"/>
        <w:tab w:val="left" w:pos="1440"/>
        <w:tab w:val="left" w:pos="216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s>
      <w:spacing w:after="0" w:line="240" w:lineRule="auto"/>
      <w:ind w:left="1152"/>
    </w:pPr>
    <w:rPr>
      <w:rFonts w:ascii="Arial" w:eastAsia="Times New Roman" w:hAnsi="Arial" w:cs="Times New Roman"/>
      <w:szCs w:val="20"/>
      <w:lang w:val="en-US"/>
    </w:rPr>
  </w:style>
  <w:style w:type="character" w:customStyle="1" w:styleId="BodyTextIndent3Char">
    <w:name w:val="Body Text Indent 3 Char"/>
    <w:basedOn w:val="DefaultParagraphFont"/>
    <w:link w:val="BodyTextIndent3"/>
    <w:rsid w:val="00AF1C0C"/>
    <w:rPr>
      <w:rFonts w:ascii="Arial" w:eastAsia="Times New Roman" w:hAnsi="Arial" w:cs="Times New Roman"/>
      <w:szCs w:val="20"/>
      <w:lang w:val="en-US"/>
    </w:rPr>
  </w:style>
  <w:style w:type="paragraph" w:styleId="Footer">
    <w:name w:val="footer"/>
    <w:basedOn w:val="Normal"/>
    <w:link w:val="FooterChar"/>
    <w:uiPriority w:val="99"/>
    <w:rsid w:val="00AF1C0C"/>
    <w:pPr>
      <w:tabs>
        <w:tab w:val="center" w:pos="4320"/>
        <w:tab w:val="right" w:pos="8640"/>
      </w:tabs>
      <w:spacing w:after="0" w:line="240" w:lineRule="auto"/>
    </w:pPr>
    <w:rPr>
      <w:rFonts w:ascii="Times New Roman" w:eastAsia="Times New Roman" w:hAnsi="Times New Roman" w:cs="Times New Roman"/>
      <w:sz w:val="20"/>
      <w:szCs w:val="20"/>
      <w:lang w:val="en-US"/>
    </w:rPr>
  </w:style>
  <w:style w:type="character" w:customStyle="1" w:styleId="FooterChar">
    <w:name w:val="Footer Char"/>
    <w:basedOn w:val="DefaultParagraphFont"/>
    <w:link w:val="Footer"/>
    <w:uiPriority w:val="99"/>
    <w:rsid w:val="00AF1C0C"/>
    <w:rPr>
      <w:rFonts w:ascii="Times New Roman" w:eastAsia="Times New Roman" w:hAnsi="Times New Roman" w:cs="Times New Roman"/>
      <w:sz w:val="20"/>
      <w:szCs w:val="20"/>
      <w:lang w:val="en-US"/>
    </w:rPr>
  </w:style>
  <w:style w:type="character" w:styleId="PageNumber">
    <w:name w:val="page number"/>
    <w:basedOn w:val="DefaultParagraphFont"/>
    <w:rsid w:val="00AF1C0C"/>
  </w:style>
  <w:style w:type="paragraph" w:styleId="PlainText">
    <w:name w:val="Plain Text"/>
    <w:basedOn w:val="Normal"/>
    <w:link w:val="PlainTextChar"/>
    <w:rsid w:val="00AF1C0C"/>
    <w:pPr>
      <w:spacing w:after="0" w:line="240" w:lineRule="auto"/>
    </w:pPr>
    <w:rPr>
      <w:rFonts w:ascii="Courier New" w:eastAsia="Times New Roman" w:hAnsi="Courier New" w:cs="Times New Roman"/>
      <w:sz w:val="20"/>
      <w:szCs w:val="20"/>
      <w:lang w:val="en-US"/>
    </w:rPr>
  </w:style>
  <w:style w:type="character" w:customStyle="1" w:styleId="PlainTextChar">
    <w:name w:val="Plain Text Char"/>
    <w:basedOn w:val="DefaultParagraphFont"/>
    <w:link w:val="PlainText"/>
    <w:rsid w:val="00AF1C0C"/>
    <w:rPr>
      <w:rFonts w:ascii="Courier New" w:eastAsia="Times New Roman" w:hAnsi="Courier New" w:cs="Times New Roman"/>
      <w:sz w:val="20"/>
      <w:szCs w:val="20"/>
      <w:lang w:val="en-US"/>
    </w:rPr>
  </w:style>
  <w:style w:type="paragraph" w:styleId="FootnoteText">
    <w:name w:val="footnote text"/>
    <w:basedOn w:val="Normal"/>
    <w:link w:val="FootnoteTextChar"/>
    <w:semiHidden/>
    <w:rsid w:val="00AF1C0C"/>
    <w:pPr>
      <w:spacing w:after="0" w:line="240" w:lineRule="auto"/>
    </w:pPr>
    <w:rPr>
      <w:rFonts w:ascii="Times New Roman" w:eastAsia="Times New Roman" w:hAnsi="Times New Roman" w:cs="Times New Roman"/>
      <w:sz w:val="20"/>
      <w:szCs w:val="20"/>
      <w:lang w:val="en-US"/>
    </w:rPr>
  </w:style>
  <w:style w:type="character" w:customStyle="1" w:styleId="FootnoteTextChar">
    <w:name w:val="Footnote Text Char"/>
    <w:basedOn w:val="DefaultParagraphFont"/>
    <w:link w:val="FootnoteText"/>
    <w:semiHidden/>
    <w:rsid w:val="00AF1C0C"/>
    <w:rPr>
      <w:rFonts w:ascii="Times New Roman" w:eastAsia="Times New Roman" w:hAnsi="Times New Roman" w:cs="Times New Roman"/>
      <w:sz w:val="20"/>
      <w:szCs w:val="20"/>
      <w:lang w:val="en-US"/>
    </w:rPr>
  </w:style>
  <w:style w:type="character" w:styleId="FootnoteReference">
    <w:name w:val="footnote reference"/>
    <w:semiHidden/>
    <w:rsid w:val="00AF1C0C"/>
    <w:rPr>
      <w:vertAlign w:val="superscript"/>
    </w:rPr>
  </w:style>
  <w:style w:type="paragraph" w:styleId="Title">
    <w:name w:val="Title"/>
    <w:basedOn w:val="Normal"/>
    <w:link w:val="TitleChar"/>
    <w:qFormat/>
    <w:rsid w:val="00AF1C0C"/>
    <w:pPr>
      <w:spacing w:after="0" w:line="240" w:lineRule="auto"/>
      <w:jc w:val="center"/>
    </w:pPr>
    <w:rPr>
      <w:rFonts w:ascii="Times New Roman" w:eastAsia="Times New Roman" w:hAnsi="Times New Roman" w:cs="Times New Roman"/>
      <w:b/>
      <w:bCs/>
      <w:szCs w:val="20"/>
      <w:lang w:val="en-US"/>
    </w:rPr>
  </w:style>
  <w:style w:type="character" w:customStyle="1" w:styleId="TitleChar">
    <w:name w:val="Title Char"/>
    <w:basedOn w:val="DefaultParagraphFont"/>
    <w:link w:val="Title"/>
    <w:rsid w:val="00AF1C0C"/>
    <w:rPr>
      <w:rFonts w:ascii="Times New Roman" w:eastAsia="Times New Roman" w:hAnsi="Times New Roman" w:cs="Times New Roman"/>
      <w:b/>
      <w:bCs/>
      <w:szCs w:val="20"/>
      <w:lang w:val="en-US"/>
    </w:rPr>
  </w:style>
  <w:style w:type="paragraph" w:styleId="Header">
    <w:name w:val="header"/>
    <w:basedOn w:val="Normal"/>
    <w:link w:val="HeaderChar"/>
    <w:uiPriority w:val="99"/>
    <w:rsid w:val="00AF1C0C"/>
    <w:pPr>
      <w:tabs>
        <w:tab w:val="center" w:pos="4153"/>
        <w:tab w:val="right" w:pos="8306"/>
      </w:tabs>
      <w:spacing w:after="0" w:line="240" w:lineRule="auto"/>
    </w:pPr>
    <w:rPr>
      <w:rFonts w:ascii="Times New Roman" w:eastAsia="Times New Roman" w:hAnsi="Times New Roman" w:cs="Times New Roman"/>
      <w:szCs w:val="20"/>
    </w:rPr>
  </w:style>
  <w:style w:type="character" w:customStyle="1" w:styleId="HeaderChar">
    <w:name w:val="Header Char"/>
    <w:basedOn w:val="DefaultParagraphFont"/>
    <w:link w:val="Header"/>
    <w:uiPriority w:val="99"/>
    <w:rsid w:val="00AF1C0C"/>
    <w:rPr>
      <w:rFonts w:ascii="Times New Roman" w:eastAsia="Times New Roman" w:hAnsi="Times New Roman" w:cs="Times New Roman"/>
      <w:szCs w:val="20"/>
    </w:rPr>
  </w:style>
  <w:style w:type="character" w:styleId="FollowedHyperlink">
    <w:name w:val="FollowedHyperlink"/>
    <w:uiPriority w:val="99"/>
    <w:rsid w:val="00AF1C0C"/>
    <w:rPr>
      <w:color w:val="800080"/>
      <w:u w:val="single"/>
    </w:rPr>
  </w:style>
  <w:style w:type="character" w:customStyle="1" w:styleId="label">
    <w:name w:val="label"/>
    <w:uiPriority w:val="99"/>
    <w:rsid w:val="00AF1C0C"/>
    <w:rPr>
      <w:rFonts w:cs="Times New Roman"/>
    </w:rPr>
  </w:style>
  <w:style w:type="character" w:styleId="Strong">
    <w:name w:val="Strong"/>
    <w:uiPriority w:val="22"/>
    <w:qFormat/>
    <w:rsid w:val="00AF1C0C"/>
    <w:rPr>
      <w:b/>
      <w:bCs/>
    </w:rPr>
  </w:style>
  <w:style w:type="paragraph" w:styleId="HTMLAddress">
    <w:name w:val="HTML Address"/>
    <w:basedOn w:val="Normal"/>
    <w:link w:val="HTMLAddressChar"/>
    <w:uiPriority w:val="99"/>
    <w:unhideWhenUsed/>
    <w:rsid w:val="00AF1C0C"/>
    <w:pPr>
      <w:spacing w:after="0" w:line="240" w:lineRule="auto"/>
    </w:pPr>
    <w:rPr>
      <w:rFonts w:ascii="Times New Roman" w:eastAsia="Times New Roman" w:hAnsi="Times New Roman" w:cs="Times New Roman"/>
      <w:i/>
      <w:iCs/>
      <w:sz w:val="24"/>
      <w:szCs w:val="24"/>
      <w:lang w:val="en-US"/>
    </w:rPr>
  </w:style>
  <w:style w:type="character" w:customStyle="1" w:styleId="HTMLAddressChar">
    <w:name w:val="HTML Address Char"/>
    <w:basedOn w:val="DefaultParagraphFont"/>
    <w:link w:val="HTMLAddress"/>
    <w:uiPriority w:val="99"/>
    <w:rsid w:val="00AF1C0C"/>
    <w:rPr>
      <w:rFonts w:ascii="Times New Roman" w:eastAsia="Times New Roman" w:hAnsi="Times New Roman" w:cs="Times New Roman"/>
      <w:i/>
      <w:iCs/>
      <w:sz w:val="24"/>
      <w:szCs w:val="24"/>
      <w:lang w:val="en-US"/>
    </w:rPr>
  </w:style>
  <w:style w:type="character" w:styleId="Emphasis">
    <w:name w:val="Emphasis"/>
    <w:uiPriority w:val="20"/>
    <w:qFormat/>
    <w:rsid w:val="00AF1C0C"/>
    <w:rPr>
      <w:i/>
      <w:iCs/>
    </w:rPr>
  </w:style>
  <w:style w:type="paragraph" w:customStyle="1" w:styleId="listingnav">
    <w:name w:val="listingnav"/>
    <w:basedOn w:val="Normal"/>
    <w:rsid w:val="00AF1C0C"/>
    <w:pPr>
      <w:spacing w:after="100" w:afterAutospacing="1" w:line="240" w:lineRule="auto"/>
    </w:pPr>
    <w:rPr>
      <w:rFonts w:ascii="Arial" w:eastAsia="Times New Roman" w:hAnsi="Arial" w:cs="Arial"/>
      <w:color w:val="333333"/>
      <w:sz w:val="17"/>
      <w:szCs w:val="17"/>
      <w:lang w:val="en-US"/>
    </w:rPr>
  </w:style>
  <w:style w:type="paragraph" w:customStyle="1" w:styleId="txt">
    <w:name w:val="txt"/>
    <w:basedOn w:val="Normal"/>
    <w:rsid w:val="00AF1C0C"/>
    <w:pPr>
      <w:spacing w:after="100" w:afterAutospacing="1" w:line="240" w:lineRule="auto"/>
    </w:pPr>
    <w:rPr>
      <w:rFonts w:ascii="Arial" w:eastAsia="Times New Roman" w:hAnsi="Arial" w:cs="Arial"/>
      <w:color w:val="333333"/>
      <w:sz w:val="17"/>
      <w:szCs w:val="17"/>
      <w:lang w:val="en-US"/>
    </w:rPr>
  </w:style>
  <w:style w:type="paragraph" w:customStyle="1" w:styleId="bgpowderblue">
    <w:name w:val="bgpowderblue"/>
    <w:basedOn w:val="Normal"/>
    <w:rsid w:val="00AF1C0C"/>
    <w:pPr>
      <w:shd w:val="clear" w:color="auto" w:fill="EBF5FF"/>
      <w:spacing w:after="100" w:afterAutospacing="1" w:line="240" w:lineRule="auto"/>
    </w:pPr>
    <w:rPr>
      <w:rFonts w:ascii="Arial" w:eastAsia="Times New Roman" w:hAnsi="Arial" w:cs="Arial"/>
      <w:color w:val="333333"/>
      <w:sz w:val="17"/>
      <w:szCs w:val="17"/>
      <w:lang w:val="en-US"/>
    </w:rPr>
  </w:style>
  <w:style w:type="paragraph" w:customStyle="1" w:styleId="bglgtblue">
    <w:name w:val="bglgtblue"/>
    <w:basedOn w:val="Normal"/>
    <w:rsid w:val="00AF1C0C"/>
    <w:pPr>
      <w:shd w:val="clear" w:color="auto" w:fill="66A3C2"/>
      <w:spacing w:after="100" w:afterAutospacing="1" w:line="240" w:lineRule="auto"/>
    </w:pPr>
    <w:rPr>
      <w:rFonts w:ascii="Arial" w:eastAsia="Times New Roman" w:hAnsi="Arial" w:cs="Arial"/>
      <w:color w:val="333333"/>
      <w:sz w:val="17"/>
      <w:szCs w:val="17"/>
      <w:lang w:val="en-US"/>
    </w:rPr>
  </w:style>
  <w:style w:type="paragraph" w:customStyle="1" w:styleId="bgmedblue">
    <w:name w:val="bgmedblue"/>
    <w:basedOn w:val="Normal"/>
    <w:rsid w:val="00AF1C0C"/>
    <w:pPr>
      <w:shd w:val="clear" w:color="auto" w:fill="99CCFF"/>
      <w:spacing w:after="100" w:afterAutospacing="1" w:line="240" w:lineRule="auto"/>
    </w:pPr>
    <w:rPr>
      <w:rFonts w:ascii="Arial" w:eastAsia="Times New Roman" w:hAnsi="Arial" w:cs="Arial"/>
      <w:color w:val="333333"/>
      <w:sz w:val="17"/>
      <w:szCs w:val="17"/>
      <w:lang w:val="en-US"/>
    </w:rPr>
  </w:style>
  <w:style w:type="paragraph" w:customStyle="1" w:styleId="bgmedblue2">
    <w:name w:val="bgmedblue2"/>
    <w:basedOn w:val="Normal"/>
    <w:rsid w:val="00AF1C0C"/>
    <w:pPr>
      <w:shd w:val="clear" w:color="auto" w:fill="13709D"/>
      <w:spacing w:after="100" w:afterAutospacing="1" w:line="240" w:lineRule="auto"/>
    </w:pPr>
    <w:rPr>
      <w:rFonts w:ascii="Arial" w:eastAsia="Times New Roman" w:hAnsi="Arial" w:cs="Arial"/>
      <w:color w:val="333333"/>
      <w:sz w:val="17"/>
      <w:szCs w:val="17"/>
      <w:lang w:val="en-US"/>
    </w:rPr>
  </w:style>
  <w:style w:type="paragraph" w:customStyle="1" w:styleId="bgdrkblue">
    <w:name w:val="bgdrkblue"/>
    <w:basedOn w:val="Normal"/>
    <w:rsid w:val="00AF1C0C"/>
    <w:pPr>
      <w:shd w:val="clear" w:color="auto" w:fill="006699"/>
      <w:spacing w:after="100" w:afterAutospacing="1" w:line="240" w:lineRule="auto"/>
    </w:pPr>
    <w:rPr>
      <w:rFonts w:ascii="Arial" w:eastAsia="Times New Roman" w:hAnsi="Arial" w:cs="Arial"/>
      <w:color w:val="333333"/>
      <w:sz w:val="17"/>
      <w:szCs w:val="17"/>
      <w:lang w:val="en-US"/>
    </w:rPr>
  </w:style>
  <w:style w:type="paragraph" w:customStyle="1" w:styleId="bggrey">
    <w:name w:val="bggrey"/>
    <w:basedOn w:val="Normal"/>
    <w:rsid w:val="00AF1C0C"/>
    <w:pPr>
      <w:shd w:val="clear" w:color="auto" w:fill="CCCCCC"/>
      <w:spacing w:after="100" w:afterAutospacing="1" w:line="240" w:lineRule="auto"/>
    </w:pPr>
    <w:rPr>
      <w:rFonts w:ascii="Arial" w:eastAsia="Times New Roman" w:hAnsi="Arial" w:cs="Arial"/>
      <w:color w:val="333333"/>
      <w:sz w:val="17"/>
      <w:szCs w:val="17"/>
      <w:lang w:val="en-US"/>
    </w:rPr>
  </w:style>
  <w:style w:type="paragraph" w:customStyle="1" w:styleId="bgllgrey">
    <w:name w:val="bgllgrey"/>
    <w:basedOn w:val="Normal"/>
    <w:rsid w:val="00AF1C0C"/>
    <w:pPr>
      <w:shd w:val="clear" w:color="auto" w:fill="E5E5E5"/>
      <w:spacing w:after="100" w:afterAutospacing="1" w:line="240" w:lineRule="auto"/>
    </w:pPr>
    <w:rPr>
      <w:rFonts w:ascii="Arial" w:eastAsia="Times New Roman" w:hAnsi="Arial" w:cs="Arial"/>
      <w:color w:val="333333"/>
      <w:sz w:val="17"/>
      <w:szCs w:val="17"/>
      <w:lang w:val="en-US"/>
    </w:rPr>
  </w:style>
  <w:style w:type="paragraph" w:customStyle="1" w:styleId="bgyellow">
    <w:name w:val="bgyellow"/>
    <w:basedOn w:val="Normal"/>
    <w:rsid w:val="00AF1C0C"/>
    <w:pPr>
      <w:shd w:val="clear" w:color="auto" w:fill="FFFFCC"/>
      <w:spacing w:after="100" w:afterAutospacing="1" w:line="240" w:lineRule="auto"/>
    </w:pPr>
    <w:rPr>
      <w:rFonts w:ascii="Arial" w:eastAsia="Times New Roman" w:hAnsi="Arial" w:cs="Arial"/>
      <w:color w:val="333333"/>
      <w:sz w:val="17"/>
      <w:szCs w:val="17"/>
      <w:lang w:val="en-US"/>
    </w:rPr>
  </w:style>
  <w:style w:type="paragraph" w:customStyle="1" w:styleId="bgslateblue">
    <w:name w:val="bgslateblue"/>
    <w:basedOn w:val="Normal"/>
    <w:rsid w:val="00AF1C0C"/>
    <w:pPr>
      <w:shd w:val="clear" w:color="auto" w:fill="7FB2CC"/>
      <w:spacing w:after="100" w:afterAutospacing="1" w:line="240" w:lineRule="auto"/>
    </w:pPr>
    <w:rPr>
      <w:rFonts w:ascii="Arial" w:eastAsia="Times New Roman" w:hAnsi="Arial" w:cs="Arial"/>
      <w:color w:val="333333"/>
      <w:sz w:val="17"/>
      <w:szCs w:val="17"/>
      <w:lang w:val="en-US"/>
    </w:rPr>
  </w:style>
  <w:style w:type="paragraph" w:customStyle="1" w:styleId="bgwhite">
    <w:name w:val="bgwhite"/>
    <w:basedOn w:val="Normal"/>
    <w:rsid w:val="00AF1C0C"/>
    <w:pPr>
      <w:shd w:val="clear" w:color="auto" w:fill="FFFFFF"/>
      <w:spacing w:after="100" w:afterAutospacing="1" w:line="240" w:lineRule="auto"/>
    </w:pPr>
    <w:rPr>
      <w:rFonts w:ascii="Arial" w:eastAsia="Times New Roman" w:hAnsi="Arial" w:cs="Arial"/>
      <w:color w:val="333333"/>
      <w:sz w:val="17"/>
      <w:szCs w:val="17"/>
      <w:lang w:val="en-US"/>
    </w:rPr>
  </w:style>
  <w:style w:type="paragraph" w:customStyle="1" w:styleId="homepagefragment">
    <w:name w:val="homepagefragment"/>
    <w:basedOn w:val="Normal"/>
    <w:rsid w:val="00AF1C0C"/>
    <w:pPr>
      <w:spacing w:after="100" w:afterAutospacing="1" w:line="240" w:lineRule="auto"/>
    </w:pPr>
    <w:rPr>
      <w:rFonts w:ascii="Arial" w:eastAsia="Times New Roman" w:hAnsi="Arial" w:cs="Arial"/>
      <w:color w:val="333333"/>
      <w:sz w:val="17"/>
      <w:szCs w:val="17"/>
      <w:lang w:val="en-US"/>
    </w:rPr>
  </w:style>
  <w:style w:type="paragraph" w:customStyle="1" w:styleId="menuiefourdown">
    <w:name w:val="menuiefourdown"/>
    <w:basedOn w:val="Normal"/>
    <w:rsid w:val="00AF1C0C"/>
    <w:pPr>
      <w:spacing w:after="100" w:afterAutospacing="1" w:line="240" w:lineRule="auto"/>
    </w:pPr>
    <w:rPr>
      <w:rFonts w:ascii="Arial" w:eastAsia="Times New Roman" w:hAnsi="Arial" w:cs="Arial"/>
      <w:color w:val="333333"/>
      <w:sz w:val="17"/>
      <w:szCs w:val="17"/>
      <w:lang w:val="en-US"/>
    </w:rPr>
  </w:style>
  <w:style w:type="paragraph" w:customStyle="1" w:styleId="menuiefourside">
    <w:name w:val="menuiefourside"/>
    <w:basedOn w:val="Normal"/>
    <w:rsid w:val="00AF1C0C"/>
    <w:pPr>
      <w:spacing w:after="100" w:afterAutospacing="1" w:line="240" w:lineRule="auto"/>
    </w:pPr>
    <w:rPr>
      <w:rFonts w:ascii="Arial" w:eastAsia="Times New Roman" w:hAnsi="Arial" w:cs="Arial"/>
      <w:color w:val="333333"/>
      <w:sz w:val="17"/>
      <w:szCs w:val="17"/>
      <w:lang w:val="en-US"/>
    </w:rPr>
  </w:style>
  <w:style w:type="paragraph" w:customStyle="1" w:styleId="menuiefouruser">
    <w:name w:val="menuiefouruser"/>
    <w:basedOn w:val="Normal"/>
    <w:rsid w:val="00AF1C0C"/>
    <w:pPr>
      <w:spacing w:after="100" w:afterAutospacing="1" w:line="240" w:lineRule="auto"/>
    </w:pPr>
    <w:rPr>
      <w:rFonts w:ascii="Arial" w:eastAsia="Times New Roman" w:hAnsi="Arial" w:cs="Arial"/>
      <w:color w:val="FFFFFF"/>
      <w:sz w:val="17"/>
      <w:szCs w:val="17"/>
      <w:lang w:val="en-US"/>
    </w:rPr>
  </w:style>
  <w:style w:type="paragraph" w:customStyle="1" w:styleId="structuretable">
    <w:name w:val="structuretable"/>
    <w:basedOn w:val="Normal"/>
    <w:rsid w:val="00AF1C0C"/>
    <w:pPr>
      <w:spacing w:after="0" w:line="240" w:lineRule="auto"/>
    </w:pPr>
    <w:rPr>
      <w:rFonts w:ascii="Arial" w:eastAsia="Times New Roman" w:hAnsi="Arial" w:cs="Arial"/>
      <w:color w:val="333333"/>
      <w:sz w:val="17"/>
      <w:szCs w:val="17"/>
      <w:lang w:val="en-US"/>
    </w:rPr>
  </w:style>
  <w:style w:type="paragraph" w:customStyle="1" w:styleId="listingheader">
    <w:name w:val="listingheader"/>
    <w:basedOn w:val="Normal"/>
    <w:rsid w:val="00AF1C0C"/>
    <w:pPr>
      <w:spacing w:before="90" w:after="90" w:line="240" w:lineRule="auto"/>
    </w:pPr>
    <w:rPr>
      <w:rFonts w:ascii="Arial" w:eastAsia="Times New Roman" w:hAnsi="Arial" w:cs="Arial"/>
      <w:color w:val="333333"/>
      <w:sz w:val="17"/>
      <w:szCs w:val="17"/>
      <w:lang w:val="en-US"/>
    </w:rPr>
  </w:style>
  <w:style w:type="paragraph" w:customStyle="1" w:styleId="listingfooter">
    <w:name w:val="listingfooter"/>
    <w:basedOn w:val="Normal"/>
    <w:rsid w:val="00AF1C0C"/>
    <w:pPr>
      <w:spacing w:before="90" w:after="90" w:line="240" w:lineRule="auto"/>
    </w:pPr>
    <w:rPr>
      <w:rFonts w:ascii="Arial" w:eastAsia="Times New Roman" w:hAnsi="Arial" w:cs="Arial"/>
      <w:color w:val="333333"/>
      <w:sz w:val="17"/>
      <w:szCs w:val="17"/>
      <w:lang w:val="en-US"/>
    </w:rPr>
  </w:style>
  <w:style w:type="paragraph" w:customStyle="1" w:styleId="subcontent">
    <w:name w:val="subcontent"/>
    <w:basedOn w:val="Normal"/>
    <w:rsid w:val="00AF1C0C"/>
    <w:pPr>
      <w:spacing w:after="100" w:afterAutospacing="1" w:line="240" w:lineRule="auto"/>
    </w:pPr>
    <w:rPr>
      <w:rFonts w:ascii="Arial" w:eastAsia="Times New Roman" w:hAnsi="Arial" w:cs="Arial"/>
      <w:color w:val="333333"/>
      <w:sz w:val="17"/>
      <w:szCs w:val="17"/>
      <w:lang w:val="en-US"/>
    </w:rPr>
  </w:style>
  <w:style w:type="paragraph" w:customStyle="1" w:styleId="featurebox">
    <w:name w:val="featurebox"/>
    <w:basedOn w:val="Normal"/>
    <w:rsid w:val="00AF1C0C"/>
    <w:pPr>
      <w:spacing w:before="150" w:after="0" w:line="240" w:lineRule="auto"/>
      <w:ind w:left="300"/>
    </w:pPr>
    <w:rPr>
      <w:rFonts w:ascii="Arial" w:eastAsia="Times New Roman" w:hAnsi="Arial" w:cs="Arial"/>
      <w:color w:val="333333"/>
      <w:sz w:val="17"/>
      <w:szCs w:val="17"/>
      <w:lang w:val="en-US"/>
    </w:rPr>
  </w:style>
  <w:style w:type="paragraph" w:customStyle="1" w:styleId="debug">
    <w:name w:val="debug"/>
    <w:basedOn w:val="Normal"/>
    <w:rsid w:val="00AF1C0C"/>
    <w:pPr>
      <w:shd w:val="clear" w:color="auto" w:fill="FFCCCC"/>
      <w:spacing w:after="100" w:afterAutospacing="1" w:line="240" w:lineRule="auto"/>
    </w:pPr>
    <w:rPr>
      <w:rFonts w:ascii="Arial" w:eastAsia="Times New Roman" w:hAnsi="Arial" w:cs="Arial"/>
      <w:color w:val="333333"/>
      <w:sz w:val="17"/>
      <w:szCs w:val="17"/>
      <w:lang w:val="en-US"/>
    </w:rPr>
  </w:style>
  <w:style w:type="paragraph" w:customStyle="1" w:styleId="invisible">
    <w:name w:val="invisible"/>
    <w:basedOn w:val="Normal"/>
    <w:rsid w:val="00AF1C0C"/>
    <w:pPr>
      <w:spacing w:after="100" w:afterAutospacing="1" w:line="240" w:lineRule="auto"/>
    </w:pPr>
    <w:rPr>
      <w:rFonts w:ascii="Arial" w:eastAsia="Times New Roman" w:hAnsi="Arial" w:cs="Arial"/>
      <w:color w:val="333333"/>
      <w:sz w:val="17"/>
      <w:szCs w:val="17"/>
      <w:lang w:val="en-US"/>
    </w:rPr>
  </w:style>
  <w:style w:type="paragraph" w:customStyle="1" w:styleId="pageset">
    <w:name w:val="pageset"/>
    <w:basedOn w:val="Normal"/>
    <w:rsid w:val="00AF1C0C"/>
    <w:pPr>
      <w:spacing w:after="100" w:afterAutospacing="1" w:line="240" w:lineRule="auto"/>
    </w:pPr>
    <w:rPr>
      <w:rFonts w:ascii="Arial" w:eastAsia="Times New Roman" w:hAnsi="Arial" w:cs="Arial"/>
      <w:color w:val="000000"/>
      <w:sz w:val="17"/>
      <w:szCs w:val="17"/>
      <w:lang w:val="en-US"/>
    </w:rPr>
  </w:style>
  <w:style w:type="paragraph" w:customStyle="1" w:styleId="pagesetlabel">
    <w:name w:val="pagesetlabel"/>
    <w:basedOn w:val="Normal"/>
    <w:rsid w:val="00AF1C0C"/>
    <w:pPr>
      <w:spacing w:after="100" w:afterAutospacing="1" w:line="240" w:lineRule="auto"/>
    </w:pPr>
    <w:rPr>
      <w:rFonts w:ascii="Arial" w:eastAsia="Times New Roman" w:hAnsi="Arial" w:cs="Arial"/>
      <w:color w:val="666666"/>
      <w:sz w:val="17"/>
      <w:szCs w:val="17"/>
      <w:lang w:val="en-US"/>
    </w:rPr>
  </w:style>
  <w:style w:type="paragraph" w:customStyle="1" w:styleId="issuenav">
    <w:name w:val="issuenav"/>
    <w:basedOn w:val="Normal"/>
    <w:rsid w:val="00AF1C0C"/>
    <w:pPr>
      <w:spacing w:after="100" w:afterAutospacing="1" w:line="240" w:lineRule="auto"/>
    </w:pPr>
    <w:rPr>
      <w:rFonts w:ascii="Arial" w:eastAsia="Times New Roman" w:hAnsi="Arial" w:cs="Arial"/>
      <w:color w:val="333333"/>
      <w:sz w:val="17"/>
      <w:szCs w:val="17"/>
      <w:lang w:val="en-US"/>
    </w:rPr>
  </w:style>
  <w:style w:type="paragraph" w:customStyle="1" w:styleId="available">
    <w:name w:val="available"/>
    <w:basedOn w:val="Normal"/>
    <w:rsid w:val="00AF1C0C"/>
    <w:pPr>
      <w:spacing w:after="100" w:afterAutospacing="1" w:line="240" w:lineRule="auto"/>
    </w:pPr>
    <w:rPr>
      <w:rFonts w:ascii="Arial" w:eastAsia="Times New Roman" w:hAnsi="Arial" w:cs="Arial"/>
      <w:color w:val="339900"/>
      <w:sz w:val="17"/>
      <w:szCs w:val="17"/>
      <w:lang w:val="en-US"/>
    </w:rPr>
  </w:style>
  <w:style w:type="paragraph" w:customStyle="1" w:styleId="unavailable">
    <w:name w:val="unavailable"/>
    <w:basedOn w:val="Normal"/>
    <w:rsid w:val="00AF1C0C"/>
    <w:pPr>
      <w:spacing w:after="100" w:afterAutospacing="1" w:line="240" w:lineRule="auto"/>
    </w:pPr>
    <w:rPr>
      <w:rFonts w:ascii="Arial" w:eastAsia="Times New Roman" w:hAnsi="Arial" w:cs="Arial"/>
      <w:color w:val="FF0000"/>
      <w:sz w:val="17"/>
      <w:szCs w:val="17"/>
      <w:lang w:val="en-US"/>
    </w:rPr>
  </w:style>
  <w:style w:type="paragraph" w:customStyle="1" w:styleId="productimage">
    <w:name w:val="productimage"/>
    <w:basedOn w:val="Normal"/>
    <w:rsid w:val="00AF1C0C"/>
    <w:pPr>
      <w:spacing w:after="100" w:afterAutospacing="1" w:line="240" w:lineRule="auto"/>
      <w:ind w:right="150"/>
    </w:pPr>
    <w:rPr>
      <w:rFonts w:ascii="Arial" w:eastAsia="Times New Roman" w:hAnsi="Arial" w:cs="Arial"/>
      <w:color w:val="333333"/>
      <w:sz w:val="17"/>
      <w:szCs w:val="17"/>
      <w:lang w:val="en-US"/>
    </w:rPr>
  </w:style>
  <w:style w:type="paragraph" w:customStyle="1" w:styleId="linkmore">
    <w:name w:val="linkmore"/>
    <w:basedOn w:val="Normal"/>
    <w:rsid w:val="00AF1C0C"/>
    <w:pPr>
      <w:spacing w:after="100" w:afterAutospacing="1" w:line="240" w:lineRule="auto"/>
    </w:pPr>
    <w:rPr>
      <w:rFonts w:ascii="Arial" w:eastAsia="Times New Roman" w:hAnsi="Arial" w:cs="Arial"/>
      <w:b/>
      <w:bCs/>
      <w:color w:val="333333"/>
      <w:sz w:val="17"/>
      <w:szCs w:val="17"/>
      <w:lang w:val="en-US"/>
    </w:rPr>
  </w:style>
  <w:style w:type="paragraph" w:customStyle="1" w:styleId="linkback">
    <w:name w:val="linkback"/>
    <w:basedOn w:val="Normal"/>
    <w:rsid w:val="00AF1C0C"/>
    <w:pPr>
      <w:spacing w:before="150" w:after="150" w:line="240" w:lineRule="auto"/>
      <w:ind w:left="150" w:right="150"/>
    </w:pPr>
    <w:rPr>
      <w:rFonts w:ascii="Arial" w:eastAsia="Times New Roman" w:hAnsi="Arial" w:cs="Arial"/>
      <w:color w:val="333333"/>
      <w:sz w:val="17"/>
      <w:szCs w:val="17"/>
      <w:lang w:val="en-US"/>
    </w:rPr>
  </w:style>
  <w:style w:type="paragraph" w:customStyle="1" w:styleId="linkprint">
    <w:name w:val="linkprint"/>
    <w:basedOn w:val="Normal"/>
    <w:rsid w:val="00AF1C0C"/>
    <w:pPr>
      <w:spacing w:before="150" w:after="0" w:line="240" w:lineRule="auto"/>
      <w:ind w:right="300"/>
    </w:pPr>
    <w:rPr>
      <w:rFonts w:ascii="Arial" w:eastAsia="Times New Roman" w:hAnsi="Arial" w:cs="Arial"/>
      <w:color w:val="333333"/>
      <w:sz w:val="17"/>
      <w:szCs w:val="17"/>
      <w:lang w:val="en-US"/>
    </w:rPr>
  </w:style>
  <w:style w:type="paragraph" w:customStyle="1" w:styleId="linktop">
    <w:name w:val="linktop"/>
    <w:basedOn w:val="Normal"/>
    <w:rsid w:val="00AF1C0C"/>
    <w:pPr>
      <w:spacing w:after="100" w:afterAutospacing="1" w:line="240" w:lineRule="auto"/>
      <w:jc w:val="right"/>
    </w:pPr>
    <w:rPr>
      <w:rFonts w:ascii="Arial" w:eastAsia="Times New Roman" w:hAnsi="Arial" w:cs="Arial"/>
      <w:color w:val="333333"/>
      <w:sz w:val="17"/>
      <w:szCs w:val="17"/>
      <w:lang w:val="en-US"/>
    </w:rPr>
  </w:style>
  <w:style w:type="paragraph" w:customStyle="1" w:styleId="icon">
    <w:name w:val="icon"/>
    <w:basedOn w:val="Normal"/>
    <w:rsid w:val="00AF1C0C"/>
    <w:pPr>
      <w:spacing w:after="100" w:afterAutospacing="1" w:line="240" w:lineRule="auto"/>
      <w:ind w:right="30"/>
      <w:textAlignment w:val="center"/>
    </w:pPr>
    <w:rPr>
      <w:rFonts w:ascii="Arial" w:eastAsia="Times New Roman" w:hAnsi="Arial" w:cs="Arial"/>
      <w:color w:val="333333"/>
      <w:sz w:val="17"/>
      <w:szCs w:val="17"/>
      <w:lang w:val="en-US"/>
    </w:rPr>
  </w:style>
  <w:style w:type="paragraph" w:customStyle="1" w:styleId="line">
    <w:name w:val="line"/>
    <w:basedOn w:val="Normal"/>
    <w:rsid w:val="00AF1C0C"/>
    <w:pPr>
      <w:spacing w:before="150" w:after="150" w:line="240" w:lineRule="auto"/>
    </w:pPr>
    <w:rPr>
      <w:rFonts w:ascii="Arial" w:eastAsia="Times New Roman" w:hAnsi="Arial" w:cs="Arial"/>
      <w:color w:val="333333"/>
      <w:sz w:val="17"/>
      <w:szCs w:val="17"/>
      <w:lang w:val="en-US"/>
    </w:rPr>
  </w:style>
  <w:style w:type="paragraph" w:customStyle="1" w:styleId="mostaccessed">
    <w:name w:val="mostaccessed"/>
    <w:basedOn w:val="Normal"/>
    <w:rsid w:val="00AF1C0C"/>
    <w:pPr>
      <w:spacing w:after="100" w:afterAutospacing="1" w:line="240" w:lineRule="auto"/>
    </w:pPr>
    <w:rPr>
      <w:rFonts w:ascii="Arial" w:eastAsia="Times New Roman" w:hAnsi="Arial" w:cs="Arial"/>
      <w:color w:val="333333"/>
      <w:sz w:val="17"/>
      <w:szCs w:val="17"/>
      <w:lang w:val="en-US"/>
    </w:rPr>
  </w:style>
  <w:style w:type="paragraph" w:customStyle="1" w:styleId="item">
    <w:name w:val="item"/>
    <w:basedOn w:val="Normal"/>
    <w:rsid w:val="00AF1C0C"/>
    <w:pPr>
      <w:spacing w:after="100" w:afterAutospacing="1" w:line="240" w:lineRule="auto"/>
    </w:pPr>
    <w:rPr>
      <w:rFonts w:ascii="Arial" w:eastAsia="Times New Roman" w:hAnsi="Arial" w:cs="Arial"/>
      <w:color w:val="333333"/>
      <w:sz w:val="17"/>
      <w:szCs w:val="17"/>
      <w:lang w:val="en-US"/>
    </w:rPr>
  </w:style>
  <w:style w:type="paragraph" w:customStyle="1" w:styleId="Title1">
    <w:name w:val="Title1"/>
    <w:basedOn w:val="Normal"/>
    <w:rsid w:val="00AF1C0C"/>
    <w:pPr>
      <w:spacing w:after="100" w:afterAutospacing="1" w:line="240" w:lineRule="auto"/>
    </w:pPr>
    <w:rPr>
      <w:rFonts w:ascii="Arial" w:eastAsia="Times New Roman" w:hAnsi="Arial" w:cs="Arial"/>
      <w:color w:val="333333"/>
      <w:sz w:val="17"/>
      <w:szCs w:val="17"/>
      <w:lang w:val="en-US"/>
    </w:rPr>
  </w:style>
  <w:style w:type="paragraph" w:customStyle="1" w:styleId="maincol">
    <w:name w:val="maincol"/>
    <w:basedOn w:val="Normal"/>
    <w:rsid w:val="00AF1C0C"/>
    <w:pPr>
      <w:spacing w:after="100" w:afterAutospacing="1" w:line="240" w:lineRule="auto"/>
    </w:pPr>
    <w:rPr>
      <w:rFonts w:ascii="Arial" w:eastAsia="Times New Roman" w:hAnsi="Arial" w:cs="Arial"/>
      <w:color w:val="333333"/>
      <w:sz w:val="17"/>
      <w:szCs w:val="17"/>
      <w:lang w:val="en-US"/>
    </w:rPr>
  </w:style>
  <w:style w:type="paragraph" w:customStyle="1" w:styleId="sidecol">
    <w:name w:val="sidecol"/>
    <w:basedOn w:val="Normal"/>
    <w:rsid w:val="00AF1C0C"/>
    <w:pPr>
      <w:spacing w:after="100" w:afterAutospacing="1" w:line="240" w:lineRule="auto"/>
    </w:pPr>
    <w:rPr>
      <w:rFonts w:ascii="Arial" w:eastAsia="Times New Roman" w:hAnsi="Arial" w:cs="Arial"/>
      <w:color w:val="333333"/>
      <w:sz w:val="17"/>
      <w:szCs w:val="17"/>
      <w:lang w:val="en-US"/>
    </w:rPr>
  </w:style>
  <w:style w:type="paragraph" w:customStyle="1" w:styleId="copyright">
    <w:name w:val="copyright"/>
    <w:basedOn w:val="Normal"/>
    <w:rsid w:val="00AF1C0C"/>
    <w:pPr>
      <w:spacing w:after="100" w:afterAutospacing="1" w:line="240" w:lineRule="auto"/>
    </w:pPr>
    <w:rPr>
      <w:rFonts w:ascii="Arial" w:eastAsia="Times New Roman" w:hAnsi="Arial" w:cs="Arial"/>
      <w:color w:val="333333"/>
      <w:sz w:val="17"/>
      <w:szCs w:val="17"/>
      <w:lang w:val="en-US"/>
    </w:rPr>
  </w:style>
  <w:style w:type="paragraph" w:customStyle="1" w:styleId="coverimage">
    <w:name w:val="coverimage"/>
    <w:basedOn w:val="Normal"/>
    <w:rsid w:val="00AF1C0C"/>
    <w:pPr>
      <w:spacing w:after="100" w:afterAutospacing="1" w:line="240" w:lineRule="auto"/>
    </w:pPr>
    <w:rPr>
      <w:rFonts w:ascii="Arial" w:eastAsia="Times New Roman" w:hAnsi="Arial" w:cs="Arial"/>
      <w:color w:val="333333"/>
      <w:sz w:val="17"/>
      <w:szCs w:val="17"/>
      <w:lang w:val="en-US"/>
    </w:rPr>
  </w:style>
  <w:style w:type="paragraph" w:customStyle="1" w:styleId="area">
    <w:name w:val="area"/>
    <w:basedOn w:val="Normal"/>
    <w:rsid w:val="00AF1C0C"/>
    <w:pPr>
      <w:spacing w:after="100" w:afterAutospacing="1" w:line="240" w:lineRule="auto"/>
    </w:pPr>
    <w:rPr>
      <w:rFonts w:ascii="Arial" w:eastAsia="Times New Roman" w:hAnsi="Arial" w:cs="Arial"/>
      <w:color w:val="333333"/>
      <w:sz w:val="17"/>
      <w:szCs w:val="17"/>
      <w:lang w:val="en-US"/>
    </w:rPr>
  </w:style>
  <w:style w:type="paragraph" w:customStyle="1" w:styleId="published">
    <w:name w:val="published"/>
    <w:basedOn w:val="Normal"/>
    <w:rsid w:val="00AF1C0C"/>
    <w:pPr>
      <w:spacing w:after="100" w:afterAutospacing="1" w:line="240" w:lineRule="auto"/>
    </w:pPr>
    <w:rPr>
      <w:rFonts w:ascii="Arial" w:eastAsia="Times New Roman" w:hAnsi="Arial" w:cs="Arial"/>
      <w:color w:val="333333"/>
      <w:sz w:val="17"/>
      <w:szCs w:val="17"/>
      <w:lang w:val="en-US"/>
    </w:rPr>
  </w:style>
  <w:style w:type="paragraph" w:customStyle="1" w:styleId="info">
    <w:name w:val="info"/>
    <w:basedOn w:val="Normal"/>
    <w:rsid w:val="00AF1C0C"/>
    <w:pPr>
      <w:spacing w:after="100" w:afterAutospacing="1" w:line="240" w:lineRule="auto"/>
    </w:pPr>
    <w:rPr>
      <w:rFonts w:ascii="Arial" w:eastAsia="Times New Roman" w:hAnsi="Arial" w:cs="Arial"/>
      <w:color w:val="333333"/>
      <w:sz w:val="17"/>
      <w:szCs w:val="17"/>
      <w:lang w:val="en-US"/>
    </w:rPr>
  </w:style>
  <w:style w:type="paragraph" w:customStyle="1" w:styleId="tools">
    <w:name w:val="tools"/>
    <w:basedOn w:val="Normal"/>
    <w:rsid w:val="00AF1C0C"/>
    <w:pPr>
      <w:spacing w:after="100" w:afterAutospacing="1" w:line="240" w:lineRule="auto"/>
    </w:pPr>
    <w:rPr>
      <w:rFonts w:ascii="Arial" w:eastAsia="Times New Roman" w:hAnsi="Arial" w:cs="Arial"/>
      <w:color w:val="333333"/>
      <w:sz w:val="17"/>
      <w:szCs w:val="17"/>
      <w:lang w:val="en-US"/>
    </w:rPr>
  </w:style>
  <w:style w:type="paragraph" w:customStyle="1" w:styleId="subnav">
    <w:name w:val="subnav"/>
    <w:basedOn w:val="Normal"/>
    <w:rsid w:val="00AF1C0C"/>
    <w:pPr>
      <w:spacing w:after="100" w:afterAutospacing="1" w:line="240" w:lineRule="auto"/>
    </w:pPr>
    <w:rPr>
      <w:rFonts w:ascii="Arial" w:eastAsia="Times New Roman" w:hAnsi="Arial" w:cs="Arial"/>
      <w:color w:val="333333"/>
      <w:sz w:val="17"/>
      <w:szCs w:val="17"/>
      <w:lang w:val="en-US"/>
    </w:rPr>
  </w:style>
  <w:style w:type="paragraph" w:customStyle="1" w:styleId="mostaccessed1">
    <w:name w:val="mostaccessed1"/>
    <w:basedOn w:val="Normal"/>
    <w:rsid w:val="00AF1C0C"/>
    <w:pPr>
      <w:spacing w:after="0" w:line="240" w:lineRule="auto"/>
      <w:ind w:left="360"/>
    </w:pPr>
    <w:rPr>
      <w:rFonts w:ascii="Arial" w:eastAsia="Times New Roman" w:hAnsi="Arial" w:cs="Arial"/>
      <w:color w:val="333333"/>
      <w:sz w:val="17"/>
      <w:szCs w:val="17"/>
      <w:lang w:val="en-US"/>
    </w:rPr>
  </w:style>
  <w:style w:type="paragraph" w:customStyle="1" w:styleId="title10">
    <w:name w:val="title1"/>
    <w:basedOn w:val="Normal"/>
    <w:rsid w:val="00AF1C0C"/>
    <w:pPr>
      <w:spacing w:after="100" w:afterAutospacing="1" w:line="240" w:lineRule="auto"/>
    </w:pPr>
    <w:rPr>
      <w:rFonts w:ascii="Arial" w:eastAsia="Times New Roman" w:hAnsi="Arial" w:cs="Arial"/>
      <w:b/>
      <w:bCs/>
      <w:color w:val="333333"/>
      <w:sz w:val="17"/>
      <w:szCs w:val="17"/>
      <w:lang w:val="en-US"/>
    </w:rPr>
  </w:style>
  <w:style w:type="paragraph" w:customStyle="1" w:styleId="maincol1">
    <w:name w:val="maincol1"/>
    <w:basedOn w:val="Normal"/>
    <w:rsid w:val="00AF1C0C"/>
    <w:pPr>
      <w:spacing w:after="100" w:afterAutospacing="1" w:line="240" w:lineRule="auto"/>
    </w:pPr>
    <w:rPr>
      <w:rFonts w:ascii="Arial" w:eastAsia="Times New Roman" w:hAnsi="Arial" w:cs="Arial"/>
      <w:color w:val="333333"/>
      <w:sz w:val="17"/>
      <w:szCs w:val="17"/>
      <w:lang w:val="en-US"/>
    </w:rPr>
  </w:style>
  <w:style w:type="paragraph" w:customStyle="1" w:styleId="subnav1">
    <w:name w:val="subnav1"/>
    <w:basedOn w:val="Normal"/>
    <w:rsid w:val="00AF1C0C"/>
    <w:pPr>
      <w:spacing w:before="150" w:after="150" w:line="240" w:lineRule="auto"/>
    </w:pPr>
    <w:rPr>
      <w:rFonts w:ascii="Arial" w:eastAsia="Times New Roman" w:hAnsi="Arial" w:cs="Arial"/>
      <w:color w:val="333333"/>
      <w:sz w:val="17"/>
      <w:szCs w:val="17"/>
      <w:lang w:val="en-US"/>
    </w:rPr>
  </w:style>
  <w:style w:type="paragraph" w:customStyle="1" w:styleId="listingnav1">
    <w:name w:val="listingnav1"/>
    <w:basedOn w:val="Normal"/>
    <w:rsid w:val="00AF1C0C"/>
    <w:pPr>
      <w:spacing w:after="0" w:line="240" w:lineRule="auto"/>
      <w:jc w:val="right"/>
    </w:pPr>
    <w:rPr>
      <w:rFonts w:ascii="Arial" w:eastAsia="Times New Roman" w:hAnsi="Arial" w:cs="Arial"/>
      <w:b/>
      <w:bCs/>
      <w:color w:val="333333"/>
      <w:sz w:val="17"/>
      <w:szCs w:val="17"/>
      <w:lang w:val="en-US"/>
    </w:rPr>
  </w:style>
  <w:style w:type="paragraph" w:customStyle="1" w:styleId="item1">
    <w:name w:val="item1"/>
    <w:basedOn w:val="Normal"/>
    <w:rsid w:val="00AF1C0C"/>
    <w:pPr>
      <w:spacing w:after="100" w:afterAutospacing="1" w:line="240" w:lineRule="auto"/>
      <w:ind w:right="240"/>
    </w:pPr>
    <w:rPr>
      <w:rFonts w:ascii="Arial" w:eastAsia="Times New Roman" w:hAnsi="Arial" w:cs="Arial"/>
      <w:color w:val="333333"/>
      <w:sz w:val="17"/>
      <w:szCs w:val="17"/>
      <w:lang w:val="en-US"/>
    </w:rPr>
  </w:style>
  <w:style w:type="paragraph" w:customStyle="1" w:styleId="sidecol1">
    <w:name w:val="sidecol1"/>
    <w:basedOn w:val="Normal"/>
    <w:rsid w:val="00AF1C0C"/>
    <w:pPr>
      <w:spacing w:after="100" w:afterAutospacing="1" w:line="240" w:lineRule="auto"/>
      <w:ind w:left="15"/>
    </w:pPr>
    <w:rPr>
      <w:rFonts w:ascii="Arial" w:eastAsia="Times New Roman" w:hAnsi="Arial" w:cs="Arial"/>
      <w:color w:val="333333"/>
      <w:sz w:val="17"/>
      <w:szCs w:val="17"/>
      <w:lang w:val="en-US"/>
    </w:rPr>
  </w:style>
  <w:style w:type="paragraph" w:customStyle="1" w:styleId="area1">
    <w:name w:val="area1"/>
    <w:basedOn w:val="Normal"/>
    <w:rsid w:val="00AF1C0C"/>
    <w:pPr>
      <w:pBdr>
        <w:left w:val="single" w:sz="6" w:space="8" w:color="CCCCCC"/>
      </w:pBdr>
      <w:spacing w:after="225" w:line="240" w:lineRule="auto"/>
    </w:pPr>
    <w:rPr>
      <w:rFonts w:ascii="Arial" w:eastAsia="Times New Roman" w:hAnsi="Arial" w:cs="Arial"/>
      <w:color w:val="333333"/>
      <w:sz w:val="17"/>
      <w:szCs w:val="17"/>
      <w:lang w:val="en-US"/>
    </w:rPr>
  </w:style>
  <w:style w:type="paragraph" w:customStyle="1" w:styleId="item2">
    <w:name w:val="item2"/>
    <w:basedOn w:val="Normal"/>
    <w:rsid w:val="00AF1C0C"/>
    <w:pPr>
      <w:spacing w:after="150" w:line="240" w:lineRule="auto"/>
    </w:pPr>
    <w:rPr>
      <w:rFonts w:ascii="Arial" w:eastAsia="Times New Roman" w:hAnsi="Arial" w:cs="Arial"/>
      <w:color w:val="333333"/>
      <w:sz w:val="17"/>
      <w:szCs w:val="17"/>
      <w:lang w:val="en-US"/>
    </w:rPr>
  </w:style>
  <w:style w:type="paragraph" w:customStyle="1" w:styleId="line1">
    <w:name w:val="line1"/>
    <w:basedOn w:val="Normal"/>
    <w:rsid w:val="00AF1C0C"/>
    <w:pPr>
      <w:spacing w:before="150" w:after="150" w:line="240" w:lineRule="auto"/>
    </w:pPr>
    <w:rPr>
      <w:rFonts w:ascii="Arial" w:eastAsia="Times New Roman" w:hAnsi="Arial" w:cs="Arial"/>
      <w:color w:val="333333"/>
      <w:sz w:val="17"/>
      <w:szCs w:val="17"/>
      <w:lang w:val="en-US"/>
    </w:rPr>
  </w:style>
  <w:style w:type="paragraph" w:customStyle="1" w:styleId="item3">
    <w:name w:val="item3"/>
    <w:basedOn w:val="Normal"/>
    <w:rsid w:val="00AF1C0C"/>
    <w:pPr>
      <w:spacing w:after="0" w:line="240" w:lineRule="auto"/>
    </w:pPr>
    <w:rPr>
      <w:rFonts w:ascii="Arial" w:eastAsia="Times New Roman" w:hAnsi="Arial" w:cs="Arial"/>
      <w:color w:val="333333"/>
      <w:sz w:val="17"/>
      <w:szCs w:val="17"/>
      <w:lang w:val="en-US"/>
    </w:rPr>
  </w:style>
  <w:style w:type="paragraph" w:customStyle="1" w:styleId="item4">
    <w:name w:val="item4"/>
    <w:basedOn w:val="Normal"/>
    <w:rsid w:val="00AF1C0C"/>
    <w:pPr>
      <w:spacing w:after="0" w:line="240" w:lineRule="auto"/>
      <w:ind w:left="150" w:right="150"/>
    </w:pPr>
    <w:rPr>
      <w:rFonts w:ascii="Arial" w:eastAsia="Times New Roman" w:hAnsi="Arial" w:cs="Arial"/>
      <w:color w:val="333333"/>
      <w:sz w:val="17"/>
      <w:szCs w:val="17"/>
      <w:lang w:val="en-US"/>
    </w:rPr>
  </w:style>
  <w:style w:type="paragraph" w:customStyle="1" w:styleId="txt1">
    <w:name w:val="txt1"/>
    <w:basedOn w:val="Normal"/>
    <w:rsid w:val="00AF1C0C"/>
    <w:pPr>
      <w:spacing w:after="100" w:afterAutospacing="1" w:line="240" w:lineRule="auto"/>
    </w:pPr>
    <w:rPr>
      <w:rFonts w:ascii="Arial" w:eastAsia="Times New Roman" w:hAnsi="Arial" w:cs="Arial"/>
      <w:color w:val="999999"/>
      <w:sz w:val="17"/>
      <w:szCs w:val="17"/>
      <w:lang w:val="en-US"/>
    </w:rPr>
  </w:style>
  <w:style w:type="paragraph" w:customStyle="1" w:styleId="txt2">
    <w:name w:val="txt2"/>
    <w:basedOn w:val="Normal"/>
    <w:rsid w:val="00AF1C0C"/>
    <w:pPr>
      <w:spacing w:after="100" w:afterAutospacing="1" w:line="240" w:lineRule="auto"/>
    </w:pPr>
    <w:rPr>
      <w:rFonts w:ascii="Arial" w:eastAsia="Times New Roman" w:hAnsi="Arial" w:cs="Arial"/>
      <w:color w:val="FFFFFF"/>
      <w:sz w:val="17"/>
      <w:szCs w:val="17"/>
      <w:lang w:val="en-US"/>
    </w:rPr>
  </w:style>
  <w:style w:type="paragraph" w:customStyle="1" w:styleId="copyright1">
    <w:name w:val="copyright1"/>
    <w:basedOn w:val="Normal"/>
    <w:rsid w:val="00AF1C0C"/>
    <w:pPr>
      <w:spacing w:after="100" w:afterAutospacing="1" w:line="336" w:lineRule="auto"/>
      <w:jc w:val="center"/>
    </w:pPr>
    <w:rPr>
      <w:rFonts w:ascii="Arial" w:eastAsia="Times New Roman" w:hAnsi="Arial" w:cs="Arial"/>
      <w:color w:val="333333"/>
      <w:sz w:val="17"/>
      <w:szCs w:val="17"/>
      <w:lang w:val="en-US"/>
    </w:rPr>
  </w:style>
  <w:style w:type="paragraph" w:customStyle="1" w:styleId="item5">
    <w:name w:val="item5"/>
    <w:basedOn w:val="Normal"/>
    <w:rsid w:val="00AF1C0C"/>
    <w:pPr>
      <w:spacing w:after="100" w:afterAutospacing="1" w:line="240" w:lineRule="auto"/>
    </w:pPr>
    <w:rPr>
      <w:rFonts w:ascii="Arial" w:eastAsia="Times New Roman" w:hAnsi="Arial" w:cs="Arial"/>
      <w:color w:val="333333"/>
      <w:sz w:val="17"/>
      <w:szCs w:val="17"/>
      <w:lang w:val="en-US"/>
    </w:rPr>
  </w:style>
  <w:style w:type="paragraph" w:customStyle="1" w:styleId="txt3">
    <w:name w:val="txt3"/>
    <w:basedOn w:val="Normal"/>
    <w:rsid w:val="00AF1C0C"/>
    <w:pPr>
      <w:spacing w:before="60" w:after="60" w:line="240" w:lineRule="auto"/>
    </w:pPr>
    <w:rPr>
      <w:rFonts w:ascii="Arial" w:eastAsia="Times New Roman" w:hAnsi="Arial" w:cs="Arial"/>
      <w:color w:val="333333"/>
      <w:sz w:val="17"/>
      <w:szCs w:val="17"/>
      <w:lang w:val="en-US"/>
    </w:rPr>
  </w:style>
  <w:style w:type="paragraph" w:customStyle="1" w:styleId="item6">
    <w:name w:val="item6"/>
    <w:basedOn w:val="Normal"/>
    <w:rsid w:val="00AF1C0C"/>
    <w:pPr>
      <w:spacing w:after="100" w:afterAutospacing="1" w:line="240" w:lineRule="auto"/>
    </w:pPr>
    <w:rPr>
      <w:rFonts w:ascii="Arial" w:eastAsia="Times New Roman" w:hAnsi="Arial" w:cs="Arial"/>
      <w:color w:val="333333"/>
      <w:sz w:val="17"/>
      <w:szCs w:val="17"/>
      <w:lang w:val="en-US"/>
    </w:rPr>
  </w:style>
  <w:style w:type="paragraph" w:customStyle="1" w:styleId="coverimage1">
    <w:name w:val="coverimage1"/>
    <w:basedOn w:val="Normal"/>
    <w:rsid w:val="00AF1C0C"/>
    <w:pPr>
      <w:spacing w:after="100" w:afterAutospacing="1" w:line="240" w:lineRule="auto"/>
    </w:pPr>
    <w:rPr>
      <w:rFonts w:ascii="Arial" w:eastAsia="Times New Roman" w:hAnsi="Arial" w:cs="Arial"/>
      <w:color w:val="333333"/>
      <w:sz w:val="17"/>
      <w:szCs w:val="17"/>
      <w:lang w:val="en-US"/>
    </w:rPr>
  </w:style>
  <w:style w:type="paragraph" w:customStyle="1" w:styleId="item7">
    <w:name w:val="item7"/>
    <w:basedOn w:val="Normal"/>
    <w:rsid w:val="00AF1C0C"/>
    <w:pPr>
      <w:spacing w:after="100" w:afterAutospacing="1" w:line="240" w:lineRule="auto"/>
    </w:pPr>
    <w:rPr>
      <w:rFonts w:ascii="Arial" w:eastAsia="Times New Roman" w:hAnsi="Arial" w:cs="Arial"/>
      <w:color w:val="333333"/>
      <w:sz w:val="17"/>
      <w:szCs w:val="17"/>
      <w:lang w:val="en-US"/>
    </w:rPr>
  </w:style>
  <w:style w:type="paragraph" w:customStyle="1" w:styleId="item8">
    <w:name w:val="item8"/>
    <w:basedOn w:val="Normal"/>
    <w:rsid w:val="00AF1C0C"/>
    <w:pPr>
      <w:spacing w:after="100" w:afterAutospacing="1" w:line="240" w:lineRule="auto"/>
    </w:pPr>
    <w:rPr>
      <w:rFonts w:ascii="Arial" w:eastAsia="Times New Roman" w:hAnsi="Arial" w:cs="Arial"/>
      <w:color w:val="333333"/>
      <w:sz w:val="17"/>
      <w:szCs w:val="17"/>
      <w:lang w:val="en-US"/>
    </w:rPr>
  </w:style>
  <w:style w:type="paragraph" w:customStyle="1" w:styleId="published1">
    <w:name w:val="published1"/>
    <w:basedOn w:val="Normal"/>
    <w:rsid w:val="00AF1C0C"/>
    <w:pPr>
      <w:pBdr>
        <w:left w:val="single" w:sz="6" w:space="6" w:color="CCCCCC"/>
      </w:pBdr>
      <w:spacing w:before="150" w:after="150" w:line="240" w:lineRule="auto"/>
    </w:pPr>
    <w:rPr>
      <w:rFonts w:ascii="Arial" w:eastAsia="Times New Roman" w:hAnsi="Arial" w:cs="Arial"/>
      <w:color w:val="333333"/>
      <w:sz w:val="17"/>
      <w:szCs w:val="17"/>
      <w:lang w:val="en-US"/>
    </w:rPr>
  </w:style>
  <w:style w:type="paragraph" w:customStyle="1" w:styleId="info1">
    <w:name w:val="info1"/>
    <w:basedOn w:val="Normal"/>
    <w:rsid w:val="00AF1C0C"/>
    <w:pPr>
      <w:spacing w:after="100" w:afterAutospacing="1" w:line="240" w:lineRule="auto"/>
    </w:pPr>
    <w:rPr>
      <w:rFonts w:ascii="Arial" w:eastAsia="Times New Roman" w:hAnsi="Arial" w:cs="Arial"/>
      <w:color w:val="333333"/>
      <w:sz w:val="17"/>
      <w:szCs w:val="17"/>
      <w:lang w:val="en-US"/>
    </w:rPr>
  </w:style>
  <w:style w:type="paragraph" w:customStyle="1" w:styleId="tools1">
    <w:name w:val="tools1"/>
    <w:basedOn w:val="Normal"/>
    <w:rsid w:val="00AF1C0C"/>
    <w:pPr>
      <w:spacing w:after="100" w:afterAutospacing="1" w:line="240" w:lineRule="auto"/>
    </w:pPr>
    <w:rPr>
      <w:rFonts w:ascii="Arial" w:eastAsia="Times New Roman" w:hAnsi="Arial" w:cs="Arial"/>
      <w:color w:val="333333"/>
      <w:sz w:val="17"/>
      <w:szCs w:val="17"/>
      <w:lang w:val="en-US"/>
    </w:rPr>
  </w:style>
  <w:style w:type="character" w:customStyle="1" w:styleId="searchhistory-search-term">
    <w:name w:val="searchhistory-search-term"/>
    <w:rsid w:val="00AF1C0C"/>
  </w:style>
  <w:style w:type="paragraph" w:styleId="DocumentMap">
    <w:name w:val="Document Map"/>
    <w:basedOn w:val="Normal"/>
    <w:link w:val="DocumentMapChar"/>
    <w:uiPriority w:val="99"/>
    <w:semiHidden/>
    <w:unhideWhenUsed/>
    <w:rsid w:val="00237865"/>
    <w:pPr>
      <w:spacing w:after="0" w:line="240" w:lineRule="auto"/>
    </w:pPr>
    <w:rPr>
      <w:rFonts w:ascii="Lucida Grande" w:hAnsi="Lucida Grande"/>
      <w:sz w:val="24"/>
      <w:szCs w:val="24"/>
    </w:rPr>
  </w:style>
  <w:style w:type="character" w:customStyle="1" w:styleId="DocumentMapChar">
    <w:name w:val="Document Map Char"/>
    <w:basedOn w:val="DefaultParagraphFont"/>
    <w:link w:val="DocumentMap"/>
    <w:uiPriority w:val="99"/>
    <w:semiHidden/>
    <w:rsid w:val="00237865"/>
    <w:rPr>
      <w:rFonts w:ascii="Lucida Grande" w:hAnsi="Lucida Grande"/>
      <w:sz w:val="24"/>
      <w:szCs w:val="24"/>
    </w:rPr>
  </w:style>
  <w:style w:type="paragraph" w:customStyle="1" w:styleId="xl65">
    <w:name w:val="xl65"/>
    <w:basedOn w:val="Normal"/>
    <w:rsid w:val="004252C8"/>
    <w:pPr>
      <w:shd w:val="clear" w:color="000000" w:fill="FFFF00"/>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6">
    <w:name w:val="xl66"/>
    <w:basedOn w:val="Normal"/>
    <w:rsid w:val="004252C8"/>
    <w:pPr>
      <w:spacing w:before="100" w:beforeAutospacing="1" w:after="100" w:afterAutospacing="1" w:line="240" w:lineRule="auto"/>
    </w:pPr>
    <w:rPr>
      <w:rFonts w:ascii="Times New Roman" w:eastAsia="Times New Roman" w:hAnsi="Times New Roman" w:cs="Times New Roman"/>
      <w:sz w:val="20"/>
      <w:szCs w:val="20"/>
      <w:lang w:eastAsia="en-GB"/>
    </w:rPr>
  </w:style>
  <w:style w:type="paragraph" w:customStyle="1" w:styleId="xl67">
    <w:name w:val="xl67"/>
    <w:basedOn w:val="Normal"/>
    <w:rsid w:val="004252C8"/>
    <w:pPr>
      <w:shd w:val="clear" w:color="000000" w:fill="FFFF00"/>
      <w:spacing w:before="100" w:beforeAutospacing="1" w:after="100" w:afterAutospacing="1" w:line="240" w:lineRule="auto"/>
    </w:pPr>
    <w:rPr>
      <w:rFonts w:ascii="Times New Roman" w:eastAsia="Times New Roman" w:hAnsi="Times New Roman" w:cs="Times New Roman"/>
      <w:sz w:val="20"/>
      <w:szCs w:val="20"/>
      <w:lang w:eastAsia="en-GB"/>
    </w:rPr>
  </w:style>
  <w:style w:type="paragraph" w:customStyle="1" w:styleId="xl68">
    <w:name w:val="xl68"/>
    <w:basedOn w:val="Normal"/>
    <w:rsid w:val="004252C8"/>
    <w:pPr>
      <w:pBdr>
        <w:top w:val="single" w:sz="8" w:space="0" w:color="auto"/>
        <w:left w:val="single" w:sz="8" w:space="0" w:color="auto"/>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b/>
      <w:bCs/>
      <w:color w:val="000000"/>
      <w:sz w:val="20"/>
      <w:szCs w:val="20"/>
      <w:lang w:eastAsia="en-GB"/>
    </w:rPr>
  </w:style>
  <w:style w:type="paragraph" w:customStyle="1" w:styleId="xl69">
    <w:name w:val="xl69"/>
    <w:basedOn w:val="Normal"/>
    <w:rsid w:val="004252C8"/>
    <w:pPr>
      <w:pBdr>
        <w:top w:val="single" w:sz="8" w:space="0" w:color="auto"/>
        <w:left w:val="single" w:sz="8" w:space="0" w:color="auto"/>
        <w:bottom w:val="single" w:sz="8" w:space="0" w:color="auto"/>
        <w:right w:val="single" w:sz="8" w:space="0" w:color="auto"/>
      </w:pBdr>
      <w:shd w:val="clear" w:color="000000" w:fill="FFFF00"/>
      <w:spacing w:before="100" w:beforeAutospacing="1" w:after="100" w:afterAutospacing="1" w:line="240" w:lineRule="auto"/>
      <w:textAlignment w:val="center"/>
    </w:pPr>
    <w:rPr>
      <w:rFonts w:ascii="Times New Roman" w:eastAsia="Times New Roman" w:hAnsi="Times New Roman" w:cs="Times New Roman"/>
      <w:b/>
      <w:bCs/>
      <w:sz w:val="20"/>
      <w:szCs w:val="20"/>
      <w:lang w:eastAsia="en-GB"/>
    </w:rPr>
  </w:style>
  <w:style w:type="paragraph" w:customStyle="1" w:styleId="xl70">
    <w:name w:val="xl70"/>
    <w:basedOn w:val="Normal"/>
    <w:rsid w:val="004252C8"/>
    <w:pPr>
      <w:pBdr>
        <w:top w:val="single" w:sz="8" w:space="0" w:color="auto"/>
        <w:left w:val="single" w:sz="8" w:space="0" w:color="auto"/>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b/>
      <w:bCs/>
      <w:sz w:val="20"/>
      <w:szCs w:val="20"/>
      <w:lang w:eastAsia="en-GB"/>
    </w:rPr>
  </w:style>
  <w:style w:type="paragraph" w:customStyle="1" w:styleId="xl71">
    <w:name w:val="xl71"/>
    <w:basedOn w:val="Normal"/>
    <w:rsid w:val="004252C8"/>
    <w:pPr>
      <w:pBdr>
        <w:top w:val="single" w:sz="8" w:space="0" w:color="auto"/>
        <w:left w:val="single" w:sz="8" w:space="0" w:color="auto"/>
        <w:bottom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sz w:val="20"/>
      <w:szCs w:val="20"/>
      <w:lang w:eastAsia="en-GB"/>
    </w:rPr>
  </w:style>
  <w:style w:type="paragraph" w:customStyle="1" w:styleId="xl72">
    <w:name w:val="xl72"/>
    <w:basedOn w:val="Normal"/>
    <w:rsid w:val="004252C8"/>
    <w:pPr>
      <w:pBdr>
        <w:top w:val="single" w:sz="8" w:space="0" w:color="auto"/>
        <w:left w:val="single" w:sz="8" w:space="0" w:color="auto"/>
        <w:bottom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sz w:val="20"/>
      <w:szCs w:val="20"/>
      <w:lang w:eastAsia="en-GB"/>
    </w:rPr>
  </w:style>
  <w:style w:type="paragraph" w:customStyle="1" w:styleId="xl73">
    <w:name w:val="xl73"/>
    <w:basedOn w:val="Normal"/>
    <w:rsid w:val="004252C8"/>
    <w:pPr>
      <w:pBdr>
        <w:top w:val="single" w:sz="8" w:space="0" w:color="auto"/>
        <w:left w:val="single" w:sz="8" w:space="0" w:color="auto"/>
        <w:bottom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sz w:val="20"/>
      <w:szCs w:val="20"/>
      <w:lang w:eastAsia="en-GB"/>
    </w:rPr>
  </w:style>
  <w:style w:type="paragraph" w:customStyle="1" w:styleId="xl74">
    <w:name w:val="xl74"/>
    <w:basedOn w:val="Normal"/>
    <w:rsid w:val="004252C8"/>
    <w:pPr>
      <w:pBdr>
        <w:top w:val="single" w:sz="8" w:space="0" w:color="auto"/>
        <w:left w:val="single" w:sz="8" w:space="0" w:color="auto"/>
        <w:bottom w:val="single" w:sz="8" w:space="0" w:color="auto"/>
        <w:right w:val="single" w:sz="8" w:space="0" w:color="auto"/>
      </w:pBdr>
      <w:shd w:val="clear" w:color="000000" w:fill="FFFF00"/>
      <w:spacing w:before="100" w:beforeAutospacing="1" w:after="100" w:afterAutospacing="1" w:line="240" w:lineRule="auto"/>
    </w:pPr>
    <w:rPr>
      <w:rFonts w:ascii="Times New Roman" w:eastAsia="Times New Roman" w:hAnsi="Times New Roman" w:cs="Times New Roman"/>
      <w:sz w:val="20"/>
      <w:szCs w:val="20"/>
      <w:lang w:eastAsia="en-GB"/>
    </w:rPr>
  </w:style>
  <w:style w:type="paragraph" w:customStyle="1" w:styleId="xl75">
    <w:name w:val="xl75"/>
    <w:basedOn w:val="Normal"/>
    <w:rsid w:val="004252C8"/>
    <w:pPr>
      <w:pBdr>
        <w:top w:val="single" w:sz="8" w:space="0" w:color="auto"/>
        <w:left w:val="single" w:sz="8" w:space="0" w:color="auto"/>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color w:val="0000FF"/>
      <w:sz w:val="20"/>
      <w:szCs w:val="20"/>
      <w:u w:val="single"/>
      <w:lang w:eastAsia="en-GB"/>
    </w:rPr>
  </w:style>
  <w:style w:type="paragraph" w:customStyle="1" w:styleId="xl76">
    <w:name w:val="xl76"/>
    <w:basedOn w:val="Normal"/>
    <w:rsid w:val="004252C8"/>
    <w:pPr>
      <w:pBdr>
        <w:top w:val="single" w:sz="8" w:space="0" w:color="auto"/>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GB"/>
    </w:rPr>
  </w:style>
  <w:style w:type="paragraph" w:customStyle="1" w:styleId="xl77">
    <w:name w:val="xl77"/>
    <w:basedOn w:val="Normal"/>
    <w:rsid w:val="004252C8"/>
    <w:pPr>
      <w:pBdr>
        <w:top w:val="single" w:sz="8" w:space="0" w:color="auto"/>
        <w:left w:val="single" w:sz="8" w:space="0" w:color="auto"/>
        <w:bottom w:val="single" w:sz="8" w:space="0" w:color="auto"/>
        <w:right w:val="single" w:sz="8" w:space="0" w:color="auto"/>
      </w:pBdr>
      <w:shd w:val="clear" w:color="000000" w:fill="FFFF00"/>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GB"/>
    </w:rPr>
  </w:style>
  <w:style w:type="paragraph" w:customStyle="1" w:styleId="xl78">
    <w:name w:val="xl78"/>
    <w:basedOn w:val="Normal"/>
    <w:rsid w:val="004252C8"/>
    <w:pPr>
      <w:pBdr>
        <w:top w:val="single" w:sz="8" w:space="0" w:color="auto"/>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GB"/>
    </w:rPr>
  </w:style>
  <w:style w:type="paragraph" w:customStyle="1" w:styleId="EndNoteBibliographyTitle">
    <w:name w:val="EndNote Bibliography Title"/>
    <w:basedOn w:val="Normal"/>
    <w:link w:val="EndNoteBibliographyTitleChar"/>
    <w:rsid w:val="0003344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3344E"/>
    <w:rPr>
      <w:rFonts w:ascii="Calibri" w:hAnsi="Calibri" w:cs="Calibri"/>
      <w:noProof/>
      <w:lang w:val="en-US"/>
    </w:rPr>
  </w:style>
  <w:style w:type="paragraph" w:customStyle="1" w:styleId="Heading11">
    <w:name w:val="Heading 11"/>
    <w:basedOn w:val="Normal"/>
    <w:next w:val="Normal"/>
    <w:uiPriority w:val="9"/>
    <w:qFormat/>
    <w:rsid w:val="003C1D45"/>
    <w:pPr>
      <w:keepNext/>
      <w:keepLines/>
      <w:spacing w:before="480" w:after="0"/>
      <w:outlineLvl w:val="0"/>
    </w:pPr>
    <w:rPr>
      <w:rFonts w:ascii="Cambria" w:eastAsia="Times New Roman" w:hAnsi="Cambria" w:cs="Times New Roman"/>
      <w:b/>
      <w:bCs/>
      <w:color w:val="365F91"/>
      <w:sz w:val="28"/>
      <w:szCs w:val="28"/>
    </w:rPr>
  </w:style>
  <w:style w:type="paragraph" w:customStyle="1" w:styleId="Heading21">
    <w:name w:val="Heading 21"/>
    <w:basedOn w:val="Normal"/>
    <w:next w:val="Normal"/>
    <w:uiPriority w:val="9"/>
    <w:unhideWhenUsed/>
    <w:qFormat/>
    <w:rsid w:val="003C1D45"/>
    <w:pPr>
      <w:keepNext/>
      <w:keepLines/>
      <w:spacing w:before="200" w:after="0"/>
      <w:outlineLvl w:val="1"/>
    </w:pPr>
    <w:rPr>
      <w:rFonts w:ascii="Cambria" w:eastAsia="Times New Roman" w:hAnsi="Cambria" w:cs="Times New Roman"/>
      <w:b/>
      <w:bCs/>
      <w:color w:val="4F81BD"/>
      <w:sz w:val="26"/>
      <w:szCs w:val="26"/>
    </w:rPr>
  </w:style>
  <w:style w:type="paragraph" w:customStyle="1" w:styleId="Heading41">
    <w:name w:val="Heading 41"/>
    <w:basedOn w:val="Normal"/>
    <w:next w:val="Normal"/>
    <w:uiPriority w:val="9"/>
    <w:unhideWhenUsed/>
    <w:qFormat/>
    <w:rsid w:val="003C1D45"/>
    <w:pPr>
      <w:keepNext/>
      <w:keepLines/>
      <w:spacing w:before="200" w:after="0"/>
      <w:outlineLvl w:val="3"/>
    </w:pPr>
    <w:rPr>
      <w:rFonts w:ascii="Cambria" w:eastAsia="Times New Roman" w:hAnsi="Cambria" w:cs="Times New Roman"/>
      <w:b/>
      <w:bCs/>
      <w:i/>
      <w:iCs/>
      <w:color w:val="4F81BD"/>
    </w:rPr>
  </w:style>
  <w:style w:type="paragraph" w:customStyle="1" w:styleId="Heading51">
    <w:name w:val="Heading 51"/>
    <w:basedOn w:val="Normal"/>
    <w:next w:val="Normal"/>
    <w:uiPriority w:val="9"/>
    <w:unhideWhenUsed/>
    <w:qFormat/>
    <w:rsid w:val="003C1D45"/>
    <w:pPr>
      <w:keepNext/>
      <w:keepLines/>
      <w:spacing w:before="200" w:after="0"/>
      <w:outlineLvl w:val="4"/>
    </w:pPr>
    <w:rPr>
      <w:rFonts w:ascii="Cambria" w:eastAsia="Times New Roman" w:hAnsi="Cambria" w:cs="Times New Roman"/>
      <w:color w:val="243F60"/>
    </w:rPr>
  </w:style>
  <w:style w:type="numbering" w:customStyle="1" w:styleId="NoList1">
    <w:name w:val="No List1"/>
    <w:next w:val="NoList"/>
    <w:uiPriority w:val="99"/>
    <w:semiHidden/>
    <w:unhideWhenUsed/>
    <w:rsid w:val="003C1D45"/>
  </w:style>
  <w:style w:type="character" w:customStyle="1" w:styleId="Hyperlink1">
    <w:name w:val="Hyperlink1"/>
    <w:basedOn w:val="DefaultParagraphFont"/>
    <w:uiPriority w:val="99"/>
    <w:unhideWhenUsed/>
    <w:rsid w:val="003C1D45"/>
    <w:rPr>
      <w:color w:val="0000FF"/>
      <w:u w:val="single"/>
    </w:rPr>
  </w:style>
  <w:style w:type="paragraph" w:customStyle="1" w:styleId="CommentSubject1">
    <w:name w:val="Comment Subject1"/>
    <w:basedOn w:val="CommentText"/>
    <w:next w:val="CommentText"/>
    <w:uiPriority w:val="99"/>
    <w:unhideWhenUsed/>
    <w:rsid w:val="003C1D45"/>
    <w:rPr>
      <w:rFonts w:eastAsia="Calibri"/>
      <w:b/>
      <w:bCs/>
      <w:lang w:val="en-GB" w:eastAsia="en-US"/>
    </w:rPr>
  </w:style>
  <w:style w:type="paragraph" w:customStyle="1" w:styleId="TOC51">
    <w:name w:val="TOC 51"/>
    <w:basedOn w:val="Normal"/>
    <w:next w:val="Normal"/>
    <w:autoRedefine/>
    <w:uiPriority w:val="39"/>
    <w:unhideWhenUsed/>
    <w:rsid w:val="003C1D45"/>
    <w:pPr>
      <w:spacing w:after="100"/>
      <w:ind w:left="880"/>
    </w:pPr>
    <w:rPr>
      <w:rFonts w:eastAsia="Times New Roman"/>
      <w:lang w:eastAsia="en-GB"/>
    </w:rPr>
  </w:style>
  <w:style w:type="paragraph" w:customStyle="1" w:styleId="TOC61">
    <w:name w:val="TOC 61"/>
    <w:basedOn w:val="Normal"/>
    <w:next w:val="Normal"/>
    <w:autoRedefine/>
    <w:uiPriority w:val="39"/>
    <w:unhideWhenUsed/>
    <w:rsid w:val="003C1D45"/>
    <w:pPr>
      <w:spacing w:after="100"/>
      <w:ind w:left="1100"/>
    </w:pPr>
    <w:rPr>
      <w:rFonts w:eastAsia="Times New Roman"/>
      <w:lang w:eastAsia="en-GB"/>
    </w:rPr>
  </w:style>
  <w:style w:type="paragraph" w:customStyle="1" w:styleId="TOC71">
    <w:name w:val="TOC 71"/>
    <w:basedOn w:val="Normal"/>
    <w:next w:val="Normal"/>
    <w:autoRedefine/>
    <w:uiPriority w:val="39"/>
    <w:unhideWhenUsed/>
    <w:rsid w:val="003C1D45"/>
    <w:pPr>
      <w:spacing w:after="100"/>
      <w:ind w:left="1320"/>
    </w:pPr>
    <w:rPr>
      <w:rFonts w:eastAsia="Times New Roman"/>
      <w:lang w:eastAsia="en-GB"/>
    </w:rPr>
  </w:style>
  <w:style w:type="paragraph" w:customStyle="1" w:styleId="TOC81">
    <w:name w:val="TOC 81"/>
    <w:basedOn w:val="Normal"/>
    <w:next w:val="Normal"/>
    <w:autoRedefine/>
    <w:uiPriority w:val="39"/>
    <w:unhideWhenUsed/>
    <w:rsid w:val="003C1D45"/>
    <w:pPr>
      <w:spacing w:after="100"/>
      <w:ind w:left="1540"/>
    </w:pPr>
    <w:rPr>
      <w:rFonts w:eastAsia="Times New Roman"/>
      <w:lang w:eastAsia="en-GB"/>
    </w:rPr>
  </w:style>
  <w:style w:type="paragraph" w:customStyle="1" w:styleId="TOC91">
    <w:name w:val="TOC 91"/>
    <w:basedOn w:val="Normal"/>
    <w:next w:val="Normal"/>
    <w:autoRedefine/>
    <w:uiPriority w:val="39"/>
    <w:unhideWhenUsed/>
    <w:rsid w:val="003C1D45"/>
    <w:pPr>
      <w:spacing w:after="100"/>
      <w:ind w:left="1760"/>
    </w:pPr>
    <w:rPr>
      <w:rFonts w:eastAsia="Times New Roman"/>
      <w:lang w:eastAsia="en-GB"/>
    </w:rPr>
  </w:style>
  <w:style w:type="character" w:customStyle="1" w:styleId="Heading1Char1">
    <w:name w:val="Heading 1 Char1"/>
    <w:basedOn w:val="DefaultParagraphFont"/>
    <w:uiPriority w:val="9"/>
    <w:rsid w:val="003C1D45"/>
    <w:rPr>
      <w:rFonts w:asciiTheme="majorHAnsi" w:eastAsiaTheme="majorEastAsia" w:hAnsiTheme="majorHAnsi" w:cstheme="majorBidi"/>
      <w:b/>
      <w:bCs/>
      <w:color w:val="365F91" w:themeColor="accent1" w:themeShade="BF"/>
      <w:sz w:val="28"/>
      <w:szCs w:val="28"/>
    </w:rPr>
  </w:style>
  <w:style w:type="character" w:customStyle="1" w:styleId="Heading2Char1">
    <w:name w:val="Heading 2 Char1"/>
    <w:basedOn w:val="DefaultParagraphFont"/>
    <w:uiPriority w:val="9"/>
    <w:semiHidden/>
    <w:rsid w:val="003C1D45"/>
    <w:rPr>
      <w:rFonts w:asciiTheme="majorHAnsi" w:eastAsiaTheme="majorEastAsia" w:hAnsiTheme="majorHAnsi" w:cstheme="majorBidi"/>
      <w:b/>
      <w:bCs/>
      <w:color w:val="4F81BD" w:themeColor="accent1"/>
      <w:sz w:val="26"/>
      <w:szCs w:val="26"/>
    </w:rPr>
  </w:style>
  <w:style w:type="character" w:customStyle="1" w:styleId="Heading4Char1">
    <w:name w:val="Heading 4 Char1"/>
    <w:basedOn w:val="DefaultParagraphFont"/>
    <w:uiPriority w:val="9"/>
    <w:semiHidden/>
    <w:rsid w:val="003C1D45"/>
    <w:rPr>
      <w:rFonts w:asciiTheme="majorHAnsi" w:eastAsiaTheme="majorEastAsia" w:hAnsiTheme="majorHAnsi" w:cstheme="majorBidi"/>
      <w:b/>
      <w:bCs/>
      <w:i/>
      <w:iCs/>
      <w:color w:val="4F81BD" w:themeColor="accent1"/>
    </w:rPr>
  </w:style>
  <w:style w:type="character" w:customStyle="1" w:styleId="CommentSubjectChar1">
    <w:name w:val="Comment Subject Char1"/>
    <w:basedOn w:val="CommentTextChar"/>
    <w:uiPriority w:val="99"/>
    <w:semiHidden/>
    <w:rsid w:val="003C1D45"/>
    <w:rPr>
      <w:rFonts w:eastAsiaTheme="minorEastAsia"/>
      <w:b/>
      <w:bCs/>
      <w:sz w:val="20"/>
      <w:szCs w:val="20"/>
      <w:lang w:val="en-AU" w:eastAsia="en-AU"/>
    </w:rPr>
  </w:style>
  <w:style w:type="character" w:customStyle="1" w:styleId="Heading5Char1">
    <w:name w:val="Heading 5 Char1"/>
    <w:basedOn w:val="DefaultParagraphFont"/>
    <w:uiPriority w:val="9"/>
    <w:semiHidden/>
    <w:rsid w:val="003C1D45"/>
    <w:rPr>
      <w:rFonts w:asciiTheme="majorHAnsi" w:eastAsiaTheme="majorEastAsia" w:hAnsiTheme="majorHAnsi" w:cstheme="majorBidi"/>
      <w:color w:val="243F60" w:themeColor="accent1" w:themeShade="7F"/>
    </w:rPr>
  </w:style>
  <w:style w:type="paragraph" w:styleId="TOCHeading">
    <w:name w:val="TOC Heading"/>
    <w:basedOn w:val="Heading1"/>
    <w:next w:val="Normal"/>
    <w:uiPriority w:val="39"/>
    <w:unhideWhenUsed/>
    <w:qFormat/>
    <w:rsid w:val="003E714F"/>
    <w:pPr>
      <w:spacing w:before="240" w:line="259" w:lineRule="auto"/>
      <w:outlineLvl w:val="9"/>
    </w:pPr>
    <w:rPr>
      <w:b w:val="0"/>
      <w:bCs w:val="0"/>
      <w:sz w:val="32"/>
      <w:szCs w:val="32"/>
      <w:lang w:val="en-US"/>
    </w:rPr>
  </w:style>
  <w:style w:type="paragraph" w:customStyle="1" w:styleId="Paragraphnonumbers">
    <w:name w:val="Paragraph no numbers"/>
    <w:basedOn w:val="Normal"/>
    <w:uiPriority w:val="99"/>
    <w:qFormat/>
    <w:rsid w:val="00076FB7"/>
    <w:pPr>
      <w:spacing w:after="240"/>
    </w:pPr>
    <w:rPr>
      <w:rFonts w:ascii="Arial" w:eastAsia="Times New Roman" w:hAnsi="Arial" w:cs="Times New Roman"/>
      <w:sz w:val="24"/>
      <w:szCs w:val="24"/>
      <w:lang w:eastAsia="en-GB"/>
    </w:rPr>
  </w:style>
  <w:style w:type="character" w:customStyle="1" w:styleId="pagecontents">
    <w:name w:val="pagecontents"/>
    <w:basedOn w:val="DefaultParagraphFont"/>
    <w:rsid w:val="00CA10B7"/>
  </w:style>
  <w:style w:type="character" w:customStyle="1" w:styleId="st">
    <w:name w:val="st"/>
    <w:basedOn w:val="DefaultParagraphFont"/>
    <w:rsid w:val="008E12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8469229">
      <w:bodyDiv w:val="1"/>
      <w:marLeft w:val="0"/>
      <w:marRight w:val="0"/>
      <w:marTop w:val="0"/>
      <w:marBottom w:val="0"/>
      <w:divBdr>
        <w:top w:val="none" w:sz="0" w:space="0" w:color="auto"/>
        <w:left w:val="none" w:sz="0" w:space="0" w:color="auto"/>
        <w:bottom w:val="none" w:sz="0" w:space="0" w:color="auto"/>
        <w:right w:val="none" w:sz="0" w:space="0" w:color="auto"/>
      </w:divBdr>
    </w:div>
    <w:div w:id="219563929">
      <w:bodyDiv w:val="1"/>
      <w:marLeft w:val="0"/>
      <w:marRight w:val="0"/>
      <w:marTop w:val="0"/>
      <w:marBottom w:val="0"/>
      <w:divBdr>
        <w:top w:val="none" w:sz="0" w:space="0" w:color="auto"/>
        <w:left w:val="none" w:sz="0" w:space="0" w:color="auto"/>
        <w:bottom w:val="none" w:sz="0" w:space="0" w:color="auto"/>
        <w:right w:val="none" w:sz="0" w:space="0" w:color="auto"/>
      </w:divBdr>
    </w:div>
    <w:div w:id="228737816">
      <w:bodyDiv w:val="1"/>
      <w:marLeft w:val="0"/>
      <w:marRight w:val="0"/>
      <w:marTop w:val="0"/>
      <w:marBottom w:val="0"/>
      <w:divBdr>
        <w:top w:val="none" w:sz="0" w:space="0" w:color="auto"/>
        <w:left w:val="none" w:sz="0" w:space="0" w:color="auto"/>
        <w:bottom w:val="none" w:sz="0" w:space="0" w:color="auto"/>
        <w:right w:val="none" w:sz="0" w:space="0" w:color="auto"/>
      </w:divBdr>
    </w:div>
    <w:div w:id="237640293">
      <w:bodyDiv w:val="1"/>
      <w:marLeft w:val="0"/>
      <w:marRight w:val="0"/>
      <w:marTop w:val="0"/>
      <w:marBottom w:val="0"/>
      <w:divBdr>
        <w:top w:val="none" w:sz="0" w:space="0" w:color="auto"/>
        <w:left w:val="none" w:sz="0" w:space="0" w:color="auto"/>
        <w:bottom w:val="none" w:sz="0" w:space="0" w:color="auto"/>
        <w:right w:val="none" w:sz="0" w:space="0" w:color="auto"/>
      </w:divBdr>
    </w:div>
    <w:div w:id="240985850">
      <w:bodyDiv w:val="1"/>
      <w:marLeft w:val="0"/>
      <w:marRight w:val="0"/>
      <w:marTop w:val="0"/>
      <w:marBottom w:val="0"/>
      <w:divBdr>
        <w:top w:val="none" w:sz="0" w:space="0" w:color="auto"/>
        <w:left w:val="none" w:sz="0" w:space="0" w:color="auto"/>
        <w:bottom w:val="none" w:sz="0" w:space="0" w:color="auto"/>
        <w:right w:val="none" w:sz="0" w:space="0" w:color="auto"/>
      </w:divBdr>
    </w:div>
    <w:div w:id="267198594">
      <w:bodyDiv w:val="1"/>
      <w:marLeft w:val="0"/>
      <w:marRight w:val="0"/>
      <w:marTop w:val="0"/>
      <w:marBottom w:val="0"/>
      <w:divBdr>
        <w:top w:val="none" w:sz="0" w:space="0" w:color="auto"/>
        <w:left w:val="none" w:sz="0" w:space="0" w:color="auto"/>
        <w:bottom w:val="none" w:sz="0" w:space="0" w:color="auto"/>
        <w:right w:val="none" w:sz="0" w:space="0" w:color="auto"/>
      </w:divBdr>
    </w:div>
    <w:div w:id="303239840">
      <w:bodyDiv w:val="1"/>
      <w:marLeft w:val="0"/>
      <w:marRight w:val="0"/>
      <w:marTop w:val="0"/>
      <w:marBottom w:val="0"/>
      <w:divBdr>
        <w:top w:val="none" w:sz="0" w:space="0" w:color="auto"/>
        <w:left w:val="none" w:sz="0" w:space="0" w:color="auto"/>
        <w:bottom w:val="none" w:sz="0" w:space="0" w:color="auto"/>
        <w:right w:val="none" w:sz="0" w:space="0" w:color="auto"/>
      </w:divBdr>
    </w:div>
    <w:div w:id="313606799">
      <w:bodyDiv w:val="1"/>
      <w:marLeft w:val="0"/>
      <w:marRight w:val="0"/>
      <w:marTop w:val="0"/>
      <w:marBottom w:val="0"/>
      <w:divBdr>
        <w:top w:val="none" w:sz="0" w:space="0" w:color="auto"/>
        <w:left w:val="none" w:sz="0" w:space="0" w:color="auto"/>
        <w:bottom w:val="none" w:sz="0" w:space="0" w:color="auto"/>
        <w:right w:val="none" w:sz="0" w:space="0" w:color="auto"/>
      </w:divBdr>
    </w:div>
    <w:div w:id="444428970">
      <w:bodyDiv w:val="1"/>
      <w:marLeft w:val="0"/>
      <w:marRight w:val="0"/>
      <w:marTop w:val="0"/>
      <w:marBottom w:val="0"/>
      <w:divBdr>
        <w:top w:val="none" w:sz="0" w:space="0" w:color="auto"/>
        <w:left w:val="none" w:sz="0" w:space="0" w:color="auto"/>
        <w:bottom w:val="none" w:sz="0" w:space="0" w:color="auto"/>
        <w:right w:val="none" w:sz="0" w:space="0" w:color="auto"/>
      </w:divBdr>
    </w:div>
    <w:div w:id="551429688">
      <w:bodyDiv w:val="1"/>
      <w:marLeft w:val="0"/>
      <w:marRight w:val="0"/>
      <w:marTop w:val="0"/>
      <w:marBottom w:val="0"/>
      <w:divBdr>
        <w:top w:val="none" w:sz="0" w:space="0" w:color="auto"/>
        <w:left w:val="none" w:sz="0" w:space="0" w:color="auto"/>
        <w:bottom w:val="none" w:sz="0" w:space="0" w:color="auto"/>
        <w:right w:val="none" w:sz="0" w:space="0" w:color="auto"/>
      </w:divBdr>
    </w:div>
    <w:div w:id="656493323">
      <w:bodyDiv w:val="1"/>
      <w:marLeft w:val="0"/>
      <w:marRight w:val="0"/>
      <w:marTop w:val="0"/>
      <w:marBottom w:val="0"/>
      <w:divBdr>
        <w:top w:val="none" w:sz="0" w:space="0" w:color="auto"/>
        <w:left w:val="none" w:sz="0" w:space="0" w:color="auto"/>
        <w:bottom w:val="none" w:sz="0" w:space="0" w:color="auto"/>
        <w:right w:val="none" w:sz="0" w:space="0" w:color="auto"/>
      </w:divBdr>
    </w:div>
    <w:div w:id="667515168">
      <w:bodyDiv w:val="1"/>
      <w:marLeft w:val="0"/>
      <w:marRight w:val="0"/>
      <w:marTop w:val="0"/>
      <w:marBottom w:val="0"/>
      <w:divBdr>
        <w:top w:val="none" w:sz="0" w:space="0" w:color="auto"/>
        <w:left w:val="none" w:sz="0" w:space="0" w:color="auto"/>
        <w:bottom w:val="none" w:sz="0" w:space="0" w:color="auto"/>
        <w:right w:val="none" w:sz="0" w:space="0" w:color="auto"/>
      </w:divBdr>
    </w:div>
    <w:div w:id="699090861">
      <w:bodyDiv w:val="1"/>
      <w:marLeft w:val="60"/>
      <w:marRight w:val="60"/>
      <w:marTop w:val="60"/>
      <w:marBottom w:val="15"/>
      <w:divBdr>
        <w:top w:val="none" w:sz="0" w:space="0" w:color="auto"/>
        <w:left w:val="none" w:sz="0" w:space="0" w:color="auto"/>
        <w:bottom w:val="none" w:sz="0" w:space="0" w:color="auto"/>
        <w:right w:val="none" w:sz="0" w:space="0" w:color="auto"/>
      </w:divBdr>
    </w:div>
    <w:div w:id="722675725">
      <w:bodyDiv w:val="1"/>
      <w:marLeft w:val="0"/>
      <w:marRight w:val="0"/>
      <w:marTop w:val="0"/>
      <w:marBottom w:val="0"/>
      <w:divBdr>
        <w:top w:val="none" w:sz="0" w:space="0" w:color="auto"/>
        <w:left w:val="none" w:sz="0" w:space="0" w:color="auto"/>
        <w:bottom w:val="none" w:sz="0" w:space="0" w:color="auto"/>
        <w:right w:val="none" w:sz="0" w:space="0" w:color="auto"/>
      </w:divBdr>
    </w:div>
    <w:div w:id="792485492">
      <w:bodyDiv w:val="1"/>
      <w:marLeft w:val="0"/>
      <w:marRight w:val="0"/>
      <w:marTop w:val="0"/>
      <w:marBottom w:val="0"/>
      <w:divBdr>
        <w:top w:val="none" w:sz="0" w:space="0" w:color="auto"/>
        <w:left w:val="none" w:sz="0" w:space="0" w:color="auto"/>
        <w:bottom w:val="none" w:sz="0" w:space="0" w:color="auto"/>
        <w:right w:val="none" w:sz="0" w:space="0" w:color="auto"/>
      </w:divBdr>
    </w:div>
    <w:div w:id="795173247">
      <w:bodyDiv w:val="1"/>
      <w:marLeft w:val="0"/>
      <w:marRight w:val="0"/>
      <w:marTop w:val="0"/>
      <w:marBottom w:val="0"/>
      <w:divBdr>
        <w:top w:val="none" w:sz="0" w:space="0" w:color="auto"/>
        <w:left w:val="none" w:sz="0" w:space="0" w:color="auto"/>
        <w:bottom w:val="none" w:sz="0" w:space="0" w:color="auto"/>
        <w:right w:val="none" w:sz="0" w:space="0" w:color="auto"/>
      </w:divBdr>
    </w:div>
    <w:div w:id="839124330">
      <w:bodyDiv w:val="1"/>
      <w:marLeft w:val="0"/>
      <w:marRight w:val="0"/>
      <w:marTop w:val="0"/>
      <w:marBottom w:val="0"/>
      <w:divBdr>
        <w:top w:val="none" w:sz="0" w:space="0" w:color="auto"/>
        <w:left w:val="none" w:sz="0" w:space="0" w:color="auto"/>
        <w:bottom w:val="none" w:sz="0" w:space="0" w:color="auto"/>
        <w:right w:val="none" w:sz="0" w:space="0" w:color="auto"/>
      </w:divBdr>
    </w:div>
    <w:div w:id="932667096">
      <w:bodyDiv w:val="1"/>
      <w:marLeft w:val="0"/>
      <w:marRight w:val="0"/>
      <w:marTop w:val="0"/>
      <w:marBottom w:val="0"/>
      <w:divBdr>
        <w:top w:val="none" w:sz="0" w:space="0" w:color="auto"/>
        <w:left w:val="none" w:sz="0" w:space="0" w:color="auto"/>
        <w:bottom w:val="none" w:sz="0" w:space="0" w:color="auto"/>
        <w:right w:val="none" w:sz="0" w:space="0" w:color="auto"/>
      </w:divBdr>
    </w:div>
    <w:div w:id="961885177">
      <w:bodyDiv w:val="1"/>
      <w:marLeft w:val="0"/>
      <w:marRight w:val="0"/>
      <w:marTop w:val="0"/>
      <w:marBottom w:val="0"/>
      <w:divBdr>
        <w:top w:val="none" w:sz="0" w:space="0" w:color="auto"/>
        <w:left w:val="none" w:sz="0" w:space="0" w:color="auto"/>
        <w:bottom w:val="none" w:sz="0" w:space="0" w:color="auto"/>
        <w:right w:val="none" w:sz="0" w:space="0" w:color="auto"/>
      </w:divBdr>
    </w:div>
    <w:div w:id="1024407399">
      <w:bodyDiv w:val="1"/>
      <w:marLeft w:val="0"/>
      <w:marRight w:val="0"/>
      <w:marTop w:val="0"/>
      <w:marBottom w:val="0"/>
      <w:divBdr>
        <w:top w:val="none" w:sz="0" w:space="0" w:color="auto"/>
        <w:left w:val="none" w:sz="0" w:space="0" w:color="auto"/>
        <w:bottom w:val="none" w:sz="0" w:space="0" w:color="auto"/>
        <w:right w:val="none" w:sz="0" w:space="0" w:color="auto"/>
      </w:divBdr>
      <w:divsChild>
        <w:div w:id="1209218567">
          <w:marLeft w:val="720"/>
          <w:marRight w:val="0"/>
          <w:marTop w:val="125"/>
          <w:marBottom w:val="0"/>
          <w:divBdr>
            <w:top w:val="none" w:sz="0" w:space="0" w:color="auto"/>
            <w:left w:val="none" w:sz="0" w:space="0" w:color="auto"/>
            <w:bottom w:val="none" w:sz="0" w:space="0" w:color="auto"/>
            <w:right w:val="none" w:sz="0" w:space="0" w:color="auto"/>
          </w:divBdr>
        </w:div>
      </w:divsChild>
    </w:div>
    <w:div w:id="1129131530">
      <w:bodyDiv w:val="1"/>
      <w:marLeft w:val="0"/>
      <w:marRight w:val="0"/>
      <w:marTop w:val="0"/>
      <w:marBottom w:val="0"/>
      <w:divBdr>
        <w:top w:val="none" w:sz="0" w:space="0" w:color="auto"/>
        <w:left w:val="none" w:sz="0" w:space="0" w:color="auto"/>
        <w:bottom w:val="none" w:sz="0" w:space="0" w:color="auto"/>
        <w:right w:val="none" w:sz="0" w:space="0" w:color="auto"/>
      </w:divBdr>
    </w:div>
    <w:div w:id="1131479300">
      <w:bodyDiv w:val="1"/>
      <w:marLeft w:val="0"/>
      <w:marRight w:val="0"/>
      <w:marTop w:val="0"/>
      <w:marBottom w:val="0"/>
      <w:divBdr>
        <w:top w:val="none" w:sz="0" w:space="0" w:color="auto"/>
        <w:left w:val="none" w:sz="0" w:space="0" w:color="auto"/>
        <w:bottom w:val="none" w:sz="0" w:space="0" w:color="auto"/>
        <w:right w:val="none" w:sz="0" w:space="0" w:color="auto"/>
      </w:divBdr>
    </w:div>
    <w:div w:id="1205559470">
      <w:bodyDiv w:val="1"/>
      <w:marLeft w:val="30"/>
      <w:marRight w:val="30"/>
      <w:marTop w:val="30"/>
      <w:marBottom w:val="8"/>
      <w:divBdr>
        <w:top w:val="none" w:sz="0" w:space="0" w:color="auto"/>
        <w:left w:val="none" w:sz="0" w:space="0" w:color="auto"/>
        <w:bottom w:val="none" w:sz="0" w:space="0" w:color="auto"/>
        <w:right w:val="none" w:sz="0" w:space="0" w:color="auto"/>
      </w:divBdr>
      <w:divsChild>
        <w:div w:id="1894075115">
          <w:marLeft w:val="0"/>
          <w:marRight w:val="0"/>
          <w:marTop w:val="0"/>
          <w:marBottom w:val="0"/>
          <w:divBdr>
            <w:top w:val="none" w:sz="0" w:space="0" w:color="auto"/>
            <w:left w:val="none" w:sz="0" w:space="0" w:color="auto"/>
            <w:bottom w:val="none" w:sz="0" w:space="0" w:color="auto"/>
            <w:right w:val="none" w:sz="0" w:space="0" w:color="auto"/>
          </w:divBdr>
        </w:div>
      </w:divsChild>
    </w:div>
    <w:div w:id="1255819286">
      <w:bodyDiv w:val="1"/>
      <w:marLeft w:val="0"/>
      <w:marRight w:val="0"/>
      <w:marTop w:val="0"/>
      <w:marBottom w:val="0"/>
      <w:divBdr>
        <w:top w:val="none" w:sz="0" w:space="0" w:color="auto"/>
        <w:left w:val="none" w:sz="0" w:space="0" w:color="auto"/>
        <w:bottom w:val="none" w:sz="0" w:space="0" w:color="auto"/>
        <w:right w:val="none" w:sz="0" w:space="0" w:color="auto"/>
      </w:divBdr>
    </w:div>
    <w:div w:id="1356729889">
      <w:bodyDiv w:val="1"/>
      <w:marLeft w:val="0"/>
      <w:marRight w:val="0"/>
      <w:marTop w:val="0"/>
      <w:marBottom w:val="0"/>
      <w:divBdr>
        <w:top w:val="none" w:sz="0" w:space="0" w:color="auto"/>
        <w:left w:val="none" w:sz="0" w:space="0" w:color="auto"/>
        <w:bottom w:val="none" w:sz="0" w:space="0" w:color="auto"/>
        <w:right w:val="none" w:sz="0" w:space="0" w:color="auto"/>
      </w:divBdr>
      <w:divsChild>
        <w:div w:id="836068165">
          <w:marLeft w:val="547"/>
          <w:marRight w:val="0"/>
          <w:marTop w:val="125"/>
          <w:marBottom w:val="0"/>
          <w:divBdr>
            <w:top w:val="none" w:sz="0" w:space="0" w:color="auto"/>
            <w:left w:val="none" w:sz="0" w:space="0" w:color="auto"/>
            <w:bottom w:val="none" w:sz="0" w:space="0" w:color="auto"/>
            <w:right w:val="none" w:sz="0" w:space="0" w:color="auto"/>
          </w:divBdr>
        </w:div>
        <w:div w:id="1976568565">
          <w:marLeft w:val="547"/>
          <w:marRight w:val="0"/>
          <w:marTop w:val="125"/>
          <w:marBottom w:val="0"/>
          <w:divBdr>
            <w:top w:val="none" w:sz="0" w:space="0" w:color="auto"/>
            <w:left w:val="none" w:sz="0" w:space="0" w:color="auto"/>
            <w:bottom w:val="none" w:sz="0" w:space="0" w:color="auto"/>
            <w:right w:val="none" w:sz="0" w:space="0" w:color="auto"/>
          </w:divBdr>
        </w:div>
        <w:div w:id="1849365074">
          <w:marLeft w:val="547"/>
          <w:marRight w:val="0"/>
          <w:marTop w:val="125"/>
          <w:marBottom w:val="0"/>
          <w:divBdr>
            <w:top w:val="none" w:sz="0" w:space="0" w:color="auto"/>
            <w:left w:val="none" w:sz="0" w:space="0" w:color="auto"/>
            <w:bottom w:val="none" w:sz="0" w:space="0" w:color="auto"/>
            <w:right w:val="none" w:sz="0" w:space="0" w:color="auto"/>
          </w:divBdr>
        </w:div>
        <w:div w:id="1659840263">
          <w:marLeft w:val="547"/>
          <w:marRight w:val="0"/>
          <w:marTop w:val="125"/>
          <w:marBottom w:val="0"/>
          <w:divBdr>
            <w:top w:val="none" w:sz="0" w:space="0" w:color="auto"/>
            <w:left w:val="none" w:sz="0" w:space="0" w:color="auto"/>
            <w:bottom w:val="none" w:sz="0" w:space="0" w:color="auto"/>
            <w:right w:val="none" w:sz="0" w:space="0" w:color="auto"/>
          </w:divBdr>
        </w:div>
      </w:divsChild>
    </w:div>
    <w:div w:id="1369063251">
      <w:bodyDiv w:val="1"/>
      <w:marLeft w:val="0"/>
      <w:marRight w:val="0"/>
      <w:marTop w:val="0"/>
      <w:marBottom w:val="0"/>
      <w:divBdr>
        <w:top w:val="none" w:sz="0" w:space="0" w:color="auto"/>
        <w:left w:val="none" w:sz="0" w:space="0" w:color="auto"/>
        <w:bottom w:val="none" w:sz="0" w:space="0" w:color="auto"/>
        <w:right w:val="none" w:sz="0" w:space="0" w:color="auto"/>
      </w:divBdr>
    </w:div>
    <w:div w:id="1372533416">
      <w:bodyDiv w:val="1"/>
      <w:marLeft w:val="0"/>
      <w:marRight w:val="0"/>
      <w:marTop w:val="0"/>
      <w:marBottom w:val="0"/>
      <w:divBdr>
        <w:top w:val="none" w:sz="0" w:space="0" w:color="auto"/>
        <w:left w:val="none" w:sz="0" w:space="0" w:color="auto"/>
        <w:bottom w:val="none" w:sz="0" w:space="0" w:color="auto"/>
        <w:right w:val="none" w:sz="0" w:space="0" w:color="auto"/>
      </w:divBdr>
    </w:div>
    <w:div w:id="1413618935">
      <w:bodyDiv w:val="1"/>
      <w:marLeft w:val="0"/>
      <w:marRight w:val="0"/>
      <w:marTop w:val="0"/>
      <w:marBottom w:val="0"/>
      <w:divBdr>
        <w:top w:val="none" w:sz="0" w:space="0" w:color="auto"/>
        <w:left w:val="none" w:sz="0" w:space="0" w:color="auto"/>
        <w:bottom w:val="none" w:sz="0" w:space="0" w:color="auto"/>
        <w:right w:val="none" w:sz="0" w:space="0" w:color="auto"/>
      </w:divBdr>
    </w:div>
    <w:div w:id="1415324661">
      <w:bodyDiv w:val="1"/>
      <w:marLeft w:val="0"/>
      <w:marRight w:val="0"/>
      <w:marTop w:val="0"/>
      <w:marBottom w:val="0"/>
      <w:divBdr>
        <w:top w:val="none" w:sz="0" w:space="0" w:color="auto"/>
        <w:left w:val="none" w:sz="0" w:space="0" w:color="auto"/>
        <w:bottom w:val="none" w:sz="0" w:space="0" w:color="auto"/>
        <w:right w:val="none" w:sz="0" w:space="0" w:color="auto"/>
      </w:divBdr>
    </w:div>
    <w:div w:id="1522624021">
      <w:bodyDiv w:val="1"/>
      <w:marLeft w:val="0"/>
      <w:marRight w:val="0"/>
      <w:marTop w:val="0"/>
      <w:marBottom w:val="0"/>
      <w:divBdr>
        <w:top w:val="none" w:sz="0" w:space="0" w:color="auto"/>
        <w:left w:val="none" w:sz="0" w:space="0" w:color="auto"/>
        <w:bottom w:val="none" w:sz="0" w:space="0" w:color="auto"/>
        <w:right w:val="none" w:sz="0" w:space="0" w:color="auto"/>
      </w:divBdr>
    </w:div>
    <w:div w:id="1594050465">
      <w:bodyDiv w:val="1"/>
      <w:marLeft w:val="0"/>
      <w:marRight w:val="0"/>
      <w:marTop w:val="0"/>
      <w:marBottom w:val="0"/>
      <w:divBdr>
        <w:top w:val="none" w:sz="0" w:space="0" w:color="auto"/>
        <w:left w:val="none" w:sz="0" w:space="0" w:color="auto"/>
        <w:bottom w:val="none" w:sz="0" w:space="0" w:color="auto"/>
        <w:right w:val="none" w:sz="0" w:space="0" w:color="auto"/>
      </w:divBdr>
      <w:divsChild>
        <w:div w:id="773012536">
          <w:marLeft w:val="0"/>
          <w:marRight w:val="0"/>
          <w:marTop w:val="288"/>
          <w:marBottom w:val="100"/>
          <w:divBdr>
            <w:top w:val="none" w:sz="0" w:space="0" w:color="auto"/>
            <w:left w:val="none" w:sz="0" w:space="0" w:color="auto"/>
            <w:bottom w:val="none" w:sz="0" w:space="0" w:color="auto"/>
            <w:right w:val="none" w:sz="0" w:space="0" w:color="auto"/>
          </w:divBdr>
          <w:divsChild>
            <w:div w:id="901597037">
              <w:marLeft w:val="0"/>
              <w:marRight w:val="0"/>
              <w:marTop w:val="0"/>
              <w:marBottom w:val="0"/>
              <w:divBdr>
                <w:top w:val="none" w:sz="0" w:space="0" w:color="auto"/>
                <w:left w:val="none" w:sz="0" w:space="0" w:color="auto"/>
                <w:bottom w:val="none" w:sz="0" w:space="0" w:color="auto"/>
                <w:right w:val="none" w:sz="0" w:space="0" w:color="auto"/>
              </w:divBdr>
            </w:div>
          </w:divsChild>
        </w:div>
        <w:div w:id="539703799">
          <w:marLeft w:val="0"/>
          <w:marRight w:val="0"/>
          <w:marTop w:val="288"/>
          <w:marBottom w:val="100"/>
          <w:divBdr>
            <w:top w:val="none" w:sz="0" w:space="0" w:color="auto"/>
            <w:left w:val="none" w:sz="0" w:space="0" w:color="auto"/>
            <w:bottom w:val="none" w:sz="0" w:space="0" w:color="auto"/>
            <w:right w:val="none" w:sz="0" w:space="0" w:color="auto"/>
          </w:divBdr>
          <w:divsChild>
            <w:div w:id="1506020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9167418">
      <w:bodyDiv w:val="1"/>
      <w:marLeft w:val="0"/>
      <w:marRight w:val="0"/>
      <w:marTop w:val="0"/>
      <w:marBottom w:val="0"/>
      <w:divBdr>
        <w:top w:val="none" w:sz="0" w:space="0" w:color="auto"/>
        <w:left w:val="none" w:sz="0" w:space="0" w:color="auto"/>
        <w:bottom w:val="none" w:sz="0" w:space="0" w:color="auto"/>
        <w:right w:val="none" w:sz="0" w:space="0" w:color="auto"/>
      </w:divBdr>
    </w:div>
    <w:div w:id="1639459237">
      <w:bodyDiv w:val="1"/>
      <w:marLeft w:val="0"/>
      <w:marRight w:val="0"/>
      <w:marTop w:val="0"/>
      <w:marBottom w:val="0"/>
      <w:divBdr>
        <w:top w:val="none" w:sz="0" w:space="0" w:color="auto"/>
        <w:left w:val="none" w:sz="0" w:space="0" w:color="auto"/>
        <w:bottom w:val="none" w:sz="0" w:space="0" w:color="auto"/>
        <w:right w:val="none" w:sz="0" w:space="0" w:color="auto"/>
      </w:divBdr>
    </w:div>
    <w:div w:id="1677147628">
      <w:bodyDiv w:val="1"/>
      <w:marLeft w:val="0"/>
      <w:marRight w:val="0"/>
      <w:marTop w:val="0"/>
      <w:marBottom w:val="0"/>
      <w:divBdr>
        <w:top w:val="none" w:sz="0" w:space="0" w:color="auto"/>
        <w:left w:val="none" w:sz="0" w:space="0" w:color="auto"/>
        <w:bottom w:val="none" w:sz="0" w:space="0" w:color="auto"/>
        <w:right w:val="none" w:sz="0" w:space="0" w:color="auto"/>
      </w:divBdr>
    </w:div>
    <w:div w:id="1703558109">
      <w:bodyDiv w:val="1"/>
      <w:marLeft w:val="0"/>
      <w:marRight w:val="0"/>
      <w:marTop w:val="0"/>
      <w:marBottom w:val="0"/>
      <w:divBdr>
        <w:top w:val="none" w:sz="0" w:space="0" w:color="auto"/>
        <w:left w:val="none" w:sz="0" w:space="0" w:color="auto"/>
        <w:bottom w:val="none" w:sz="0" w:space="0" w:color="auto"/>
        <w:right w:val="none" w:sz="0" w:space="0" w:color="auto"/>
      </w:divBdr>
    </w:div>
    <w:div w:id="1716849547">
      <w:bodyDiv w:val="1"/>
      <w:marLeft w:val="0"/>
      <w:marRight w:val="0"/>
      <w:marTop w:val="0"/>
      <w:marBottom w:val="0"/>
      <w:divBdr>
        <w:top w:val="none" w:sz="0" w:space="0" w:color="auto"/>
        <w:left w:val="none" w:sz="0" w:space="0" w:color="auto"/>
        <w:bottom w:val="none" w:sz="0" w:space="0" w:color="auto"/>
        <w:right w:val="none" w:sz="0" w:space="0" w:color="auto"/>
      </w:divBdr>
    </w:div>
    <w:div w:id="1796218030">
      <w:bodyDiv w:val="1"/>
      <w:marLeft w:val="0"/>
      <w:marRight w:val="0"/>
      <w:marTop w:val="0"/>
      <w:marBottom w:val="0"/>
      <w:divBdr>
        <w:top w:val="none" w:sz="0" w:space="0" w:color="auto"/>
        <w:left w:val="none" w:sz="0" w:space="0" w:color="auto"/>
        <w:bottom w:val="none" w:sz="0" w:space="0" w:color="auto"/>
        <w:right w:val="none" w:sz="0" w:space="0" w:color="auto"/>
      </w:divBdr>
    </w:div>
    <w:div w:id="1898516775">
      <w:bodyDiv w:val="1"/>
      <w:marLeft w:val="0"/>
      <w:marRight w:val="0"/>
      <w:marTop w:val="0"/>
      <w:marBottom w:val="0"/>
      <w:divBdr>
        <w:top w:val="none" w:sz="0" w:space="0" w:color="auto"/>
        <w:left w:val="none" w:sz="0" w:space="0" w:color="auto"/>
        <w:bottom w:val="none" w:sz="0" w:space="0" w:color="auto"/>
        <w:right w:val="none" w:sz="0" w:space="0" w:color="auto"/>
      </w:divBdr>
    </w:div>
    <w:div w:id="1906405152">
      <w:bodyDiv w:val="1"/>
      <w:marLeft w:val="0"/>
      <w:marRight w:val="0"/>
      <w:marTop w:val="0"/>
      <w:marBottom w:val="0"/>
      <w:divBdr>
        <w:top w:val="none" w:sz="0" w:space="0" w:color="auto"/>
        <w:left w:val="none" w:sz="0" w:space="0" w:color="auto"/>
        <w:bottom w:val="none" w:sz="0" w:space="0" w:color="auto"/>
        <w:right w:val="none" w:sz="0" w:space="0" w:color="auto"/>
      </w:divBdr>
    </w:div>
    <w:div w:id="1916892689">
      <w:bodyDiv w:val="1"/>
      <w:marLeft w:val="0"/>
      <w:marRight w:val="0"/>
      <w:marTop w:val="0"/>
      <w:marBottom w:val="0"/>
      <w:divBdr>
        <w:top w:val="none" w:sz="0" w:space="0" w:color="auto"/>
        <w:left w:val="none" w:sz="0" w:space="0" w:color="auto"/>
        <w:bottom w:val="none" w:sz="0" w:space="0" w:color="auto"/>
        <w:right w:val="none" w:sz="0" w:space="0" w:color="auto"/>
      </w:divBdr>
    </w:div>
    <w:div w:id="2073697342">
      <w:bodyDiv w:val="1"/>
      <w:marLeft w:val="60"/>
      <w:marRight w:val="60"/>
      <w:marTop w:val="60"/>
      <w:marBottom w:val="15"/>
      <w:divBdr>
        <w:top w:val="none" w:sz="0" w:space="0" w:color="auto"/>
        <w:left w:val="none" w:sz="0" w:space="0" w:color="auto"/>
        <w:bottom w:val="none" w:sz="0" w:space="0" w:color="auto"/>
        <w:right w:val="none" w:sz="0" w:space="0" w:color="auto"/>
      </w:divBdr>
      <w:divsChild>
        <w:div w:id="38015181">
          <w:marLeft w:val="0"/>
          <w:marRight w:val="0"/>
          <w:marTop w:val="0"/>
          <w:marBottom w:val="0"/>
          <w:divBdr>
            <w:top w:val="none" w:sz="0" w:space="0" w:color="auto"/>
            <w:left w:val="none" w:sz="0" w:space="0" w:color="auto"/>
            <w:bottom w:val="none" w:sz="0" w:space="0" w:color="auto"/>
            <w:right w:val="none" w:sz="0" w:space="0" w:color="auto"/>
          </w:divBdr>
        </w:div>
        <w:div w:id="223492735">
          <w:marLeft w:val="0"/>
          <w:marRight w:val="0"/>
          <w:marTop w:val="0"/>
          <w:marBottom w:val="0"/>
          <w:divBdr>
            <w:top w:val="none" w:sz="0" w:space="0" w:color="auto"/>
            <w:left w:val="none" w:sz="0" w:space="0" w:color="auto"/>
            <w:bottom w:val="none" w:sz="0" w:space="0" w:color="auto"/>
            <w:right w:val="none" w:sz="0" w:space="0" w:color="auto"/>
          </w:divBdr>
        </w:div>
        <w:div w:id="793133717">
          <w:marLeft w:val="0"/>
          <w:marRight w:val="0"/>
          <w:marTop w:val="0"/>
          <w:marBottom w:val="0"/>
          <w:divBdr>
            <w:top w:val="none" w:sz="0" w:space="0" w:color="auto"/>
            <w:left w:val="none" w:sz="0" w:space="0" w:color="auto"/>
            <w:bottom w:val="none" w:sz="0" w:space="0" w:color="auto"/>
            <w:right w:val="none" w:sz="0" w:space="0" w:color="auto"/>
          </w:divBdr>
        </w:div>
      </w:divsChild>
    </w:div>
    <w:div w:id="2109155675">
      <w:bodyDiv w:val="1"/>
      <w:marLeft w:val="0"/>
      <w:marRight w:val="0"/>
      <w:marTop w:val="0"/>
      <w:marBottom w:val="0"/>
      <w:divBdr>
        <w:top w:val="none" w:sz="0" w:space="0" w:color="auto"/>
        <w:left w:val="none" w:sz="0" w:space="0" w:color="auto"/>
        <w:bottom w:val="none" w:sz="0" w:space="0" w:color="auto"/>
        <w:right w:val="none" w:sz="0" w:space="0" w:color="auto"/>
      </w:divBdr>
    </w:div>
    <w:div w:id="2144151411">
      <w:bodyDiv w:val="1"/>
      <w:marLeft w:val="0"/>
      <w:marRight w:val="0"/>
      <w:marTop w:val="0"/>
      <w:marBottom w:val="0"/>
      <w:divBdr>
        <w:top w:val="none" w:sz="0" w:space="0" w:color="auto"/>
        <w:left w:val="none" w:sz="0" w:space="0" w:color="auto"/>
        <w:bottom w:val="none" w:sz="0" w:space="0" w:color="auto"/>
        <w:right w:val="none" w:sz="0" w:space="0" w:color="auto"/>
      </w:divBdr>
      <w:divsChild>
        <w:div w:id="821585174">
          <w:marLeft w:val="0"/>
          <w:marRight w:val="0"/>
          <w:marTop w:val="0"/>
          <w:marBottom w:val="0"/>
          <w:divBdr>
            <w:top w:val="none" w:sz="0" w:space="0" w:color="auto"/>
            <w:left w:val="none" w:sz="0" w:space="0" w:color="auto"/>
            <w:bottom w:val="none" w:sz="0" w:space="0" w:color="auto"/>
            <w:right w:val="none" w:sz="0" w:space="0" w:color="auto"/>
          </w:divBdr>
        </w:div>
        <w:div w:id="538707098">
          <w:marLeft w:val="0"/>
          <w:marRight w:val="0"/>
          <w:marTop w:val="0"/>
          <w:marBottom w:val="0"/>
          <w:divBdr>
            <w:top w:val="none" w:sz="0" w:space="0" w:color="auto"/>
            <w:left w:val="none" w:sz="0" w:space="0" w:color="auto"/>
            <w:bottom w:val="none" w:sz="0" w:space="0" w:color="auto"/>
            <w:right w:val="none" w:sz="0" w:space="0" w:color="auto"/>
          </w:divBdr>
        </w:div>
        <w:div w:id="269048995">
          <w:marLeft w:val="0"/>
          <w:marRight w:val="0"/>
          <w:marTop w:val="0"/>
          <w:marBottom w:val="0"/>
          <w:divBdr>
            <w:top w:val="none" w:sz="0" w:space="0" w:color="auto"/>
            <w:left w:val="none" w:sz="0" w:space="0" w:color="auto"/>
            <w:bottom w:val="none" w:sz="0" w:space="0" w:color="auto"/>
            <w:right w:val="none" w:sz="0" w:space="0" w:color="auto"/>
          </w:divBdr>
        </w:div>
        <w:div w:id="44528755">
          <w:marLeft w:val="0"/>
          <w:marRight w:val="0"/>
          <w:marTop w:val="0"/>
          <w:marBottom w:val="0"/>
          <w:divBdr>
            <w:top w:val="none" w:sz="0" w:space="0" w:color="auto"/>
            <w:left w:val="none" w:sz="0" w:space="0" w:color="auto"/>
            <w:bottom w:val="none" w:sz="0" w:space="0" w:color="auto"/>
            <w:right w:val="none" w:sz="0" w:space="0" w:color="auto"/>
          </w:divBdr>
        </w:div>
        <w:div w:id="96294287">
          <w:marLeft w:val="0"/>
          <w:marRight w:val="0"/>
          <w:marTop w:val="0"/>
          <w:marBottom w:val="0"/>
          <w:divBdr>
            <w:top w:val="none" w:sz="0" w:space="0" w:color="auto"/>
            <w:left w:val="none" w:sz="0" w:space="0" w:color="auto"/>
            <w:bottom w:val="none" w:sz="0" w:space="0" w:color="auto"/>
            <w:right w:val="none" w:sz="0" w:space="0" w:color="auto"/>
          </w:divBdr>
        </w:div>
        <w:div w:id="2000425968">
          <w:marLeft w:val="0"/>
          <w:marRight w:val="0"/>
          <w:marTop w:val="0"/>
          <w:marBottom w:val="0"/>
          <w:divBdr>
            <w:top w:val="none" w:sz="0" w:space="0" w:color="auto"/>
            <w:left w:val="none" w:sz="0" w:space="0" w:color="auto"/>
            <w:bottom w:val="none" w:sz="0" w:space="0" w:color="auto"/>
            <w:right w:val="none" w:sz="0" w:space="0" w:color="auto"/>
          </w:divBdr>
        </w:div>
        <w:div w:id="1829517874">
          <w:marLeft w:val="0"/>
          <w:marRight w:val="0"/>
          <w:marTop w:val="0"/>
          <w:marBottom w:val="0"/>
          <w:divBdr>
            <w:top w:val="none" w:sz="0" w:space="0" w:color="auto"/>
            <w:left w:val="none" w:sz="0" w:space="0" w:color="auto"/>
            <w:bottom w:val="none" w:sz="0" w:space="0" w:color="auto"/>
            <w:right w:val="none" w:sz="0" w:space="0" w:color="auto"/>
          </w:divBdr>
        </w:div>
        <w:div w:id="785808571">
          <w:marLeft w:val="0"/>
          <w:marRight w:val="0"/>
          <w:marTop w:val="0"/>
          <w:marBottom w:val="0"/>
          <w:divBdr>
            <w:top w:val="none" w:sz="0" w:space="0" w:color="auto"/>
            <w:left w:val="none" w:sz="0" w:space="0" w:color="auto"/>
            <w:bottom w:val="none" w:sz="0" w:space="0" w:color="auto"/>
            <w:right w:val="none" w:sz="0" w:space="0" w:color="auto"/>
          </w:divBdr>
        </w:div>
        <w:div w:id="1043136567">
          <w:marLeft w:val="0"/>
          <w:marRight w:val="0"/>
          <w:marTop w:val="0"/>
          <w:marBottom w:val="0"/>
          <w:divBdr>
            <w:top w:val="none" w:sz="0" w:space="0" w:color="auto"/>
            <w:left w:val="none" w:sz="0" w:space="0" w:color="auto"/>
            <w:bottom w:val="none" w:sz="0" w:space="0" w:color="auto"/>
            <w:right w:val="none" w:sz="0" w:space="0" w:color="auto"/>
          </w:divBdr>
        </w:div>
        <w:div w:id="1352952546">
          <w:marLeft w:val="0"/>
          <w:marRight w:val="0"/>
          <w:marTop w:val="0"/>
          <w:marBottom w:val="0"/>
          <w:divBdr>
            <w:top w:val="none" w:sz="0" w:space="0" w:color="auto"/>
            <w:left w:val="none" w:sz="0" w:space="0" w:color="auto"/>
            <w:bottom w:val="none" w:sz="0" w:space="0" w:color="auto"/>
            <w:right w:val="none" w:sz="0" w:space="0" w:color="auto"/>
          </w:divBdr>
        </w:div>
        <w:div w:id="2024159482">
          <w:marLeft w:val="0"/>
          <w:marRight w:val="0"/>
          <w:marTop w:val="0"/>
          <w:marBottom w:val="0"/>
          <w:divBdr>
            <w:top w:val="none" w:sz="0" w:space="0" w:color="auto"/>
            <w:left w:val="none" w:sz="0" w:space="0" w:color="auto"/>
            <w:bottom w:val="none" w:sz="0" w:space="0" w:color="auto"/>
            <w:right w:val="none" w:sz="0" w:space="0" w:color="auto"/>
          </w:divBdr>
        </w:div>
        <w:div w:id="1717507063">
          <w:marLeft w:val="0"/>
          <w:marRight w:val="0"/>
          <w:marTop w:val="0"/>
          <w:marBottom w:val="0"/>
          <w:divBdr>
            <w:top w:val="none" w:sz="0" w:space="0" w:color="auto"/>
            <w:left w:val="none" w:sz="0" w:space="0" w:color="auto"/>
            <w:bottom w:val="none" w:sz="0" w:space="0" w:color="auto"/>
            <w:right w:val="none" w:sz="0" w:space="0" w:color="auto"/>
          </w:divBdr>
        </w:div>
        <w:div w:id="107966362">
          <w:marLeft w:val="0"/>
          <w:marRight w:val="0"/>
          <w:marTop w:val="0"/>
          <w:marBottom w:val="0"/>
          <w:divBdr>
            <w:top w:val="none" w:sz="0" w:space="0" w:color="auto"/>
            <w:left w:val="none" w:sz="0" w:space="0" w:color="auto"/>
            <w:bottom w:val="none" w:sz="0" w:space="0" w:color="auto"/>
            <w:right w:val="none" w:sz="0" w:space="0" w:color="auto"/>
          </w:divBdr>
        </w:div>
        <w:div w:id="2136828522">
          <w:marLeft w:val="0"/>
          <w:marRight w:val="0"/>
          <w:marTop w:val="0"/>
          <w:marBottom w:val="0"/>
          <w:divBdr>
            <w:top w:val="none" w:sz="0" w:space="0" w:color="auto"/>
            <w:left w:val="none" w:sz="0" w:space="0" w:color="auto"/>
            <w:bottom w:val="none" w:sz="0" w:space="0" w:color="auto"/>
            <w:right w:val="none" w:sz="0" w:space="0" w:color="auto"/>
          </w:divBdr>
        </w:div>
        <w:div w:id="448549498">
          <w:marLeft w:val="0"/>
          <w:marRight w:val="0"/>
          <w:marTop w:val="0"/>
          <w:marBottom w:val="0"/>
          <w:divBdr>
            <w:top w:val="none" w:sz="0" w:space="0" w:color="auto"/>
            <w:left w:val="none" w:sz="0" w:space="0" w:color="auto"/>
            <w:bottom w:val="none" w:sz="0" w:space="0" w:color="auto"/>
            <w:right w:val="none" w:sz="0" w:space="0" w:color="auto"/>
          </w:divBdr>
        </w:div>
        <w:div w:id="91104299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F1A383-3E93-48A9-9E38-1D66F26AA9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11</Pages>
  <Words>9107</Words>
  <Characters>51914</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609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koor Hajat</dc:creator>
  <cp:lastModifiedBy>ITS</cp:lastModifiedBy>
  <cp:revision>72</cp:revision>
  <cp:lastPrinted>2016-01-16T14:52:00Z</cp:lastPrinted>
  <dcterms:created xsi:type="dcterms:W3CDTF">2016-01-16T18:58:00Z</dcterms:created>
  <dcterms:modified xsi:type="dcterms:W3CDTF">2016-01-21T17:17:00Z</dcterms:modified>
</cp:coreProperties>
</file>